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FC2C8F" w14:textId="59F16254" w:rsidR="00B80A97" w:rsidRPr="003A1C99" w:rsidRDefault="00811327" w:rsidP="00943D69">
      <w:pPr>
        <w:pStyle w:val="Title"/>
        <w:rPr>
          <w:lang w:val="en-GB"/>
        </w:rPr>
      </w:pPr>
      <w:r w:rsidRPr="003A1C99">
        <w:rPr>
          <w:lang w:val="en-GB"/>
        </w:rPr>
        <w:t>Genetic</w:t>
      </w:r>
      <w:r w:rsidR="00F720A0">
        <w:rPr>
          <w:lang w:val="en-GB"/>
        </w:rPr>
        <w:t>ally</w:t>
      </w:r>
      <w:r w:rsidRPr="003A1C99">
        <w:rPr>
          <w:lang w:val="en-GB"/>
        </w:rPr>
        <w:t xml:space="preserve"> determin</w:t>
      </w:r>
      <w:r w:rsidR="00F720A0">
        <w:rPr>
          <w:lang w:val="en-GB"/>
        </w:rPr>
        <w:t>ed</w:t>
      </w:r>
      <w:r w:rsidRPr="003A1C99">
        <w:rPr>
          <w:lang w:val="en-GB"/>
        </w:rPr>
        <w:t xml:space="preserve"> telomere length </w:t>
      </w:r>
      <w:r w:rsidR="00F720A0">
        <w:rPr>
          <w:lang w:val="en-GB"/>
        </w:rPr>
        <w:t>is associated with</w:t>
      </w:r>
      <w:r w:rsidRPr="003A1C99">
        <w:rPr>
          <w:lang w:val="en-GB"/>
        </w:rPr>
        <w:t xml:space="preserve"> pancreatic neuroendocrine </w:t>
      </w:r>
      <w:r w:rsidR="00166ED8">
        <w:rPr>
          <w:lang w:val="en-GB"/>
        </w:rPr>
        <w:t xml:space="preserve">neoplasms </w:t>
      </w:r>
      <w:r w:rsidR="00F720A0">
        <w:rPr>
          <w:lang w:val="en-GB"/>
        </w:rPr>
        <w:t>onset</w:t>
      </w:r>
    </w:p>
    <w:p w14:paraId="437B18A8" w14:textId="646DC084" w:rsidR="00811327" w:rsidRPr="003A1C99" w:rsidRDefault="00811327" w:rsidP="00943D69">
      <w:pPr>
        <w:spacing w:line="360" w:lineRule="auto"/>
        <w:rPr>
          <w:lang w:val="en-GB"/>
        </w:rPr>
      </w:pPr>
    </w:p>
    <w:p w14:paraId="617F7FD6" w14:textId="2317ADEC" w:rsidR="00811327" w:rsidRPr="006266D8" w:rsidRDefault="00811327" w:rsidP="00943D69">
      <w:pPr>
        <w:spacing w:line="360" w:lineRule="auto"/>
        <w:rPr>
          <w:rFonts w:cstheme="minorHAnsi"/>
          <w:szCs w:val="24"/>
          <w:vertAlign w:val="superscript"/>
          <w:lang w:val="it-IT"/>
        </w:rPr>
      </w:pPr>
      <w:r w:rsidRPr="006266D8">
        <w:rPr>
          <w:rFonts w:cstheme="minorHAnsi"/>
          <w:b/>
          <w:bCs/>
          <w:szCs w:val="24"/>
          <w:lang w:val="it-IT"/>
        </w:rPr>
        <w:t>Writing team:</w:t>
      </w:r>
      <w:r w:rsidRPr="006266D8">
        <w:rPr>
          <w:rFonts w:cstheme="minorHAnsi"/>
          <w:szCs w:val="24"/>
          <w:lang w:val="it-IT"/>
        </w:rPr>
        <w:t xml:space="preserve"> Manuel Gentiluomo</w:t>
      </w:r>
      <w:r w:rsidRPr="006266D8">
        <w:rPr>
          <w:rFonts w:cstheme="minorHAnsi"/>
          <w:szCs w:val="24"/>
          <w:vertAlign w:val="superscript"/>
          <w:lang w:val="it-IT"/>
        </w:rPr>
        <w:t>1</w:t>
      </w:r>
      <w:r w:rsidRPr="006266D8">
        <w:rPr>
          <w:rFonts w:cstheme="minorHAnsi"/>
          <w:szCs w:val="24"/>
          <w:lang w:val="it-IT"/>
        </w:rPr>
        <w:t>,</w:t>
      </w:r>
      <w:r w:rsidR="00161D9E" w:rsidRPr="006266D8">
        <w:rPr>
          <w:rFonts w:cstheme="minorHAnsi"/>
          <w:szCs w:val="24"/>
          <w:lang w:val="it-IT"/>
        </w:rPr>
        <w:t xml:space="preserve"> Gabriele Capurso</w:t>
      </w:r>
      <w:r w:rsidR="00C12F55" w:rsidRPr="006266D8">
        <w:rPr>
          <w:rFonts w:cstheme="minorHAnsi"/>
          <w:szCs w:val="24"/>
          <w:vertAlign w:val="superscript"/>
          <w:lang w:val="it-IT"/>
        </w:rPr>
        <w:t>2</w:t>
      </w:r>
      <w:r w:rsidR="00161D9E" w:rsidRPr="006266D8">
        <w:rPr>
          <w:rFonts w:cstheme="minorHAnsi"/>
          <w:szCs w:val="24"/>
          <w:lang w:val="it-IT"/>
        </w:rPr>
        <w:t>, Luca</w:t>
      </w:r>
      <w:r w:rsidR="006266D8">
        <w:rPr>
          <w:rFonts w:cstheme="minorHAnsi"/>
          <w:szCs w:val="24"/>
          <w:lang w:val="it-IT"/>
        </w:rPr>
        <w:t xml:space="preserve"> </w:t>
      </w:r>
      <w:r w:rsidR="00161D9E" w:rsidRPr="006266D8">
        <w:rPr>
          <w:rFonts w:cstheme="minorHAnsi"/>
          <w:szCs w:val="24"/>
          <w:lang w:val="it-IT"/>
        </w:rPr>
        <w:t>Morelli</w:t>
      </w:r>
      <w:r w:rsidR="00C12F55" w:rsidRPr="006266D8">
        <w:rPr>
          <w:rFonts w:cstheme="minorHAnsi"/>
          <w:szCs w:val="24"/>
          <w:vertAlign w:val="superscript"/>
          <w:lang w:val="it-IT"/>
        </w:rPr>
        <w:t>3</w:t>
      </w:r>
      <w:r w:rsidR="00161D9E" w:rsidRPr="006266D8">
        <w:rPr>
          <w:rFonts w:cstheme="minorHAnsi"/>
          <w:szCs w:val="24"/>
          <w:lang w:val="it-IT"/>
        </w:rPr>
        <w:t>, Federico Canzian</w:t>
      </w:r>
      <w:r w:rsidR="00C12F55" w:rsidRPr="006266D8">
        <w:rPr>
          <w:rFonts w:cstheme="minorHAnsi"/>
          <w:szCs w:val="24"/>
          <w:vertAlign w:val="superscript"/>
          <w:lang w:val="it-IT"/>
        </w:rPr>
        <w:t>4</w:t>
      </w:r>
      <w:r w:rsidR="00161D9E" w:rsidRPr="006266D8">
        <w:rPr>
          <w:rFonts w:cstheme="minorHAnsi"/>
          <w:szCs w:val="24"/>
          <w:lang w:val="it-IT"/>
        </w:rPr>
        <w:t>,</w:t>
      </w:r>
      <w:r w:rsidRPr="006266D8">
        <w:rPr>
          <w:rFonts w:cstheme="minorHAnsi"/>
          <w:szCs w:val="24"/>
          <w:lang w:val="it-IT"/>
        </w:rPr>
        <w:t xml:space="preserve"> Daniele Campa</w:t>
      </w:r>
      <w:r w:rsidRPr="006266D8">
        <w:rPr>
          <w:rFonts w:cstheme="minorHAnsi"/>
          <w:szCs w:val="24"/>
          <w:vertAlign w:val="superscript"/>
          <w:lang w:val="it-IT"/>
        </w:rPr>
        <w:t>1</w:t>
      </w:r>
    </w:p>
    <w:p w14:paraId="1E0F1194" w14:textId="77777777" w:rsidR="006266D8" w:rsidRPr="006266D8" w:rsidRDefault="006266D8" w:rsidP="00943D69">
      <w:pPr>
        <w:spacing w:line="360" w:lineRule="auto"/>
        <w:rPr>
          <w:b/>
          <w:bCs/>
          <w:lang w:val="it-IT"/>
        </w:rPr>
      </w:pPr>
    </w:p>
    <w:p w14:paraId="525752FE" w14:textId="2A3C44EF" w:rsidR="005A3F29" w:rsidRPr="003A1C99" w:rsidRDefault="00811327" w:rsidP="00943D69">
      <w:pPr>
        <w:spacing w:line="360" w:lineRule="auto"/>
        <w:rPr>
          <w:b/>
          <w:bCs/>
          <w:lang w:val="en-GB"/>
        </w:rPr>
      </w:pPr>
      <w:r w:rsidRPr="003A1C99">
        <w:rPr>
          <w:b/>
          <w:bCs/>
          <w:lang w:val="en-GB"/>
        </w:rPr>
        <w:t>PANDoRA co-authors:</w:t>
      </w:r>
    </w:p>
    <w:p w14:paraId="5B349F30" w14:textId="0C34E7EE" w:rsidR="00732C60" w:rsidRPr="003A1C99" w:rsidRDefault="003059B0" w:rsidP="00943D69">
      <w:pPr>
        <w:pStyle w:val="NoSpacing"/>
        <w:spacing w:line="360" w:lineRule="auto"/>
        <w:rPr>
          <w:lang w:val="en-GB"/>
        </w:rPr>
      </w:pPr>
      <w:r w:rsidRPr="003A1C99">
        <w:rPr>
          <w:lang w:val="en-GB"/>
        </w:rPr>
        <w:t xml:space="preserve">Heidelberg </w:t>
      </w:r>
      <w:r>
        <w:rPr>
          <w:lang w:val="en-GB"/>
        </w:rPr>
        <w:t>(</w:t>
      </w:r>
      <w:r w:rsidRPr="003A1C99">
        <w:rPr>
          <w:lang w:val="en-GB"/>
        </w:rPr>
        <w:t>Büchler</w:t>
      </w:r>
      <w:r>
        <w:rPr>
          <w:lang w:val="en-GB"/>
        </w:rPr>
        <w:t xml:space="preserve"> surgery) </w:t>
      </w:r>
      <w:r w:rsidR="00732C60" w:rsidRPr="003A1C99">
        <w:rPr>
          <w:lang w:val="en-GB"/>
        </w:rPr>
        <w:t>up to 1 Author</w:t>
      </w:r>
    </w:p>
    <w:p w14:paraId="064456F6" w14:textId="685FE07F" w:rsidR="00732C60" w:rsidRPr="003A1C99" w:rsidRDefault="003059B0" w:rsidP="00943D69">
      <w:pPr>
        <w:pStyle w:val="NoSpacing"/>
        <w:spacing w:line="360" w:lineRule="auto"/>
        <w:rPr>
          <w:lang w:val="en-GB"/>
        </w:rPr>
      </w:pPr>
      <w:r w:rsidRPr="003A1C99">
        <w:rPr>
          <w:lang w:val="en-GB"/>
        </w:rPr>
        <w:t>Heidelberg (</w:t>
      </w:r>
      <w:proofErr w:type="spellStart"/>
      <w:r>
        <w:rPr>
          <w:lang w:val="en-GB"/>
        </w:rPr>
        <w:t>Kaaks</w:t>
      </w:r>
      <w:proofErr w:type="spellEnd"/>
      <w:r>
        <w:rPr>
          <w:lang w:val="en-GB"/>
        </w:rPr>
        <w:t xml:space="preserve"> </w:t>
      </w:r>
      <w:r w:rsidRPr="003A1C99">
        <w:rPr>
          <w:lang w:val="en-GB"/>
        </w:rPr>
        <w:t>EPIC)</w:t>
      </w:r>
      <w:r>
        <w:rPr>
          <w:lang w:val="en-GB"/>
        </w:rPr>
        <w:t xml:space="preserve"> </w:t>
      </w:r>
      <w:r w:rsidR="00732C60" w:rsidRPr="003A1C99">
        <w:rPr>
          <w:lang w:val="en-GB"/>
        </w:rPr>
        <w:t>Up to 1 Author</w:t>
      </w:r>
      <w:r w:rsidR="00732C60" w:rsidRPr="003A1C99">
        <w:rPr>
          <w:lang w:val="en-GB"/>
        </w:rPr>
        <w:tab/>
      </w:r>
    </w:p>
    <w:p w14:paraId="06C8DD3C" w14:textId="0C32D954" w:rsidR="00732C60" w:rsidRPr="003A1C99" w:rsidRDefault="003059B0" w:rsidP="00943D69">
      <w:pPr>
        <w:pStyle w:val="NoSpacing"/>
        <w:spacing w:line="360" w:lineRule="auto"/>
        <w:rPr>
          <w:lang w:val="en-GB"/>
        </w:rPr>
      </w:pPr>
      <w:r w:rsidRPr="003A1C99">
        <w:rPr>
          <w:lang w:val="en-GB"/>
        </w:rPr>
        <w:t xml:space="preserve">San Giovanni </w:t>
      </w:r>
      <w:proofErr w:type="spellStart"/>
      <w:r w:rsidRPr="003A1C99">
        <w:rPr>
          <w:lang w:val="en-GB"/>
        </w:rPr>
        <w:t>Rotondo</w:t>
      </w:r>
      <w:proofErr w:type="spellEnd"/>
      <w:r w:rsidRPr="003A1C99">
        <w:rPr>
          <w:lang w:val="en-GB"/>
        </w:rPr>
        <w:t xml:space="preserve"> </w:t>
      </w:r>
      <w:r w:rsidR="00732C60" w:rsidRPr="003A1C99">
        <w:rPr>
          <w:lang w:val="en-GB"/>
        </w:rPr>
        <w:t>Up to 3 Authors</w:t>
      </w:r>
      <w:r w:rsidR="00732C60" w:rsidRPr="003A1C99">
        <w:rPr>
          <w:lang w:val="en-GB"/>
        </w:rPr>
        <w:tab/>
      </w:r>
      <w:bookmarkStart w:id="0" w:name="_GoBack"/>
      <w:bookmarkEnd w:id="0"/>
    </w:p>
    <w:p w14:paraId="62DBED4F" w14:textId="2D8FC502" w:rsidR="00732C60" w:rsidRDefault="003059B0" w:rsidP="00943D69">
      <w:pPr>
        <w:pStyle w:val="NoSpacing"/>
        <w:spacing w:line="360" w:lineRule="auto"/>
        <w:rPr>
          <w:lang w:val="en-GB"/>
        </w:rPr>
      </w:pPr>
      <w:r w:rsidRPr="003A1C99">
        <w:rPr>
          <w:lang w:val="en-GB"/>
        </w:rPr>
        <w:t xml:space="preserve">Pisa </w:t>
      </w:r>
      <w:r>
        <w:rPr>
          <w:lang w:val="en-GB"/>
        </w:rPr>
        <w:t>(</w:t>
      </w:r>
      <w:proofErr w:type="spellStart"/>
      <w:r w:rsidRPr="003A1C99">
        <w:rPr>
          <w:lang w:val="en-GB"/>
        </w:rPr>
        <w:t>Boggi</w:t>
      </w:r>
      <w:proofErr w:type="spellEnd"/>
      <w:r>
        <w:rPr>
          <w:lang w:val="en-GB"/>
        </w:rPr>
        <w:t xml:space="preserve"> surgery)</w:t>
      </w:r>
      <w:r w:rsidRPr="003A1C99">
        <w:rPr>
          <w:lang w:val="en-GB"/>
        </w:rPr>
        <w:t xml:space="preserve"> </w:t>
      </w:r>
      <w:r w:rsidR="00732C60" w:rsidRPr="003A1C99">
        <w:rPr>
          <w:lang w:val="en-GB"/>
        </w:rPr>
        <w:t>Up to 1 Author</w:t>
      </w:r>
    </w:p>
    <w:p w14:paraId="7F859FBC" w14:textId="3709CC9E" w:rsidR="004D28DC" w:rsidRPr="004D28DC" w:rsidRDefault="004D28DC" w:rsidP="00943D69">
      <w:pPr>
        <w:pStyle w:val="NoSpacing"/>
        <w:spacing w:line="360" w:lineRule="auto"/>
        <w:rPr>
          <w:lang w:val="en-US"/>
        </w:rPr>
      </w:pPr>
      <w:r w:rsidRPr="004D28DC">
        <w:rPr>
          <w:lang w:val="en-US"/>
        </w:rPr>
        <w:t>Pisa Biology/ Florence (Bambi/</w:t>
      </w:r>
      <w:proofErr w:type="spellStart"/>
      <w:r w:rsidRPr="004D28DC">
        <w:rPr>
          <w:lang w:val="en-US"/>
        </w:rPr>
        <w:t>Lan</w:t>
      </w:r>
      <w:r>
        <w:rPr>
          <w:lang w:val="en-US"/>
        </w:rPr>
        <w:t>di</w:t>
      </w:r>
      <w:proofErr w:type="spellEnd"/>
      <w:r>
        <w:rPr>
          <w:lang w:val="en-US"/>
        </w:rPr>
        <w:t xml:space="preserve">) </w:t>
      </w:r>
      <w:r w:rsidRPr="003A1C99">
        <w:rPr>
          <w:lang w:val="en-GB"/>
        </w:rPr>
        <w:t xml:space="preserve">Up to </w:t>
      </w:r>
      <w:r w:rsidR="00CB36A2">
        <w:rPr>
          <w:lang w:val="en-GB"/>
        </w:rPr>
        <w:t>2</w:t>
      </w:r>
      <w:r w:rsidRPr="003A1C99">
        <w:rPr>
          <w:lang w:val="en-GB"/>
        </w:rPr>
        <w:t xml:space="preserve"> Author</w:t>
      </w:r>
      <w:r w:rsidR="00CB36A2">
        <w:rPr>
          <w:lang w:val="en-GB"/>
        </w:rPr>
        <w:t>s</w:t>
      </w:r>
    </w:p>
    <w:p w14:paraId="2A2BD77A" w14:textId="4D45C922" w:rsidR="00732C60" w:rsidRPr="004D28DC" w:rsidRDefault="003059B0" w:rsidP="00943D69">
      <w:pPr>
        <w:pStyle w:val="NoSpacing"/>
        <w:spacing w:line="360" w:lineRule="auto"/>
      </w:pPr>
      <w:r w:rsidRPr="00C46CB7">
        <w:t xml:space="preserve">Rome </w:t>
      </w:r>
      <w:r w:rsidR="00732C60" w:rsidRPr="00C46CB7">
        <w:t>Capurso</w:t>
      </w:r>
      <w:r w:rsidR="00166ED8" w:rsidRPr="00C46CB7">
        <w:t xml:space="preserve"> (Archibugi, Vanella)</w:t>
      </w:r>
      <w:r w:rsidR="00732C60" w:rsidRPr="004D28DC">
        <w:tab/>
      </w:r>
      <w:r w:rsidR="00732C60" w:rsidRPr="004D28DC">
        <w:tab/>
      </w:r>
    </w:p>
    <w:p w14:paraId="6EF62CBF" w14:textId="6993053D" w:rsidR="00732C60" w:rsidRPr="00CB36A2" w:rsidRDefault="003059B0" w:rsidP="00943D69">
      <w:pPr>
        <w:pStyle w:val="NoSpacing"/>
        <w:spacing w:line="360" w:lineRule="auto"/>
      </w:pPr>
      <w:r w:rsidRPr="00CB36A2">
        <w:t xml:space="preserve">Padua (Pasquali/basso) </w:t>
      </w:r>
      <w:r w:rsidR="00732C60" w:rsidRPr="00CB36A2">
        <w:t xml:space="preserve">Up to 5 Authors </w:t>
      </w:r>
    </w:p>
    <w:p w14:paraId="751F9BE3" w14:textId="615CE564" w:rsidR="00732C60" w:rsidRPr="003A1C99" w:rsidRDefault="003059B0" w:rsidP="00943D69">
      <w:pPr>
        <w:pStyle w:val="NoSpacing"/>
        <w:spacing w:line="360" w:lineRule="auto"/>
        <w:rPr>
          <w:lang w:val="en-GB"/>
        </w:rPr>
      </w:pPr>
      <w:r w:rsidRPr="003A1C99">
        <w:rPr>
          <w:lang w:val="en-GB"/>
        </w:rPr>
        <w:t>Verona</w:t>
      </w:r>
      <w:r w:rsidRPr="003A1C99">
        <w:rPr>
          <w:lang w:val="en-GB"/>
        </w:rPr>
        <w:tab/>
      </w:r>
      <w:r w:rsidR="00732C60" w:rsidRPr="003A1C99">
        <w:rPr>
          <w:lang w:val="en-GB"/>
        </w:rPr>
        <w:t xml:space="preserve">Up to 1 Author </w:t>
      </w:r>
    </w:p>
    <w:p w14:paraId="58AC4115" w14:textId="5D576800" w:rsidR="00732C60" w:rsidRPr="003A1C99" w:rsidRDefault="003059B0" w:rsidP="00943D69">
      <w:pPr>
        <w:pStyle w:val="NoSpacing"/>
        <w:spacing w:line="360" w:lineRule="auto"/>
        <w:rPr>
          <w:lang w:val="en-GB"/>
        </w:rPr>
      </w:pPr>
      <w:r w:rsidRPr="003A1C99">
        <w:rPr>
          <w:lang w:val="en-GB"/>
        </w:rPr>
        <w:t xml:space="preserve">Lodz </w:t>
      </w:r>
      <w:r>
        <w:rPr>
          <w:lang w:val="en-GB"/>
        </w:rPr>
        <w:t>(</w:t>
      </w:r>
      <w:proofErr w:type="spellStart"/>
      <w:r w:rsidRPr="003A1C99">
        <w:rPr>
          <w:lang w:val="en-GB"/>
        </w:rPr>
        <w:t>Jamroziak</w:t>
      </w:r>
      <w:proofErr w:type="spellEnd"/>
      <w:r>
        <w:rPr>
          <w:lang w:val="en-GB"/>
        </w:rPr>
        <w:t xml:space="preserve">) </w:t>
      </w:r>
      <w:r w:rsidR="00732C60" w:rsidRPr="003A1C99">
        <w:rPr>
          <w:lang w:val="en-GB"/>
        </w:rPr>
        <w:t xml:space="preserve">Up to 1 Author </w:t>
      </w:r>
    </w:p>
    <w:p w14:paraId="6349B8F0" w14:textId="49B9268B" w:rsidR="00732C60" w:rsidRPr="003A1C99" w:rsidRDefault="003059B0" w:rsidP="00943D69">
      <w:pPr>
        <w:pStyle w:val="NoSpacing"/>
        <w:spacing w:line="360" w:lineRule="auto"/>
        <w:rPr>
          <w:lang w:val="en-GB"/>
        </w:rPr>
      </w:pPr>
      <w:r w:rsidRPr="003A1C99">
        <w:rPr>
          <w:lang w:val="en-GB"/>
        </w:rPr>
        <w:t xml:space="preserve">Lodz </w:t>
      </w:r>
      <w:r>
        <w:rPr>
          <w:lang w:val="en-GB"/>
        </w:rPr>
        <w:t>(</w:t>
      </w:r>
      <w:proofErr w:type="spellStart"/>
      <w:r w:rsidRPr="003A1C99">
        <w:rPr>
          <w:lang w:val="en-GB"/>
        </w:rPr>
        <w:t>Małecka-Panas</w:t>
      </w:r>
      <w:proofErr w:type="spellEnd"/>
      <w:r>
        <w:rPr>
          <w:lang w:val="en-GB"/>
        </w:rPr>
        <w:t xml:space="preserve">) </w:t>
      </w:r>
      <w:r w:rsidR="00732C60" w:rsidRPr="003A1C99">
        <w:rPr>
          <w:lang w:val="en-GB"/>
        </w:rPr>
        <w:t xml:space="preserve">Up to 1 Author </w:t>
      </w:r>
    </w:p>
    <w:p w14:paraId="1E48C820" w14:textId="628E2A7A" w:rsidR="00732C60" w:rsidRPr="003A1C99" w:rsidRDefault="003059B0" w:rsidP="00943D69">
      <w:pPr>
        <w:pStyle w:val="NoSpacing"/>
        <w:spacing w:line="360" w:lineRule="auto"/>
        <w:rPr>
          <w:lang w:val="en-GB"/>
        </w:rPr>
      </w:pPr>
      <w:r w:rsidRPr="003A1C99">
        <w:rPr>
          <w:lang w:val="en-GB"/>
        </w:rPr>
        <w:t xml:space="preserve">Liverpool </w:t>
      </w:r>
      <w:r w:rsidR="00732C60" w:rsidRPr="003A1C99">
        <w:rPr>
          <w:lang w:val="en-GB"/>
        </w:rPr>
        <w:t xml:space="preserve">Up to 2 Authors </w:t>
      </w:r>
    </w:p>
    <w:p w14:paraId="69322D8B" w14:textId="14DE686E" w:rsidR="00732C60" w:rsidRPr="003A1C99" w:rsidRDefault="00732C60" w:rsidP="00943D69">
      <w:pPr>
        <w:pStyle w:val="NoSpacing"/>
        <w:spacing w:line="360" w:lineRule="auto"/>
        <w:rPr>
          <w:lang w:val="en-GB"/>
        </w:rPr>
      </w:pPr>
      <w:r w:rsidRPr="003A1C99">
        <w:rPr>
          <w:lang w:val="en-GB"/>
        </w:rPr>
        <w:t>Cambridge (EPIC)</w:t>
      </w:r>
      <w:r w:rsidRPr="003A1C99">
        <w:rPr>
          <w:lang w:val="en-GB"/>
        </w:rPr>
        <w:tab/>
      </w:r>
    </w:p>
    <w:p w14:paraId="33C66B7D" w14:textId="77777777" w:rsidR="006266D8" w:rsidRDefault="006266D8" w:rsidP="00943D69">
      <w:pPr>
        <w:spacing w:line="360" w:lineRule="auto"/>
        <w:rPr>
          <w:b/>
          <w:bCs/>
          <w:lang w:val="en-GB"/>
        </w:rPr>
      </w:pPr>
    </w:p>
    <w:p w14:paraId="4FBC9006" w14:textId="71DC8425" w:rsidR="00811327" w:rsidRPr="003A1C99" w:rsidRDefault="00811327" w:rsidP="00943D69">
      <w:pPr>
        <w:spacing w:line="360" w:lineRule="auto"/>
        <w:rPr>
          <w:b/>
          <w:bCs/>
          <w:lang w:val="en-GB"/>
        </w:rPr>
      </w:pPr>
      <w:r w:rsidRPr="003A1C99">
        <w:rPr>
          <w:b/>
          <w:bCs/>
          <w:lang w:val="en-GB"/>
        </w:rPr>
        <w:t>Affiliations:</w:t>
      </w:r>
    </w:p>
    <w:p w14:paraId="4573E1A2" w14:textId="108311F7" w:rsidR="00C12F55" w:rsidRPr="003A1C99" w:rsidRDefault="00C12F55" w:rsidP="00943D69">
      <w:pPr>
        <w:tabs>
          <w:tab w:val="left" w:pos="284"/>
        </w:tabs>
        <w:spacing w:line="360" w:lineRule="auto"/>
        <w:ind w:left="284" w:hanging="284"/>
        <w:rPr>
          <w:rFonts w:cstheme="minorHAnsi"/>
          <w:szCs w:val="24"/>
          <w:lang w:val="en-GB"/>
        </w:rPr>
      </w:pPr>
      <w:r w:rsidRPr="003A1C99">
        <w:rPr>
          <w:rFonts w:cstheme="minorHAnsi"/>
          <w:szCs w:val="24"/>
          <w:vertAlign w:val="superscript"/>
          <w:lang w:val="en-GB"/>
        </w:rPr>
        <w:t>1</w:t>
      </w:r>
      <w:r w:rsidR="00920EB2">
        <w:rPr>
          <w:rFonts w:cstheme="minorHAnsi"/>
          <w:szCs w:val="24"/>
          <w:lang w:val="en-GB"/>
        </w:rPr>
        <w:tab/>
      </w:r>
      <w:r w:rsidRPr="003A1C99">
        <w:rPr>
          <w:rFonts w:cstheme="minorHAnsi"/>
          <w:szCs w:val="24"/>
          <w:lang w:val="en-GB"/>
        </w:rPr>
        <w:t>Department of Biology, University of Pisa, Pisa, Italy</w:t>
      </w:r>
    </w:p>
    <w:p w14:paraId="09A3CAD0" w14:textId="49BD54A7" w:rsidR="00C12F55" w:rsidRPr="003A1C99" w:rsidRDefault="00C12F55" w:rsidP="00943D69">
      <w:pPr>
        <w:tabs>
          <w:tab w:val="left" w:pos="284"/>
        </w:tabs>
        <w:spacing w:line="360" w:lineRule="auto"/>
        <w:ind w:left="284" w:hanging="284"/>
        <w:rPr>
          <w:rFonts w:cstheme="minorHAnsi"/>
          <w:szCs w:val="24"/>
          <w:vertAlign w:val="superscript"/>
          <w:lang w:val="en-GB"/>
        </w:rPr>
      </w:pPr>
      <w:r w:rsidRPr="003A1C99">
        <w:rPr>
          <w:rFonts w:cstheme="minorHAnsi"/>
          <w:szCs w:val="24"/>
          <w:vertAlign w:val="superscript"/>
          <w:lang w:val="en-GB"/>
        </w:rPr>
        <w:t>2</w:t>
      </w:r>
      <w:r w:rsidR="00920EB2">
        <w:rPr>
          <w:rFonts w:cstheme="minorHAnsi"/>
          <w:color w:val="212121"/>
          <w:szCs w:val="24"/>
          <w:shd w:val="clear" w:color="auto" w:fill="FFFFFF"/>
          <w:lang w:val="en-GB"/>
        </w:rPr>
        <w:tab/>
      </w:r>
      <w:proofErr w:type="spellStart"/>
      <w:r w:rsidRPr="003A1C99">
        <w:rPr>
          <w:rFonts w:cstheme="minorHAnsi"/>
          <w:color w:val="212121"/>
          <w:szCs w:val="24"/>
          <w:shd w:val="clear" w:color="auto" w:fill="FFFFFF"/>
          <w:lang w:val="en-GB"/>
        </w:rPr>
        <w:t>Pancreatico</w:t>
      </w:r>
      <w:proofErr w:type="spellEnd"/>
      <w:r w:rsidRPr="003A1C99">
        <w:rPr>
          <w:rFonts w:cstheme="minorHAnsi"/>
          <w:color w:val="212121"/>
          <w:szCs w:val="24"/>
          <w:shd w:val="clear" w:color="auto" w:fill="FFFFFF"/>
          <w:lang w:val="en-GB"/>
        </w:rPr>
        <w:t xml:space="preserve">-Biliary Endoscopy &amp; </w:t>
      </w:r>
      <w:proofErr w:type="spellStart"/>
      <w:r w:rsidRPr="003A1C99">
        <w:rPr>
          <w:rFonts w:cstheme="minorHAnsi"/>
          <w:color w:val="212121"/>
          <w:szCs w:val="24"/>
          <w:shd w:val="clear" w:color="auto" w:fill="FFFFFF"/>
          <w:lang w:val="en-GB"/>
        </w:rPr>
        <w:t>Endosonography</w:t>
      </w:r>
      <w:proofErr w:type="spellEnd"/>
      <w:r w:rsidRPr="003A1C99">
        <w:rPr>
          <w:rFonts w:cstheme="minorHAnsi"/>
          <w:color w:val="212121"/>
          <w:szCs w:val="24"/>
          <w:shd w:val="clear" w:color="auto" w:fill="FFFFFF"/>
          <w:lang w:val="en-GB"/>
        </w:rPr>
        <w:t xml:space="preserve"> Division, Pancreas Translational &amp; Clinical Research </w:t>
      </w:r>
      <w:proofErr w:type="spellStart"/>
      <w:r w:rsidRPr="003A1C99">
        <w:rPr>
          <w:rFonts w:cstheme="minorHAnsi"/>
          <w:color w:val="212121"/>
          <w:szCs w:val="24"/>
          <w:shd w:val="clear" w:color="auto" w:fill="FFFFFF"/>
          <w:lang w:val="en-GB"/>
        </w:rPr>
        <w:t>Center</w:t>
      </w:r>
      <w:proofErr w:type="spellEnd"/>
      <w:r w:rsidRPr="003A1C99">
        <w:rPr>
          <w:rFonts w:cstheme="minorHAnsi"/>
          <w:color w:val="212121"/>
          <w:szCs w:val="24"/>
          <w:shd w:val="clear" w:color="auto" w:fill="FFFFFF"/>
          <w:lang w:val="en-GB"/>
        </w:rPr>
        <w:t>, San Raffaele Scientific Institute IRCCS, Vita-Salute San Raffaele University, Milan, Italy</w:t>
      </w:r>
    </w:p>
    <w:p w14:paraId="6BA8418F" w14:textId="72CD1E5E" w:rsidR="00C12F55" w:rsidRPr="003A1C99" w:rsidRDefault="00C12F55" w:rsidP="00943D69">
      <w:pPr>
        <w:tabs>
          <w:tab w:val="left" w:pos="284"/>
        </w:tabs>
        <w:spacing w:line="360" w:lineRule="auto"/>
        <w:ind w:left="284" w:hanging="284"/>
        <w:rPr>
          <w:rFonts w:eastAsia="Times New Roman" w:cstheme="minorHAnsi"/>
          <w:color w:val="000000"/>
          <w:szCs w:val="24"/>
          <w:lang w:val="en-GB"/>
        </w:rPr>
      </w:pPr>
      <w:r w:rsidRPr="003A1C99">
        <w:rPr>
          <w:rFonts w:eastAsia="Times New Roman" w:cstheme="minorHAnsi"/>
          <w:color w:val="000000"/>
          <w:szCs w:val="24"/>
          <w:vertAlign w:val="superscript"/>
          <w:lang w:val="en-GB"/>
        </w:rPr>
        <w:t>3</w:t>
      </w:r>
      <w:r w:rsidR="00920EB2">
        <w:rPr>
          <w:rFonts w:eastAsia="Times New Roman" w:cstheme="minorHAnsi"/>
          <w:color w:val="000000"/>
          <w:szCs w:val="24"/>
          <w:lang w:val="en-GB"/>
        </w:rPr>
        <w:tab/>
      </w:r>
      <w:r w:rsidRPr="003A1C99">
        <w:rPr>
          <w:rFonts w:eastAsia="Times New Roman" w:cstheme="minorHAnsi"/>
          <w:color w:val="000000"/>
          <w:szCs w:val="24"/>
          <w:lang w:val="en-GB"/>
        </w:rPr>
        <w:t>General Surgery Unit, Department of Translational Research and New Technologies in Medicine and Surgery, University of Pisa, 56124 Pisa, Italy</w:t>
      </w:r>
    </w:p>
    <w:p w14:paraId="30E80D67" w14:textId="696E4839" w:rsidR="00C12F55" w:rsidRDefault="00C12F55" w:rsidP="00943D69">
      <w:pPr>
        <w:tabs>
          <w:tab w:val="left" w:pos="284"/>
        </w:tabs>
        <w:spacing w:line="360" w:lineRule="auto"/>
        <w:ind w:left="284" w:hanging="284"/>
        <w:rPr>
          <w:rFonts w:cstheme="minorHAnsi"/>
          <w:szCs w:val="24"/>
          <w:lang w:val="en-GB"/>
        </w:rPr>
      </w:pPr>
      <w:r w:rsidRPr="003A1C99">
        <w:rPr>
          <w:rFonts w:cstheme="minorHAnsi"/>
          <w:szCs w:val="24"/>
          <w:vertAlign w:val="superscript"/>
          <w:lang w:val="en-GB"/>
        </w:rPr>
        <w:t>4</w:t>
      </w:r>
      <w:r w:rsidR="00920EB2">
        <w:rPr>
          <w:rFonts w:cstheme="minorHAnsi"/>
          <w:szCs w:val="24"/>
          <w:lang w:val="en-GB"/>
        </w:rPr>
        <w:tab/>
      </w:r>
      <w:r w:rsidRPr="003A1C99">
        <w:rPr>
          <w:rFonts w:cstheme="minorHAnsi"/>
          <w:szCs w:val="24"/>
          <w:lang w:val="en-GB"/>
        </w:rPr>
        <w:t xml:space="preserve">Genomic Epidemiology Group, German Cancer Research </w:t>
      </w:r>
      <w:proofErr w:type="spellStart"/>
      <w:r w:rsidRPr="003A1C99">
        <w:rPr>
          <w:rFonts w:cstheme="minorHAnsi"/>
          <w:szCs w:val="24"/>
          <w:lang w:val="en-GB"/>
        </w:rPr>
        <w:t>Center</w:t>
      </w:r>
      <w:proofErr w:type="spellEnd"/>
      <w:r w:rsidRPr="003A1C99">
        <w:rPr>
          <w:rFonts w:cstheme="minorHAnsi"/>
          <w:szCs w:val="24"/>
          <w:lang w:val="en-GB"/>
        </w:rPr>
        <w:t xml:space="preserve"> (DKFZ), 69120 Heidelberg, Germany</w:t>
      </w:r>
    </w:p>
    <w:p w14:paraId="5173256C" w14:textId="496F8FF4" w:rsidR="006266D8" w:rsidRDefault="006266D8" w:rsidP="00943D69">
      <w:pPr>
        <w:spacing w:line="360" w:lineRule="auto"/>
        <w:rPr>
          <w:rFonts w:cstheme="minorHAnsi"/>
          <w:szCs w:val="24"/>
          <w:lang w:val="en-GB"/>
        </w:rPr>
      </w:pPr>
    </w:p>
    <w:p w14:paraId="7178BA59" w14:textId="77777777" w:rsidR="0052517A" w:rsidRDefault="0052517A" w:rsidP="00943D69">
      <w:pPr>
        <w:spacing w:line="360" w:lineRule="auto"/>
        <w:rPr>
          <w:b/>
          <w:bCs/>
          <w:lang w:val="en-GB"/>
        </w:rPr>
      </w:pPr>
    </w:p>
    <w:p w14:paraId="42792946" w14:textId="593F6E56" w:rsidR="00811327" w:rsidRPr="008E0983" w:rsidRDefault="00811327" w:rsidP="0052517A">
      <w:pPr>
        <w:spacing w:line="276" w:lineRule="auto"/>
        <w:rPr>
          <w:b/>
          <w:bCs/>
          <w:lang w:val="en-GB"/>
        </w:rPr>
      </w:pPr>
      <w:r w:rsidRPr="008E0983">
        <w:rPr>
          <w:b/>
          <w:bCs/>
          <w:lang w:val="en-GB"/>
        </w:rPr>
        <w:t>Corresponding author:</w:t>
      </w:r>
    </w:p>
    <w:p w14:paraId="4CA0876E" w14:textId="77777777" w:rsidR="00C12F55" w:rsidRPr="003A1C99" w:rsidRDefault="00C12F55" w:rsidP="0052517A">
      <w:pPr>
        <w:spacing w:line="276" w:lineRule="auto"/>
        <w:outlineLvl w:val="0"/>
        <w:rPr>
          <w:rFonts w:cstheme="minorHAnsi"/>
          <w:bCs/>
          <w:lang w:val="en-GB"/>
        </w:rPr>
      </w:pPr>
      <w:r w:rsidRPr="003A1C99">
        <w:rPr>
          <w:rFonts w:cstheme="minorHAnsi"/>
          <w:bCs/>
          <w:lang w:val="en-GB"/>
        </w:rPr>
        <w:t>Daniele Campa</w:t>
      </w:r>
    </w:p>
    <w:p w14:paraId="45785B41" w14:textId="77777777" w:rsidR="00C12F55" w:rsidRPr="003A1C99" w:rsidRDefault="00C12F55" w:rsidP="0052517A">
      <w:pPr>
        <w:spacing w:line="276" w:lineRule="auto"/>
        <w:rPr>
          <w:rFonts w:cstheme="minorHAnsi"/>
          <w:bCs/>
          <w:lang w:val="en-GB"/>
        </w:rPr>
      </w:pPr>
      <w:r w:rsidRPr="003A1C99">
        <w:rPr>
          <w:rFonts w:cstheme="minorHAnsi"/>
          <w:bCs/>
          <w:lang w:val="en-GB"/>
        </w:rPr>
        <w:t>Department of Biology</w:t>
      </w:r>
    </w:p>
    <w:p w14:paraId="3551B3B7" w14:textId="77777777" w:rsidR="00C12F55" w:rsidRPr="008E0983" w:rsidRDefault="00C12F55" w:rsidP="0052517A">
      <w:pPr>
        <w:spacing w:line="276" w:lineRule="auto"/>
        <w:rPr>
          <w:rFonts w:cstheme="minorHAnsi"/>
          <w:bCs/>
          <w:lang w:val="it-IT"/>
        </w:rPr>
      </w:pPr>
      <w:r w:rsidRPr="008E0983">
        <w:rPr>
          <w:rFonts w:cstheme="minorHAnsi"/>
          <w:bCs/>
          <w:lang w:val="it-IT"/>
        </w:rPr>
        <w:t>University of Pisa</w:t>
      </w:r>
    </w:p>
    <w:p w14:paraId="1A684AED" w14:textId="77777777" w:rsidR="00C12F55" w:rsidRPr="008E0983" w:rsidRDefault="00C12F55" w:rsidP="0052517A">
      <w:pPr>
        <w:spacing w:line="276" w:lineRule="auto"/>
        <w:rPr>
          <w:rFonts w:cstheme="minorHAnsi"/>
          <w:bCs/>
          <w:lang w:val="it-IT"/>
        </w:rPr>
      </w:pPr>
      <w:r w:rsidRPr="008E0983">
        <w:rPr>
          <w:rFonts w:cstheme="minorHAnsi"/>
          <w:bCs/>
          <w:lang w:val="it-IT"/>
        </w:rPr>
        <w:t>Via Derna 1</w:t>
      </w:r>
    </w:p>
    <w:p w14:paraId="2E0F189A" w14:textId="77777777" w:rsidR="00C12F55" w:rsidRPr="003A1C99" w:rsidRDefault="00C12F55" w:rsidP="0052517A">
      <w:pPr>
        <w:spacing w:line="276" w:lineRule="auto"/>
        <w:rPr>
          <w:rFonts w:cstheme="minorHAnsi"/>
          <w:bCs/>
          <w:lang w:val="en-GB"/>
        </w:rPr>
      </w:pPr>
      <w:r w:rsidRPr="003A1C99">
        <w:rPr>
          <w:rFonts w:cstheme="minorHAnsi"/>
          <w:bCs/>
          <w:lang w:val="en-GB"/>
        </w:rPr>
        <w:t>56126 Pisa</w:t>
      </w:r>
    </w:p>
    <w:p w14:paraId="142F8FC2" w14:textId="77777777" w:rsidR="00C12F55" w:rsidRPr="003A1C99" w:rsidRDefault="00C12F55" w:rsidP="0052517A">
      <w:pPr>
        <w:spacing w:line="276" w:lineRule="auto"/>
        <w:rPr>
          <w:rFonts w:cstheme="minorHAnsi"/>
          <w:bCs/>
          <w:lang w:val="en-GB"/>
        </w:rPr>
      </w:pPr>
      <w:r w:rsidRPr="003A1C99">
        <w:rPr>
          <w:rFonts w:cstheme="minorHAnsi"/>
          <w:bCs/>
          <w:lang w:val="en-GB"/>
        </w:rPr>
        <w:t>Italy</w:t>
      </w:r>
    </w:p>
    <w:p w14:paraId="7FAAC7B6" w14:textId="77777777" w:rsidR="00C12F55" w:rsidRPr="003A1C99" w:rsidRDefault="00C12F55" w:rsidP="0052517A">
      <w:pPr>
        <w:spacing w:line="276" w:lineRule="auto"/>
        <w:rPr>
          <w:rFonts w:cstheme="minorHAnsi"/>
          <w:bCs/>
          <w:lang w:val="en-GB"/>
        </w:rPr>
      </w:pPr>
      <w:r w:rsidRPr="003A1C99">
        <w:rPr>
          <w:rFonts w:cstheme="minorHAnsi"/>
          <w:bCs/>
          <w:lang w:val="en-GB"/>
        </w:rPr>
        <w:t>email: daniele.campa@unipi.it</w:t>
      </w:r>
    </w:p>
    <w:p w14:paraId="55BC80D6" w14:textId="1C8DB5F3" w:rsidR="00C12F55" w:rsidRPr="003A1C99" w:rsidRDefault="00C12F55" w:rsidP="0052517A">
      <w:pPr>
        <w:spacing w:line="276" w:lineRule="auto"/>
        <w:rPr>
          <w:rFonts w:cstheme="minorHAnsi"/>
          <w:bCs/>
          <w:lang w:val="en-GB"/>
        </w:rPr>
      </w:pPr>
      <w:r w:rsidRPr="003A1C99">
        <w:rPr>
          <w:rFonts w:cstheme="minorHAnsi"/>
          <w:bCs/>
          <w:lang w:val="en-GB"/>
        </w:rPr>
        <w:t>phone +39-050-221</w:t>
      </w:r>
      <w:r w:rsidR="005424D7">
        <w:rPr>
          <w:rFonts w:cstheme="minorHAnsi"/>
          <w:bCs/>
          <w:lang w:val="en-GB"/>
        </w:rPr>
        <w:t>1</w:t>
      </w:r>
      <w:r w:rsidRPr="003A1C99">
        <w:rPr>
          <w:rFonts w:cstheme="minorHAnsi"/>
          <w:bCs/>
          <w:lang w:val="en-GB"/>
        </w:rPr>
        <w:t>510</w:t>
      </w:r>
    </w:p>
    <w:p w14:paraId="46BB65F0" w14:textId="32D0ADAA" w:rsidR="00382827" w:rsidRDefault="00382827" w:rsidP="00943D69">
      <w:pPr>
        <w:spacing w:line="360" w:lineRule="auto"/>
        <w:rPr>
          <w:lang w:val="en-GB"/>
        </w:rPr>
      </w:pPr>
    </w:p>
    <w:p w14:paraId="0AA32BA0" w14:textId="77777777" w:rsidR="006266D8" w:rsidRPr="003A1C99" w:rsidRDefault="006266D8" w:rsidP="00943D69">
      <w:pPr>
        <w:spacing w:line="360" w:lineRule="auto"/>
        <w:rPr>
          <w:lang w:val="en-GB"/>
        </w:rPr>
      </w:pPr>
    </w:p>
    <w:p w14:paraId="2FAD668D" w14:textId="3AC41FD1" w:rsidR="00382827" w:rsidRDefault="00382827" w:rsidP="00943D69">
      <w:pPr>
        <w:spacing w:line="360" w:lineRule="auto"/>
        <w:rPr>
          <w:lang w:val="en-GB"/>
        </w:rPr>
      </w:pPr>
      <w:r w:rsidRPr="003A1C99">
        <w:rPr>
          <w:b/>
          <w:bCs/>
          <w:lang w:val="en-GB"/>
        </w:rPr>
        <w:t xml:space="preserve">Keywords: </w:t>
      </w:r>
      <w:r w:rsidRPr="003A1C99">
        <w:rPr>
          <w:lang w:val="en-GB"/>
        </w:rPr>
        <w:t xml:space="preserve">pancreatic neuroendocrine tumours, PanNET, polygenic risk score, </w:t>
      </w:r>
      <w:r w:rsidR="0052517A">
        <w:rPr>
          <w:lang w:val="en-GB"/>
        </w:rPr>
        <w:t>t</w:t>
      </w:r>
      <w:r w:rsidRPr="003A1C99">
        <w:rPr>
          <w:lang w:val="en-GB"/>
        </w:rPr>
        <w:t>eloscore, risk</w:t>
      </w:r>
    </w:p>
    <w:p w14:paraId="622A6EF7" w14:textId="77777777" w:rsidR="0052517A" w:rsidRDefault="0052517A" w:rsidP="00943D69">
      <w:pPr>
        <w:spacing w:line="360" w:lineRule="auto"/>
        <w:rPr>
          <w:lang w:val="en-GB"/>
        </w:rPr>
      </w:pPr>
    </w:p>
    <w:p w14:paraId="37ACA96D" w14:textId="4363AE81" w:rsidR="0052517A" w:rsidRPr="003A1C99" w:rsidRDefault="0052517A" w:rsidP="00943D69">
      <w:pPr>
        <w:spacing w:line="360" w:lineRule="auto"/>
        <w:rPr>
          <w:b/>
          <w:bCs/>
          <w:lang w:val="en-GB"/>
        </w:rPr>
        <w:sectPr w:rsidR="0052517A" w:rsidRPr="003A1C99">
          <w:footerReference w:type="default" r:id="rId8"/>
          <w:pgSz w:w="12240" w:h="15840"/>
          <w:pgMar w:top="1440" w:right="1440" w:bottom="1440" w:left="1440" w:header="720" w:footer="720" w:gutter="0"/>
          <w:cols w:space="720"/>
          <w:docGrid w:linePitch="360"/>
        </w:sectPr>
      </w:pPr>
    </w:p>
    <w:p w14:paraId="767826A3" w14:textId="0B2B3AC7" w:rsidR="00811327" w:rsidRPr="003A1C99" w:rsidRDefault="00811327" w:rsidP="00943D69">
      <w:pPr>
        <w:pStyle w:val="Heading1"/>
        <w:spacing w:before="0" w:line="360" w:lineRule="auto"/>
        <w:rPr>
          <w:lang w:val="en-GB"/>
        </w:rPr>
      </w:pPr>
      <w:r w:rsidRPr="003A1C99">
        <w:rPr>
          <w:lang w:val="en-GB"/>
        </w:rPr>
        <w:lastRenderedPageBreak/>
        <w:t>Abstract</w:t>
      </w:r>
    </w:p>
    <w:p w14:paraId="13E0BEE6" w14:textId="68DF26BC" w:rsidR="00811327" w:rsidRDefault="007A047E" w:rsidP="00943D69">
      <w:pPr>
        <w:spacing w:line="360" w:lineRule="auto"/>
        <w:rPr>
          <w:lang w:val="en-GB"/>
        </w:rPr>
      </w:pPr>
      <w:bookmarkStart w:id="1" w:name="_Hlk76379307"/>
      <w:r w:rsidRPr="003A1C99">
        <w:rPr>
          <w:szCs w:val="24"/>
          <w:lang w:val="en-GB"/>
        </w:rPr>
        <w:t>Telomere length (TL) is a potential indicator of cancer predisposition</w:t>
      </w:r>
      <w:r w:rsidR="00F3455F" w:rsidRPr="003A1C99">
        <w:rPr>
          <w:szCs w:val="24"/>
          <w:lang w:val="en-GB"/>
        </w:rPr>
        <w:t>,</w:t>
      </w:r>
      <w:r w:rsidRPr="003A1C99">
        <w:rPr>
          <w:szCs w:val="24"/>
          <w:lang w:val="en-GB"/>
        </w:rPr>
        <w:t xml:space="preserve"> </w:t>
      </w:r>
      <w:r w:rsidR="00F3455F" w:rsidRPr="003A1C99">
        <w:rPr>
          <w:szCs w:val="24"/>
          <w:lang w:val="en-GB"/>
        </w:rPr>
        <w:t>however,</w:t>
      </w:r>
      <w:r w:rsidRPr="003A1C99">
        <w:rPr>
          <w:szCs w:val="24"/>
          <w:lang w:val="en-GB"/>
        </w:rPr>
        <w:t xml:space="preserve"> </w:t>
      </w:r>
      <w:r w:rsidR="00F3455F" w:rsidRPr="003A1C99">
        <w:rPr>
          <w:szCs w:val="24"/>
          <w:lang w:val="en-GB"/>
        </w:rPr>
        <w:t xml:space="preserve">the multitude </w:t>
      </w:r>
      <w:r w:rsidRPr="003A1C99">
        <w:rPr>
          <w:szCs w:val="24"/>
          <w:lang w:val="en-GB"/>
        </w:rPr>
        <w:t>of technique</w:t>
      </w:r>
      <w:r w:rsidR="00F3455F" w:rsidRPr="003A1C99">
        <w:rPr>
          <w:szCs w:val="24"/>
          <w:lang w:val="en-GB"/>
        </w:rPr>
        <w:t>s</w:t>
      </w:r>
      <w:r w:rsidRPr="003A1C99">
        <w:rPr>
          <w:szCs w:val="24"/>
          <w:lang w:val="en-GB"/>
        </w:rPr>
        <w:t xml:space="preserve"> used to </w:t>
      </w:r>
      <w:r w:rsidR="006C3FA4">
        <w:rPr>
          <w:szCs w:val="24"/>
          <w:lang w:val="en-GB"/>
        </w:rPr>
        <w:t xml:space="preserve">measure </w:t>
      </w:r>
      <w:r w:rsidR="00F3455F" w:rsidRPr="003A1C99">
        <w:rPr>
          <w:szCs w:val="24"/>
          <w:lang w:val="en-GB"/>
        </w:rPr>
        <w:t>it</w:t>
      </w:r>
      <w:r w:rsidRPr="003A1C99">
        <w:rPr>
          <w:szCs w:val="24"/>
          <w:lang w:val="en-GB"/>
        </w:rPr>
        <w:t xml:space="preserve"> </w:t>
      </w:r>
      <w:r w:rsidR="00F3455F" w:rsidRPr="003A1C99">
        <w:rPr>
          <w:szCs w:val="24"/>
          <w:lang w:val="en-GB"/>
        </w:rPr>
        <w:t>causes</w:t>
      </w:r>
      <w:r w:rsidRPr="003A1C99">
        <w:rPr>
          <w:szCs w:val="24"/>
          <w:lang w:val="en-GB"/>
        </w:rPr>
        <w:t xml:space="preserve"> the results</w:t>
      </w:r>
      <w:r w:rsidR="006C3FA4">
        <w:rPr>
          <w:szCs w:val="24"/>
          <w:lang w:val="en-GB"/>
        </w:rPr>
        <w:t xml:space="preserve"> to be</w:t>
      </w:r>
      <w:r w:rsidRPr="003A1C99">
        <w:rPr>
          <w:szCs w:val="24"/>
          <w:lang w:val="en-GB"/>
        </w:rPr>
        <w:t xml:space="preserve"> heterogeneous and, in some cases, controversial. In the last years, several studies adopt</w:t>
      </w:r>
      <w:r w:rsidR="00F3455F" w:rsidRPr="003A1C99">
        <w:rPr>
          <w:szCs w:val="24"/>
          <w:lang w:val="en-GB"/>
        </w:rPr>
        <w:t>ed</w:t>
      </w:r>
      <w:r w:rsidRPr="003A1C99">
        <w:rPr>
          <w:szCs w:val="24"/>
          <w:lang w:val="en-GB"/>
        </w:rPr>
        <w:t xml:space="preserve"> a </w:t>
      </w:r>
      <w:r w:rsidR="00B24D02" w:rsidRPr="003A1C99">
        <w:rPr>
          <w:szCs w:val="24"/>
          <w:lang w:val="en-GB"/>
        </w:rPr>
        <w:t xml:space="preserve">strategy </w:t>
      </w:r>
      <w:r w:rsidRPr="003A1C99">
        <w:rPr>
          <w:szCs w:val="24"/>
          <w:lang w:val="en-GB"/>
        </w:rPr>
        <w:t xml:space="preserve">based </w:t>
      </w:r>
      <w:r w:rsidR="00B24D02" w:rsidRPr="003A1C99">
        <w:rPr>
          <w:szCs w:val="24"/>
          <w:lang w:val="en-GB"/>
        </w:rPr>
        <w:t xml:space="preserve">on TL associated </w:t>
      </w:r>
      <w:r w:rsidRPr="003A1C99">
        <w:rPr>
          <w:szCs w:val="24"/>
          <w:lang w:val="en-GB"/>
        </w:rPr>
        <w:t>genetic variants to generate a polygenic score</w:t>
      </w:r>
      <w:r w:rsidR="00B24D02" w:rsidRPr="003A1C99">
        <w:rPr>
          <w:szCs w:val="24"/>
          <w:lang w:val="en-GB"/>
        </w:rPr>
        <w:t>, often referred as teloscore,</w:t>
      </w:r>
      <w:r w:rsidRPr="003A1C99">
        <w:rPr>
          <w:szCs w:val="24"/>
          <w:lang w:val="en-GB"/>
        </w:rPr>
        <w:t xml:space="preserve"> used </w:t>
      </w:r>
      <w:r w:rsidR="00B24D02" w:rsidRPr="003A1C99">
        <w:rPr>
          <w:szCs w:val="24"/>
          <w:lang w:val="en-GB"/>
        </w:rPr>
        <w:t>in lieu</w:t>
      </w:r>
      <w:r w:rsidRPr="003A1C99">
        <w:rPr>
          <w:szCs w:val="24"/>
          <w:lang w:val="en-GB"/>
        </w:rPr>
        <w:t xml:space="preserve"> of direct TL measurement. </w:t>
      </w:r>
      <w:bookmarkStart w:id="2" w:name="_Hlk76379066"/>
      <w:r w:rsidRPr="003A1C99">
        <w:rPr>
          <w:szCs w:val="24"/>
          <w:lang w:val="en-GB"/>
        </w:rPr>
        <w:t xml:space="preserve">For pancreatic neuroendocrine </w:t>
      </w:r>
      <w:r w:rsidR="00166ED8">
        <w:rPr>
          <w:szCs w:val="24"/>
          <w:lang w:val="en-GB"/>
        </w:rPr>
        <w:t>neoplasms</w:t>
      </w:r>
      <w:r w:rsidR="00166ED8" w:rsidRPr="003A1C99">
        <w:rPr>
          <w:szCs w:val="24"/>
          <w:lang w:val="en-GB"/>
        </w:rPr>
        <w:t xml:space="preserve"> </w:t>
      </w:r>
      <w:r w:rsidRPr="003A1C99">
        <w:rPr>
          <w:szCs w:val="24"/>
          <w:lang w:val="en-GB"/>
        </w:rPr>
        <w:t>(</w:t>
      </w:r>
      <w:proofErr w:type="spellStart"/>
      <w:r w:rsidR="00166ED8" w:rsidRPr="003A1C99">
        <w:rPr>
          <w:szCs w:val="24"/>
          <w:lang w:val="en-GB"/>
        </w:rPr>
        <w:t>PanNE</w:t>
      </w:r>
      <w:r w:rsidR="00166ED8">
        <w:rPr>
          <w:szCs w:val="24"/>
          <w:lang w:val="en-GB"/>
        </w:rPr>
        <w:t>N</w:t>
      </w:r>
      <w:proofErr w:type="spellEnd"/>
      <w:r w:rsidRPr="003A1C99">
        <w:rPr>
          <w:szCs w:val="24"/>
          <w:lang w:val="en-GB"/>
        </w:rPr>
        <w:t>)</w:t>
      </w:r>
      <w:r w:rsidR="00B661E4">
        <w:rPr>
          <w:szCs w:val="24"/>
          <w:lang w:val="en-GB"/>
        </w:rPr>
        <w:t>,</w:t>
      </w:r>
      <w:r w:rsidRPr="003A1C99">
        <w:rPr>
          <w:szCs w:val="24"/>
          <w:lang w:val="en-GB"/>
        </w:rPr>
        <w:t xml:space="preserve"> </w:t>
      </w:r>
      <w:r w:rsidR="00B24D02" w:rsidRPr="003A1C99">
        <w:rPr>
          <w:szCs w:val="24"/>
          <w:lang w:val="en-GB"/>
        </w:rPr>
        <w:t xml:space="preserve">this strategy has not been attempted yet. </w:t>
      </w:r>
      <w:bookmarkStart w:id="3" w:name="_Hlk76379121"/>
      <w:bookmarkStart w:id="4" w:name="_Hlk76379037"/>
      <w:r w:rsidR="00B661E4">
        <w:rPr>
          <w:szCs w:val="24"/>
          <w:lang w:val="en-GB"/>
        </w:rPr>
        <w:t>A</w:t>
      </w:r>
      <w:r w:rsidR="00744BCB" w:rsidRPr="003A1C99">
        <w:rPr>
          <w:szCs w:val="24"/>
          <w:lang w:val="en-GB"/>
        </w:rPr>
        <w:t xml:space="preserve"> </w:t>
      </w:r>
      <w:r w:rsidR="006C3FA4">
        <w:rPr>
          <w:szCs w:val="24"/>
          <w:lang w:val="en-GB"/>
        </w:rPr>
        <w:t>telo</w:t>
      </w:r>
      <w:r w:rsidRPr="003A1C99">
        <w:rPr>
          <w:szCs w:val="24"/>
          <w:lang w:val="en-GB"/>
        </w:rPr>
        <w:t xml:space="preserve">score </w:t>
      </w:r>
      <w:r w:rsidR="00B661E4">
        <w:rPr>
          <w:szCs w:val="24"/>
          <w:lang w:val="en-GB"/>
        </w:rPr>
        <w:t xml:space="preserve">was generated </w:t>
      </w:r>
      <w:r w:rsidRPr="003A1C99">
        <w:rPr>
          <w:szCs w:val="24"/>
          <w:lang w:val="en-GB"/>
        </w:rPr>
        <w:t xml:space="preserve">using 11 SNPs </w:t>
      </w:r>
      <w:r w:rsidRPr="003A1C99">
        <w:rPr>
          <w:rFonts w:eastAsia="Calibri"/>
          <w:lang w:val="en-GB"/>
        </w:rPr>
        <w:t>(</w:t>
      </w:r>
      <w:r w:rsidRPr="003A1C99">
        <w:rPr>
          <w:i/>
          <w:lang w:val="en-GB" w:eastAsia="it-IT"/>
        </w:rPr>
        <w:t>NAF1</w:t>
      </w:r>
      <w:r w:rsidRPr="003A1C99">
        <w:rPr>
          <w:lang w:val="en-GB" w:eastAsia="it-IT"/>
        </w:rPr>
        <w:t xml:space="preserve">-rs7675998, </w:t>
      </w:r>
      <w:r w:rsidRPr="003A1C99">
        <w:rPr>
          <w:i/>
          <w:lang w:val="en-GB" w:eastAsia="it-IT"/>
        </w:rPr>
        <w:t>ZNF676</w:t>
      </w:r>
      <w:r w:rsidRPr="003A1C99">
        <w:rPr>
          <w:lang w:val="en-GB" w:eastAsia="it-IT"/>
        </w:rPr>
        <w:t>-rs409627,</w:t>
      </w:r>
      <w:r w:rsidRPr="003A1C99">
        <w:rPr>
          <w:i/>
          <w:lang w:val="en-GB" w:eastAsia="it-IT"/>
        </w:rPr>
        <w:t xml:space="preserve"> TERC</w:t>
      </w:r>
      <w:r w:rsidRPr="003A1C99">
        <w:rPr>
          <w:lang w:val="en-GB" w:eastAsia="it-IT"/>
        </w:rPr>
        <w:t xml:space="preserve">-rs10936599, </w:t>
      </w:r>
      <w:r w:rsidRPr="003A1C99">
        <w:rPr>
          <w:i/>
          <w:lang w:val="en-GB" w:eastAsia="it-IT"/>
        </w:rPr>
        <w:t>CTC1</w:t>
      </w:r>
      <w:r w:rsidRPr="003A1C99">
        <w:rPr>
          <w:lang w:val="en-GB" w:eastAsia="it-IT"/>
        </w:rPr>
        <w:t xml:space="preserve">-rs3027234, </w:t>
      </w:r>
      <w:r w:rsidRPr="003A1C99">
        <w:rPr>
          <w:i/>
          <w:lang w:val="en-GB" w:eastAsia="it-IT"/>
        </w:rPr>
        <w:t>PXK</w:t>
      </w:r>
      <w:r w:rsidRPr="003A1C99">
        <w:rPr>
          <w:lang w:val="en-GB" w:eastAsia="it-IT"/>
        </w:rPr>
        <w:t xml:space="preserve">-rs6772228, </w:t>
      </w:r>
      <w:r w:rsidRPr="003A1C99">
        <w:rPr>
          <w:i/>
          <w:lang w:val="en-GB" w:eastAsia="it-IT"/>
        </w:rPr>
        <w:t>DHX35</w:t>
      </w:r>
      <w:r w:rsidRPr="003A1C99">
        <w:rPr>
          <w:lang w:val="en-GB" w:eastAsia="it-IT"/>
        </w:rPr>
        <w:t xml:space="preserve">-rs6028466, </w:t>
      </w:r>
      <w:r w:rsidRPr="003A1C99">
        <w:rPr>
          <w:i/>
          <w:lang w:val="en-GB" w:eastAsia="it-IT"/>
        </w:rPr>
        <w:t>OBFC1</w:t>
      </w:r>
      <w:r w:rsidRPr="003A1C99">
        <w:rPr>
          <w:lang w:val="en-GB" w:eastAsia="it-IT"/>
        </w:rPr>
        <w:t xml:space="preserve">-rs9420907, </w:t>
      </w:r>
      <w:r w:rsidRPr="003A1C99">
        <w:rPr>
          <w:i/>
          <w:lang w:val="en-GB" w:eastAsia="it-IT"/>
        </w:rPr>
        <w:t>ZNF208</w:t>
      </w:r>
      <w:r w:rsidRPr="003A1C99">
        <w:rPr>
          <w:lang w:val="en-GB" w:eastAsia="it-IT"/>
        </w:rPr>
        <w:t xml:space="preserve">-rs8105767, </w:t>
      </w:r>
      <w:r w:rsidRPr="003A1C99">
        <w:rPr>
          <w:i/>
          <w:lang w:val="en-GB" w:eastAsia="it-IT"/>
        </w:rPr>
        <w:t>ACYP2</w:t>
      </w:r>
      <w:r w:rsidRPr="003A1C99">
        <w:rPr>
          <w:lang w:val="en-GB" w:eastAsia="it-IT"/>
        </w:rPr>
        <w:t xml:space="preserve">-rs11125529, </w:t>
      </w:r>
      <w:r w:rsidRPr="003A1C99">
        <w:rPr>
          <w:i/>
          <w:lang w:val="en-GB" w:eastAsia="it-IT"/>
        </w:rPr>
        <w:t>TERT</w:t>
      </w:r>
      <w:r w:rsidRPr="003A1C99">
        <w:rPr>
          <w:lang w:val="en-GB" w:eastAsia="it-IT"/>
        </w:rPr>
        <w:t xml:space="preserve">-rs2736100 and </w:t>
      </w:r>
      <w:r w:rsidRPr="003A1C99">
        <w:rPr>
          <w:i/>
          <w:lang w:val="en-GB" w:eastAsia="it-IT"/>
        </w:rPr>
        <w:t>ZBTB46</w:t>
      </w:r>
      <w:r w:rsidRPr="003A1C99">
        <w:rPr>
          <w:lang w:val="en-GB" w:eastAsia="it-IT"/>
        </w:rPr>
        <w:t>-rs755017)</w:t>
      </w:r>
      <w:r w:rsidRPr="003A1C99">
        <w:rPr>
          <w:szCs w:val="24"/>
          <w:lang w:val="en-GB"/>
        </w:rPr>
        <w:t xml:space="preserve"> and </w:t>
      </w:r>
      <w:r w:rsidR="00B661E4" w:rsidRPr="003A1C99">
        <w:rPr>
          <w:szCs w:val="24"/>
          <w:lang w:val="en-GB"/>
        </w:rPr>
        <w:t xml:space="preserve">291 </w:t>
      </w:r>
      <w:proofErr w:type="spellStart"/>
      <w:r w:rsidR="00166ED8" w:rsidRPr="003A1C99">
        <w:rPr>
          <w:szCs w:val="24"/>
          <w:lang w:val="en-GB"/>
        </w:rPr>
        <w:t>PanNE</w:t>
      </w:r>
      <w:r w:rsidR="00166ED8">
        <w:rPr>
          <w:szCs w:val="24"/>
          <w:lang w:val="en-GB"/>
        </w:rPr>
        <w:t>N</w:t>
      </w:r>
      <w:proofErr w:type="spellEnd"/>
      <w:r w:rsidR="00166ED8" w:rsidRPr="003A1C99">
        <w:rPr>
          <w:szCs w:val="24"/>
          <w:lang w:val="en-GB"/>
        </w:rPr>
        <w:t xml:space="preserve"> </w:t>
      </w:r>
      <w:r w:rsidR="00B661E4" w:rsidRPr="003A1C99">
        <w:rPr>
          <w:szCs w:val="24"/>
          <w:lang w:val="en-GB"/>
        </w:rPr>
        <w:t>cases and 1</w:t>
      </w:r>
      <w:r w:rsidR="00CB36A2">
        <w:rPr>
          <w:szCs w:val="24"/>
          <w:lang w:val="en-GB"/>
        </w:rPr>
        <w:t>686</w:t>
      </w:r>
      <w:r w:rsidR="00B661E4" w:rsidRPr="003A1C99">
        <w:rPr>
          <w:szCs w:val="24"/>
          <w:lang w:val="en-GB"/>
        </w:rPr>
        <w:t xml:space="preserve"> controls </w:t>
      </w:r>
      <w:r w:rsidR="00B661E4">
        <w:rPr>
          <w:szCs w:val="24"/>
          <w:lang w:val="en-GB"/>
        </w:rPr>
        <w:t>collected by the</w:t>
      </w:r>
      <w:r w:rsidR="00B661E4" w:rsidRPr="003A1C99">
        <w:rPr>
          <w:szCs w:val="24"/>
          <w:lang w:val="en-GB"/>
        </w:rPr>
        <w:t xml:space="preserve"> </w:t>
      </w:r>
      <w:proofErr w:type="spellStart"/>
      <w:r w:rsidR="00B661E4" w:rsidRPr="003A1C99">
        <w:rPr>
          <w:szCs w:val="24"/>
          <w:lang w:val="en-GB"/>
        </w:rPr>
        <w:t>PANcreatic</w:t>
      </w:r>
      <w:proofErr w:type="spellEnd"/>
      <w:r w:rsidR="00B661E4" w:rsidRPr="003A1C99">
        <w:rPr>
          <w:szCs w:val="24"/>
          <w:lang w:val="en-GB"/>
        </w:rPr>
        <w:t xml:space="preserve"> Disease </w:t>
      </w:r>
      <w:proofErr w:type="spellStart"/>
      <w:r w:rsidR="00B661E4" w:rsidRPr="003A1C99">
        <w:rPr>
          <w:szCs w:val="24"/>
          <w:lang w:val="en-GB"/>
        </w:rPr>
        <w:t>ReseArch</w:t>
      </w:r>
      <w:proofErr w:type="spellEnd"/>
      <w:r w:rsidR="00B661E4" w:rsidRPr="003A1C99">
        <w:rPr>
          <w:szCs w:val="24"/>
          <w:lang w:val="en-GB"/>
        </w:rPr>
        <w:t xml:space="preserve"> (PANDoRA) consortium</w:t>
      </w:r>
      <w:r w:rsidR="00B661E4" w:rsidRPr="003A1C99" w:rsidDel="00B661E4">
        <w:rPr>
          <w:szCs w:val="24"/>
          <w:lang w:val="en-GB"/>
        </w:rPr>
        <w:t xml:space="preserve"> </w:t>
      </w:r>
      <w:r w:rsidR="00B661E4">
        <w:rPr>
          <w:szCs w:val="24"/>
          <w:lang w:val="en-GB"/>
        </w:rPr>
        <w:t xml:space="preserve">were genotyped to analyse </w:t>
      </w:r>
      <w:r w:rsidRPr="003A1C99">
        <w:rPr>
          <w:szCs w:val="24"/>
          <w:lang w:val="en-GB"/>
        </w:rPr>
        <w:t xml:space="preserve">the association of the </w:t>
      </w:r>
      <w:r w:rsidR="00B24D02" w:rsidRPr="003A1C99">
        <w:rPr>
          <w:szCs w:val="24"/>
          <w:lang w:val="en-GB"/>
        </w:rPr>
        <w:t>telo</w:t>
      </w:r>
      <w:r w:rsidRPr="003A1C99">
        <w:rPr>
          <w:szCs w:val="24"/>
          <w:lang w:val="en-GB"/>
        </w:rPr>
        <w:t xml:space="preserve">score and </w:t>
      </w:r>
      <w:r w:rsidR="006C3FA4">
        <w:rPr>
          <w:szCs w:val="24"/>
          <w:lang w:val="en-GB"/>
        </w:rPr>
        <w:t>its</w:t>
      </w:r>
      <w:r w:rsidR="006C3FA4" w:rsidRPr="003A1C99">
        <w:rPr>
          <w:szCs w:val="24"/>
          <w:lang w:val="en-GB"/>
        </w:rPr>
        <w:t xml:space="preserve"> </w:t>
      </w:r>
      <w:r w:rsidR="00B24D02" w:rsidRPr="003A1C99">
        <w:rPr>
          <w:szCs w:val="24"/>
          <w:lang w:val="en-GB"/>
        </w:rPr>
        <w:t xml:space="preserve">individual </w:t>
      </w:r>
      <w:r w:rsidRPr="003A1C99">
        <w:rPr>
          <w:szCs w:val="24"/>
          <w:lang w:val="en-GB"/>
        </w:rPr>
        <w:t>SNPs with</w:t>
      </w:r>
      <w:r w:rsidR="00B661E4">
        <w:rPr>
          <w:szCs w:val="24"/>
          <w:lang w:val="en-GB"/>
        </w:rPr>
        <w:t xml:space="preserve"> the risk of developing</w:t>
      </w:r>
      <w:r w:rsidRPr="003A1C99">
        <w:rPr>
          <w:szCs w:val="24"/>
          <w:lang w:val="en-GB"/>
        </w:rPr>
        <w:t xml:space="preserve"> </w:t>
      </w:r>
      <w:proofErr w:type="spellStart"/>
      <w:r w:rsidR="00166ED8" w:rsidRPr="003A1C99">
        <w:rPr>
          <w:szCs w:val="24"/>
          <w:lang w:val="en-GB"/>
        </w:rPr>
        <w:t>PanNE</w:t>
      </w:r>
      <w:r w:rsidR="00166ED8">
        <w:rPr>
          <w:szCs w:val="24"/>
          <w:lang w:val="en-GB"/>
        </w:rPr>
        <w:t>N</w:t>
      </w:r>
      <w:proofErr w:type="spellEnd"/>
      <w:r w:rsidRPr="003A1C99">
        <w:rPr>
          <w:szCs w:val="24"/>
          <w:lang w:val="en-GB"/>
        </w:rPr>
        <w:t>.</w:t>
      </w:r>
      <w:r w:rsidR="00744BCB" w:rsidRPr="003A1C99">
        <w:rPr>
          <w:szCs w:val="24"/>
          <w:lang w:val="en-GB"/>
        </w:rPr>
        <w:t xml:space="preserve"> </w:t>
      </w:r>
      <w:bookmarkEnd w:id="2"/>
      <w:bookmarkEnd w:id="3"/>
      <w:bookmarkEnd w:id="4"/>
      <w:r w:rsidR="00B661E4">
        <w:rPr>
          <w:szCs w:val="24"/>
          <w:lang w:val="en-GB"/>
        </w:rPr>
        <w:t>A</w:t>
      </w:r>
      <w:r w:rsidRPr="003A1C99">
        <w:rPr>
          <w:szCs w:val="24"/>
          <w:lang w:val="en-GB"/>
        </w:rPr>
        <w:t xml:space="preserve">n association between genetically determined long telomeres and the risk of developing </w:t>
      </w:r>
      <w:proofErr w:type="spellStart"/>
      <w:r w:rsidR="00166ED8" w:rsidRPr="003A1C99">
        <w:rPr>
          <w:szCs w:val="24"/>
          <w:lang w:val="en-GB"/>
        </w:rPr>
        <w:t>PanNE</w:t>
      </w:r>
      <w:r w:rsidR="00166ED8">
        <w:rPr>
          <w:szCs w:val="24"/>
          <w:lang w:val="en-GB"/>
        </w:rPr>
        <w:t>N</w:t>
      </w:r>
      <w:proofErr w:type="spellEnd"/>
      <w:r w:rsidR="00166ED8" w:rsidRPr="003A1C99">
        <w:rPr>
          <w:szCs w:val="24"/>
          <w:lang w:val="en-GB"/>
        </w:rPr>
        <w:t xml:space="preserve"> </w:t>
      </w:r>
      <w:r w:rsidRPr="003A1C99">
        <w:rPr>
          <w:lang w:val="en-GB"/>
        </w:rPr>
        <w:t>OR</w:t>
      </w:r>
      <w:r w:rsidR="006C3FA4">
        <w:rPr>
          <w:lang w:val="en-GB"/>
        </w:rPr>
        <w:t>=</w:t>
      </w:r>
      <w:r w:rsidRPr="003A1C99">
        <w:rPr>
          <w:lang w:val="en-GB"/>
        </w:rPr>
        <w:t>1.</w:t>
      </w:r>
      <w:r w:rsidR="00CB36A2">
        <w:rPr>
          <w:lang w:val="en-GB"/>
        </w:rPr>
        <w:t>99</w:t>
      </w:r>
      <w:r w:rsidRPr="003A1C99">
        <w:rPr>
          <w:lang w:val="en-GB"/>
        </w:rPr>
        <w:t>; CI 1.</w:t>
      </w:r>
      <w:r w:rsidR="00CB36A2">
        <w:rPr>
          <w:lang w:val="en-GB"/>
        </w:rPr>
        <w:t>33</w:t>
      </w:r>
      <w:r w:rsidRPr="003A1C99">
        <w:rPr>
          <w:lang w:val="en-GB"/>
        </w:rPr>
        <w:t>-2.</w:t>
      </w:r>
      <w:r w:rsidR="00CB36A2">
        <w:rPr>
          <w:lang w:val="en-GB"/>
        </w:rPr>
        <w:t>98</w:t>
      </w:r>
      <w:r w:rsidRPr="003A1C99">
        <w:rPr>
          <w:lang w:val="en-GB"/>
        </w:rPr>
        <w:t>; P=0.00</w:t>
      </w:r>
      <w:r w:rsidR="00CB36A2">
        <w:rPr>
          <w:lang w:val="en-GB"/>
        </w:rPr>
        <w:t>08</w:t>
      </w:r>
      <w:r w:rsidRPr="003A1C99">
        <w:rPr>
          <w:lang w:val="en-GB"/>
        </w:rPr>
        <w:t xml:space="preserve">, for highest vs </w:t>
      </w:r>
      <w:r w:rsidR="00CB36A2">
        <w:rPr>
          <w:lang w:val="en-GB"/>
        </w:rPr>
        <w:t>median (third)</w:t>
      </w:r>
      <w:r w:rsidRPr="003A1C99">
        <w:rPr>
          <w:lang w:val="en-GB"/>
        </w:rPr>
        <w:t xml:space="preserve"> quintile</w:t>
      </w:r>
      <w:r w:rsidR="00B661E4">
        <w:rPr>
          <w:lang w:val="en-GB"/>
        </w:rPr>
        <w:t xml:space="preserve"> was </w:t>
      </w:r>
      <w:r w:rsidR="006C3FA4">
        <w:rPr>
          <w:lang w:val="en-GB"/>
        </w:rPr>
        <w:t>observed</w:t>
      </w:r>
      <w:r w:rsidRPr="003A1C99">
        <w:rPr>
          <w:lang w:val="en-GB"/>
        </w:rPr>
        <w:t xml:space="preserve">. In addition, two novel SNPs associated with </w:t>
      </w:r>
      <w:proofErr w:type="spellStart"/>
      <w:r w:rsidR="00166ED8" w:rsidRPr="003A1C99">
        <w:rPr>
          <w:lang w:val="en-GB"/>
        </w:rPr>
        <w:t>PanNE</w:t>
      </w:r>
      <w:r w:rsidR="00166ED8">
        <w:rPr>
          <w:lang w:val="en-GB"/>
        </w:rPr>
        <w:t>N</w:t>
      </w:r>
      <w:proofErr w:type="spellEnd"/>
      <w:r w:rsidR="00166ED8">
        <w:rPr>
          <w:lang w:val="en-GB"/>
        </w:rPr>
        <w:t xml:space="preserve"> </w:t>
      </w:r>
      <w:r w:rsidR="006C3FA4">
        <w:rPr>
          <w:lang w:val="en-GB"/>
        </w:rPr>
        <w:t>risk</w:t>
      </w:r>
      <w:r w:rsidR="00B661E4">
        <w:rPr>
          <w:lang w:val="en-GB"/>
        </w:rPr>
        <w:t xml:space="preserve"> were identified</w:t>
      </w:r>
      <w:r w:rsidR="006C3FA4">
        <w:rPr>
          <w:lang w:val="en-GB"/>
        </w:rPr>
        <w:t>:</w:t>
      </w:r>
      <w:r w:rsidRPr="003A1C99">
        <w:rPr>
          <w:lang w:val="en-GB"/>
        </w:rPr>
        <w:t xml:space="preserve"> </w:t>
      </w:r>
      <w:r w:rsidRPr="003A1C99">
        <w:rPr>
          <w:i/>
          <w:lang w:val="en-GB" w:eastAsia="it-IT"/>
        </w:rPr>
        <w:t>ZNF676</w:t>
      </w:r>
      <w:r w:rsidRPr="003A1C99">
        <w:rPr>
          <w:lang w:val="en-GB" w:eastAsia="it-IT"/>
        </w:rPr>
        <w:t>-</w:t>
      </w:r>
      <w:r w:rsidRPr="003A1C99">
        <w:rPr>
          <w:lang w:val="en-GB"/>
        </w:rPr>
        <w:t>rs409627 (OR</w:t>
      </w:r>
      <w:r w:rsidRPr="003A1C99">
        <w:rPr>
          <w:vertAlign w:val="subscript"/>
          <w:lang w:val="en-GB"/>
        </w:rPr>
        <w:t>C/</w:t>
      </w:r>
      <w:proofErr w:type="spellStart"/>
      <w:r w:rsidRPr="003A1C99">
        <w:rPr>
          <w:vertAlign w:val="subscript"/>
          <w:lang w:val="en-GB"/>
        </w:rPr>
        <w:t>C_vs_G</w:t>
      </w:r>
      <w:proofErr w:type="spellEnd"/>
      <w:r w:rsidRPr="003A1C99">
        <w:rPr>
          <w:vertAlign w:val="subscript"/>
          <w:lang w:val="en-GB"/>
        </w:rPr>
        <w:t>/G</w:t>
      </w:r>
      <w:r w:rsidR="006C3FA4">
        <w:rPr>
          <w:vertAlign w:val="subscript"/>
          <w:lang w:val="en-GB"/>
        </w:rPr>
        <w:t>=</w:t>
      </w:r>
      <w:r w:rsidRPr="003A1C99">
        <w:rPr>
          <w:lang w:val="en-GB"/>
        </w:rPr>
        <w:t>2.3, CI 1.60-3.32, P</w:t>
      </w:r>
      <w:r w:rsidR="006C3FA4">
        <w:rPr>
          <w:lang w:val="en-GB"/>
        </w:rPr>
        <w:t>=</w:t>
      </w:r>
      <w:r w:rsidRPr="003A1C99">
        <w:rPr>
          <w:lang w:val="en-GB"/>
        </w:rPr>
        <w:t>8.22</w:t>
      </w:r>
      <w:r w:rsidRPr="003A1C99">
        <w:rPr>
          <w:rFonts w:cstheme="minorHAnsi"/>
          <w:lang w:val="en-GB"/>
        </w:rPr>
        <w:t>×</w:t>
      </w:r>
      <w:r w:rsidRPr="003A1C99">
        <w:rPr>
          <w:lang w:val="en-GB"/>
        </w:rPr>
        <w:t>10</w:t>
      </w:r>
      <w:r w:rsidRPr="003A1C99">
        <w:rPr>
          <w:vertAlign w:val="superscript"/>
          <w:lang w:val="en-GB"/>
        </w:rPr>
        <w:t>-6</w:t>
      </w:r>
      <w:r w:rsidRPr="003A1C99">
        <w:rPr>
          <w:lang w:val="en-GB"/>
        </w:rPr>
        <w:t xml:space="preserve">) and </w:t>
      </w:r>
      <w:r w:rsidRPr="003A1C99">
        <w:rPr>
          <w:i/>
          <w:lang w:val="en-GB" w:eastAsia="it-IT"/>
        </w:rPr>
        <w:t>TERT</w:t>
      </w:r>
      <w:r w:rsidRPr="003A1C99">
        <w:rPr>
          <w:lang w:val="en-GB" w:eastAsia="it-IT"/>
        </w:rPr>
        <w:t>-</w:t>
      </w:r>
      <w:r w:rsidRPr="003A1C99">
        <w:rPr>
          <w:lang w:val="en-GB"/>
        </w:rPr>
        <w:t>rs2736100 (OR</w:t>
      </w:r>
      <w:r w:rsidRPr="003A1C99">
        <w:rPr>
          <w:vertAlign w:val="subscript"/>
          <w:lang w:val="en-GB"/>
        </w:rPr>
        <w:t>C/</w:t>
      </w:r>
      <w:proofErr w:type="spellStart"/>
      <w:r w:rsidRPr="003A1C99">
        <w:rPr>
          <w:vertAlign w:val="subscript"/>
          <w:lang w:val="en-GB"/>
        </w:rPr>
        <w:t>A_vs_C</w:t>
      </w:r>
      <w:proofErr w:type="spellEnd"/>
      <w:r w:rsidRPr="003A1C99">
        <w:rPr>
          <w:vertAlign w:val="subscript"/>
          <w:lang w:val="en-GB"/>
        </w:rPr>
        <w:t>/C</w:t>
      </w:r>
      <w:r w:rsidR="006C3FA4">
        <w:rPr>
          <w:lang w:val="en-GB"/>
        </w:rPr>
        <w:t>=</w:t>
      </w:r>
      <w:r w:rsidRPr="003A1C99">
        <w:rPr>
          <w:lang w:val="en-GB"/>
        </w:rPr>
        <w:t>2.09, CI 1.45-3.00, P</w:t>
      </w:r>
      <w:r w:rsidR="006C3FA4">
        <w:rPr>
          <w:lang w:val="en-GB"/>
        </w:rPr>
        <w:t>=</w:t>
      </w:r>
      <w:r w:rsidRPr="003A1C99">
        <w:rPr>
          <w:lang w:val="en-GB"/>
        </w:rPr>
        <w:t>6.79</w:t>
      </w:r>
      <w:r w:rsidRPr="003A1C99">
        <w:rPr>
          <w:rFonts w:cstheme="minorHAnsi"/>
          <w:lang w:val="en-GB"/>
        </w:rPr>
        <w:t>×</w:t>
      </w:r>
      <w:r w:rsidRPr="003A1C99">
        <w:rPr>
          <w:lang w:val="en-GB"/>
        </w:rPr>
        <w:t>10</w:t>
      </w:r>
      <w:r w:rsidRPr="003A1C99">
        <w:rPr>
          <w:vertAlign w:val="superscript"/>
          <w:lang w:val="en-GB"/>
        </w:rPr>
        <w:t>-5</w:t>
      </w:r>
      <w:r w:rsidRPr="003A1C99">
        <w:rPr>
          <w:lang w:val="en-GB"/>
        </w:rPr>
        <w:t>).</w:t>
      </w:r>
      <w:r w:rsidR="00B661E4">
        <w:rPr>
          <w:lang w:val="en-GB"/>
        </w:rPr>
        <w:t xml:space="preserve"> </w:t>
      </w:r>
      <w:r w:rsidR="00B661E4" w:rsidRPr="00B661E4">
        <w:rPr>
          <w:lang w:val="en-GB"/>
        </w:rPr>
        <w:t xml:space="preserve">This study provides a clear indication of the involvement of telomere length in </w:t>
      </w:r>
      <w:proofErr w:type="spellStart"/>
      <w:r w:rsidR="00166ED8" w:rsidRPr="00B661E4">
        <w:rPr>
          <w:lang w:val="en-GB"/>
        </w:rPr>
        <w:t>PanNE</w:t>
      </w:r>
      <w:r w:rsidR="00166ED8">
        <w:rPr>
          <w:lang w:val="en-GB"/>
        </w:rPr>
        <w:t>N</w:t>
      </w:r>
      <w:proofErr w:type="spellEnd"/>
      <w:r w:rsidR="00166ED8" w:rsidRPr="00B661E4">
        <w:rPr>
          <w:lang w:val="en-GB"/>
        </w:rPr>
        <w:t xml:space="preserve"> </w:t>
      </w:r>
      <w:r w:rsidR="00B661E4" w:rsidRPr="00B661E4">
        <w:rPr>
          <w:lang w:val="en-GB"/>
        </w:rPr>
        <w:t>risk</w:t>
      </w:r>
      <w:r w:rsidR="00B661E4">
        <w:rPr>
          <w:lang w:val="en-GB"/>
        </w:rPr>
        <w:t>, and</w:t>
      </w:r>
      <w:r w:rsidR="00B661E4" w:rsidRPr="00B661E4">
        <w:rPr>
          <w:lang w:val="en-GB"/>
        </w:rPr>
        <w:t xml:space="preserve"> the successful application of </w:t>
      </w:r>
      <w:r w:rsidR="00F720A0">
        <w:rPr>
          <w:lang w:val="en-GB"/>
        </w:rPr>
        <w:t xml:space="preserve">a </w:t>
      </w:r>
      <w:r w:rsidR="00B661E4" w:rsidRPr="00B661E4">
        <w:rPr>
          <w:lang w:val="en-GB"/>
        </w:rPr>
        <w:t xml:space="preserve">polygenic score underlines the importance of identifying new genetic variants to better understand </w:t>
      </w:r>
      <w:r w:rsidR="00F27A7B">
        <w:rPr>
          <w:lang w:val="en-GB"/>
        </w:rPr>
        <w:t xml:space="preserve">the </w:t>
      </w:r>
      <w:r w:rsidR="00163B75">
        <w:rPr>
          <w:lang w:val="en-GB"/>
        </w:rPr>
        <w:t>aetiology</w:t>
      </w:r>
      <w:r w:rsidR="00F27A7B">
        <w:rPr>
          <w:lang w:val="en-GB"/>
        </w:rPr>
        <w:t xml:space="preserve"> of this rare disease.</w:t>
      </w:r>
      <w:bookmarkEnd w:id="1"/>
    </w:p>
    <w:p w14:paraId="47F6F3EE" w14:textId="77777777" w:rsidR="0052517A" w:rsidRDefault="0052517A" w:rsidP="00943D69">
      <w:pPr>
        <w:spacing w:line="360" w:lineRule="auto"/>
        <w:rPr>
          <w:lang w:val="en-GB"/>
        </w:rPr>
      </w:pPr>
    </w:p>
    <w:p w14:paraId="144394B9" w14:textId="55E186A3" w:rsidR="0052517A" w:rsidRPr="003A1C99" w:rsidRDefault="0052517A" w:rsidP="00943D69">
      <w:pPr>
        <w:spacing w:line="360" w:lineRule="auto"/>
        <w:rPr>
          <w:lang w:val="en-GB"/>
        </w:rPr>
        <w:sectPr w:rsidR="0052517A" w:rsidRPr="003A1C99">
          <w:pgSz w:w="12240" w:h="15840"/>
          <w:pgMar w:top="1440" w:right="1440" w:bottom="1440" w:left="1440" w:header="720" w:footer="720" w:gutter="0"/>
          <w:cols w:space="720"/>
          <w:docGrid w:linePitch="360"/>
        </w:sectPr>
      </w:pPr>
    </w:p>
    <w:p w14:paraId="1EC1EEAC" w14:textId="32A15E45" w:rsidR="00811327" w:rsidRPr="003A1C99" w:rsidRDefault="00811327" w:rsidP="00943D69">
      <w:pPr>
        <w:pStyle w:val="Heading1"/>
        <w:spacing w:before="0" w:line="360" w:lineRule="auto"/>
        <w:rPr>
          <w:lang w:val="en-GB"/>
        </w:rPr>
      </w:pPr>
      <w:r w:rsidRPr="003A1C99">
        <w:rPr>
          <w:lang w:val="en-GB"/>
        </w:rPr>
        <w:lastRenderedPageBreak/>
        <w:t>Introduction</w:t>
      </w:r>
    </w:p>
    <w:p w14:paraId="7AA09F29" w14:textId="3B200F15" w:rsidR="00683FCB" w:rsidRPr="003A1C99" w:rsidRDefault="00610767" w:rsidP="00943D69">
      <w:pPr>
        <w:spacing w:line="360" w:lineRule="auto"/>
        <w:rPr>
          <w:szCs w:val="24"/>
          <w:lang w:val="en-GB"/>
        </w:rPr>
      </w:pPr>
      <w:r w:rsidRPr="003A1C99">
        <w:rPr>
          <w:szCs w:val="24"/>
          <w:lang w:val="en-GB"/>
        </w:rPr>
        <w:t xml:space="preserve">Pancreatic neuroendocrine </w:t>
      </w:r>
      <w:r w:rsidR="00166ED8">
        <w:rPr>
          <w:szCs w:val="24"/>
          <w:lang w:val="en-GB"/>
        </w:rPr>
        <w:t>neoplasm</w:t>
      </w:r>
      <w:r w:rsidR="00166ED8" w:rsidRPr="003A1C99">
        <w:rPr>
          <w:szCs w:val="24"/>
          <w:lang w:val="en-GB"/>
        </w:rPr>
        <w:t xml:space="preserve">s </w:t>
      </w:r>
      <w:r w:rsidRPr="003A1C99">
        <w:rPr>
          <w:szCs w:val="24"/>
          <w:lang w:val="en-GB"/>
        </w:rPr>
        <w:t>(</w:t>
      </w:r>
      <w:proofErr w:type="spellStart"/>
      <w:r w:rsidR="00166ED8" w:rsidRPr="003A1C99">
        <w:rPr>
          <w:szCs w:val="24"/>
          <w:lang w:val="en-GB"/>
        </w:rPr>
        <w:t>PanNE</w:t>
      </w:r>
      <w:r w:rsidR="00166ED8">
        <w:rPr>
          <w:szCs w:val="24"/>
          <w:lang w:val="en-GB"/>
        </w:rPr>
        <w:t>N</w:t>
      </w:r>
      <w:r w:rsidR="00166ED8" w:rsidRPr="003A1C99">
        <w:rPr>
          <w:szCs w:val="24"/>
          <w:lang w:val="en-GB"/>
        </w:rPr>
        <w:t>s</w:t>
      </w:r>
      <w:proofErr w:type="spellEnd"/>
      <w:r w:rsidRPr="003A1C99">
        <w:rPr>
          <w:szCs w:val="24"/>
          <w:lang w:val="en-GB"/>
        </w:rPr>
        <w:t xml:space="preserve">) are </w:t>
      </w:r>
      <w:r w:rsidR="00F54031" w:rsidRPr="003A1C99">
        <w:rPr>
          <w:szCs w:val="24"/>
          <w:lang w:val="en-GB"/>
        </w:rPr>
        <w:t>rare</w:t>
      </w:r>
      <w:r w:rsidRPr="003A1C99">
        <w:rPr>
          <w:szCs w:val="24"/>
          <w:lang w:val="en-GB"/>
        </w:rPr>
        <w:t xml:space="preserve"> neoplasm</w:t>
      </w:r>
      <w:r w:rsidR="00214571">
        <w:rPr>
          <w:szCs w:val="24"/>
          <w:lang w:val="en-GB"/>
        </w:rPr>
        <w:t>s</w:t>
      </w:r>
      <w:r w:rsidRPr="003A1C99">
        <w:rPr>
          <w:szCs w:val="24"/>
          <w:lang w:val="en-GB"/>
        </w:rPr>
        <w:t xml:space="preserve"> of the pancreas, with</w:t>
      </w:r>
      <w:r w:rsidR="005424D7">
        <w:rPr>
          <w:szCs w:val="24"/>
          <w:lang w:val="en-GB"/>
        </w:rPr>
        <w:t xml:space="preserve"> </w:t>
      </w:r>
      <w:r w:rsidR="00121AC9">
        <w:rPr>
          <w:szCs w:val="24"/>
          <w:lang w:val="en-GB"/>
        </w:rPr>
        <w:t>less than</w:t>
      </w:r>
      <w:r w:rsidR="00166ED8">
        <w:rPr>
          <w:szCs w:val="24"/>
          <w:lang w:val="en-GB"/>
        </w:rPr>
        <w:t xml:space="preserve"> </w:t>
      </w:r>
      <w:r w:rsidR="00121AC9">
        <w:rPr>
          <w:szCs w:val="24"/>
          <w:lang w:val="en-GB"/>
        </w:rPr>
        <w:t>one</w:t>
      </w:r>
      <w:r w:rsidR="005424D7">
        <w:rPr>
          <w:szCs w:val="24"/>
          <w:lang w:val="en-GB"/>
        </w:rPr>
        <w:t xml:space="preserve"> new</w:t>
      </w:r>
      <w:r w:rsidRPr="003A1C99">
        <w:rPr>
          <w:szCs w:val="24"/>
          <w:lang w:val="en-GB"/>
        </w:rPr>
        <w:t xml:space="preserve"> </w:t>
      </w:r>
      <w:r w:rsidR="005424D7" w:rsidRPr="003A1C99">
        <w:rPr>
          <w:szCs w:val="24"/>
          <w:lang w:val="en-GB"/>
        </w:rPr>
        <w:t xml:space="preserve">case per 100,000 individuals </w:t>
      </w:r>
      <w:r w:rsidR="005424D7">
        <w:rPr>
          <w:szCs w:val="24"/>
          <w:lang w:val="en-GB"/>
        </w:rPr>
        <w:t xml:space="preserve">worldwide </w:t>
      </w:r>
      <w:r w:rsidR="00121AC9">
        <w:rPr>
          <w:szCs w:val="24"/>
          <w:lang w:val="en-GB"/>
        </w:rPr>
        <w:t>and</w:t>
      </w:r>
      <w:r w:rsidR="00121AC9" w:rsidRPr="003A1C99">
        <w:rPr>
          <w:szCs w:val="24"/>
          <w:lang w:val="en-GB"/>
        </w:rPr>
        <w:t xml:space="preserve"> </w:t>
      </w:r>
      <w:r w:rsidR="00851163" w:rsidRPr="003A1C99">
        <w:rPr>
          <w:szCs w:val="24"/>
          <w:lang w:val="en-GB"/>
        </w:rPr>
        <w:t>an increasing trend in</w:t>
      </w:r>
      <w:r w:rsidR="00F54031" w:rsidRPr="003A1C99">
        <w:rPr>
          <w:szCs w:val="24"/>
          <w:lang w:val="en-GB"/>
        </w:rPr>
        <w:t xml:space="preserve"> incidence </w:t>
      </w:r>
      <w:r w:rsidR="00121AC9">
        <w:rPr>
          <w:szCs w:val="24"/>
          <w:lang w:val="en-GB"/>
        </w:rPr>
        <w:t>observed in recent</w:t>
      </w:r>
      <w:r w:rsidR="003A1C99" w:rsidRPr="003A1C99">
        <w:rPr>
          <w:szCs w:val="24"/>
          <w:lang w:val="en-GB"/>
        </w:rPr>
        <w:t xml:space="preserve"> </w:t>
      </w:r>
      <w:r w:rsidR="00851163" w:rsidRPr="003A1C99">
        <w:rPr>
          <w:szCs w:val="24"/>
          <w:lang w:val="en-GB"/>
        </w:rPr>
        <w:t>years</w:t>
      </w:r>
      <w:r w:rsidR="00FF5984" w:rsidRPr="003A1C99">
        <w:rPr>
          <w:szCs w:val="24"/>
          <w:lang w:val="en-GB"/>
        </w:rPr>
        <w:t>,</w:t>
      </w:r>
      <w:r w:rsidR="00851163" w:rsidRPr="003A1C99">
        <w:rPr>
          <w:szCs w:val="24"/>
          <w:lang w:val="en-GB"/>
        </w:rPr>
        <w:t xml:space="preserve"> </w:t>
      </w:r>
      <w:r w:rsidR="00373DCB" w:rsidRPr="003A1C99">
        <w:rPr>
          <w:szCs w:val="24"/>
          <w:lang w:val="en-GB"/>
        </w:rPr>
        <w:fldChar w:fldCharType="begin" w:fldLock="1"/>
      </w:r>
      <w:r w:rsidR="006107D1">
        <w:rPr>
          <w:szCs w:val="24"/>
          <w:lang w:val="en-GB"/>
        </w:rPr>
        <w:instrText>ADDIN CSL_CITATION {"citationItems":[{"id":"ITEM-1","itemData":{"DOI":"10.1186/s12885-019-5543-2","ISSN":"14712407","PMID":"30961556","abstract":"Background: Our aim was to determine the epidemiology and recent changes in the trends of non-functional pancreatic neuroendocrine tumours (NF-pNETs) at the population level. In addition, we explored the risk factors that are associated with survival duration. Methods: Cases were identified form the Surveillance, Epidemiology, and End Results (SEER) Programme database from 2000 to 2014. Data on incidence and incidence-based (IB) mortality for NF-pNET were obtained from this database. Secular trends in age-adjusted incidence and IB mortality were determined by using the Joinpoint Regression program. Data analyses were performed using chi-square tests, Kaplan-Meier curves and Cox proportional hazards regression. Results: Overall, 4766 patients diagnosed with NF-pNET with a median age of 59 years were identified through our descriptive criteria. Caucasian patients accounted for the majority of the study population, and the proportion of patients with distant disease significantly decreased during our study period. Overall, there was an increase in incidence and IB mortality for NF-pNET; however, the rate of increase decreased during the recent years. In addition, the incidence trends of NF-pNET located in the pancreatic head significantly increased, and rates fo increase in IB mortality for NF-pNET in the pancreatic tail decreased in recent years. Additionally, the 1-, 5-, and 10-year survival rates were 79.0, 51.8, 38.1%, respectively. Furthermore, patient age, tumour grade, stage at diagnosis, tumour size, tumour site and resection were associated with mortality. Conclusion: Despite increases in incidence and IB mortality, the rate of change in IB mortality for NF-pNET has decreased in recent years. Survival duration displayed a secular increase during the overall period, and the prognosis and survival duration of patients were closely related to the time of diagnosis, age of the patients and size and location of the tumour. Appropriate treatment adjustments based on tumour stage may thus facilitate improvements in patient outcomes.","author":[{"dropping-particle":"","family":"Wu","given":"Junjun","non-dropping-particle":"","parse-names":false,"suffix":""},{"dropping-particle":"","family":"Sun","given":"Chi","non-dropping-particle":"","parse-names":false,"suffix":""},{"dropping-particle":"","family":"Li","given":"Enliang","non-dropping-particle":"","parse-names":false,"suffix":""},{"dropping-particle":"","family":"Wang","given":"Jiakun","non-dropping-particle":"","parse-names":false,"suffix":""},{"dropping-particle":"","family":"He","given":"Xianping","non-dropping-particle":"","parse-names":false,"suffix":""},{"dropping-particle":"","family":"Yuan","given":"Rongfa","non-dropping-particle":"","parse-names":false,"suffix":""},{"dropping-particle":"","family":"Yi","given":"Chenghao","non-dropping-particle":"","parse-names":false,"suffix":""},{"dropping-particle":"","family":"Liao","given":"Wenjun","non-dropping-particle":"","parse-names":false,"suffix":""},{"dropping-particle":"","family":"Wu","given":"Linquan","non-dropping-particle":"","parse-names":false,"suffix":""}],"container-title":"BMC Cancer","id":"ITEM-1","issue":"1","issued":{"date-parts":[["2019","4","8"]]},"page":"334","publisher":"BioMed Central Ltd.","title":"Non-functional pancreatic neuroendocrine tumours: Emerging trends in incidence and mortality","type":"article-journal","volume":"19"},"uris":["http://www.mendeley.com/documents/?uuid=082b7f1f-7af2-38ed-b1f0-71585e7aabd2"]},{"id":"ITEM-2","itemData":{"DOI":"10.1001/jamaoncol.2017.0589","ISSN":"23742445","PMID":"28448665","abstract":"IMPORTANCE: The incidence and prevalence of neuroendocrine tumors (NETs) are thought to be rising, but updated epidemiologic data are lacking. OBJECTIVE: To explore the evolving epidemiology and investigate the effect of therapeutic advances on survival of patients with NETs. DESIGN, SETTING, AND PARTICIPANTS: A retrospective, population-based study using nationally representative data from the Surveillance, Epidemiology, and End Results (SEER) program was conducted to evaluate 64 971 patients with NETs from 1973 to 2012. Associated population data were used to determine annual age-adjusted incidence, limited-duration prevalence, and 5-year overall survival (OS) rates. Trends in survival from 2000 to 2012 were evaluated for the entire cohort as well as specific subgroups, including distant-stage gastrointestinal NETs and pancreatic NETs. Analyses were conducted between December 2015, and February 2017. MAIN OUTCOMES AND MEASURES: Neuroendocrine tumor incidence, prevalence, and OS rates. RESULTS: Of the 64 971 cases of NETs, 34 233 (52.7%) were women. The age-adjusted incidence rate increased 6.4-fold from 1973 (1.09 per 100 000) to 2012 (6.98 per 100 000). This increase occurred across all sites, stages, and grades. In the SEER 18 registry grouping (2000-2012), the highest incidence rates were 1.49 per 100 000 in the lung, 3.56 per 100 000 in gastroenteropancreatic sites, and 0.84 per 100 000 in NETs with an unknown primary site. The estimated 20-year limited-duration prevalence of NETs in the United States on January 1, 2014, was 171 321. On multivariable analyses, the median 5-year OS rate varied significantly by stage, grade, age at diagnosis, primary site, and time period of diagnosis. The OS rate for all NETs improved from the 2000-2004 period to the 2009-2012 period (hazard ratio [HR], 0.79; 95% CI, 0.73-0.85). Even larger increases in OS between these periods were noted in distant-stage gastrointestinal NETs (HR, 0.71; 95% CI, 0.62-0.81) and distant-stage pancreatic NETs (HR, 0.56; 95% CI, 0.44-0.70). CONCLUSIONS AND RELEVANCE: The incidence and prevalence of NETs are steadily rising, possibly owing to detection of early-stage disease and stage migration. Survival for all NETs has improved over time, especially for distant-stage gastrointestinal NETs and pancreatic NETs in particular, reflecting improvement in therapies. These data will help to prioritize future research directions.","author":[{"dropping-particle":"","family":"Dasari","given":"Arvind","non-dropping-particle":"","parse-names":false,"suffix":""},{"dropping-particle":"","family":"Shen","given":"Chan","non-dropping-particle":"","parse-names":false,"suffix":""},{"dropping-particle":"","family":"Halperin","given":"Daniel","non-dropping-particle":"","parse-names":false,"suffix":""},{"dropping-particle":"","family":"Zhao","given":"Bo","non-dropping-particle":"","parse-names":false,"suffix":""},{"dropping-particle":"","family":"Zhou","given":"Shouhao","non-dropping-particle":"","parse-names":false,"suffix":""},{"dropping-particle":"","family":"Xu","given":"Ying","non-dropping-particle":"","parse-names":false,"suffix":""},{"dropping-particle":"","family":"Shih","given":"Tina","non-dropping-particle":"","parse-names":false,"suffix":""},{"dropping-particle":"","family":"Yao","given":"James C.","non-dropping-particle":"","parse-names":false,"suffix":""}],"container-title":"JAMA Oncology","id":"ITEM-2","issue":"10","issued":{"date-parts":[["2017","10","1"]]},"page":"1335-1342","publisher":"American Medical Association","title":"Trends in the incidence, prevalence, and survival outcomes in patients with neuroendocrine tumors in the United States","type":"article-journal","volume":"3"},"uris":["http://www.mendeley.com/documents/?uuid=bc2cf8f3-0cc9-3418-94fc-6aaabf8e4173"]},{"id":"ITEM-3","itemData":{"DOI":"10.1530/ERC-19-0175","ISSN":"14796821","PMID":"31252410","abstract":"Neuroendocrine neoplasms (NENs) are a relatively rare group of heterogeneous tumours originating from neuroendocrine cells found throughout the body.Pancreatic NENs (PanNENs) are the second most common pancreatic malignancy accounting for 1-3% of all neoplasms developing in the pancreas.Despite having a low background mutation rate, driver mutations in MEN1, DAXX/ATRX and mTOR pathway genes (PTEN, TSC1/2) are implicated in disease development and progression.Their increased incidence coupled with advances in sequencing technologies has reignited the interest in PanNEN research and has accelerated the acquisition of molecular data.Studies utilising such technological advances have further enriched our knowledge of PanNENs biology through novel findings, including higher-than-expected presence of germline mutations in 17% of sporadic tumours of no familial background, identification of novel mutational signatures and complex chromosomal rearrangements and a dysregulated epigenetic machinery.Integrated genomic studies have progressed the field by identifying the synergistic action between different molecular mechanisms, while holding the promise for deciphering disease heterogeneity.Although our understanding is far from being complete, these novel findings have provided the optimism of shaping the future of PanNEN research, ultimately leading to an era of precision medicine for NETs.He re, we recapitulate the existing knowledge on pancreatic neuroendocrine tumours (PanNETs) and discuss how recent, novel findings have furthered our understanding of these complex tumours.","author":[{"dropping-particle":"","family":"Pipinikas","given":"Christodoulos P.","non-dropping-particle":"","parse-names":false,"suffix":""},{"dropping-particle":"","family":"Berner","given":"Alison M.","non-dropping-particle":"","parse-names":false,"suffix":""},{"dropping-particle":"","family":"Sposito","given":"Teresa","non-dropping-particle":"","parse-names":false,"suffix":""},{"dropping-particle":"","family":"Thirlwell","given":"Christina","non-dropping-particle":"","parse-names":false,"suffix":""}],"container-title":"Endocrine-Related Cancer","id":"ITEM-3","issue":"9","issued":{"date-parts":[["2019","8","1"]]},"page":"R519-R544","publisher":"BioScientifica Ltd.","title":"The evolving (epi)genetic landscape of pancreatic neuroendocrine tumours","type":"article","volume":"26"},"uris":["http://www.mendeley.com/documents/?uuid=a70d5e8a-d84b-3816-a1db-a948875c18f8"]}],"mendeley":{"formattedCitation":"[1–3]","plainTextFormattedCitation":"[1–3]","previouslyFormattedCitation":"[1–3]"},"properties":{"noteIndex":0},"schema":"https://github.com/citation-style-language/schema/raw/master/csl-citation.json"}</w:instrText>
      </w:r>
      <w:r w:rsidR="00373DCB" w:rsidRPr="003A1C99">
        <w:rPr>
          <w:szCs w:val="24"/>
          <w:lang w:val="en-GB"/>
        </w:rPr>
        <w:fldChar w:fldCharType="separate"/>
      </w:r>
      <w:r w:rsidR="006107D1" w:rsidRPr="006107D1">
        <w:rPr>
          <w:noProof/>
          <w:szCs w:val="24"/>
          <w:lang w:val="en-GB"/>
        </w:rPr>
        <w:t>[1–3]</w:t>
      </w:r>
      <w:r w:rsidR="00373DCB" w:rsidRPr="003A1C99">
        <w:rPr>
          <w:szCs w:val="24"/>
          <w:lang w:val="en-GB"/>
        </w:rPr>
        <w:fldChar w:fldCharType="end"/>
      </w:r>
      <w:r w:rsidRPr="003A1C99">
        <w:rPr>
          <w:szCs w:val="24"/>
          <w:lang w:val="en-GB"/>
        </w:rPr>
        <w:t xml:space="preserve">. PanNET </w:t>
      </w:r>
      <w:r w:rsidR="00851163" w:rsidRPr="003A1C99">
        <w:rPr>
          <w:szCs w:val="24"/>
          <w:lang w:val="en-GB"/>
        </w:rPr>
        <w:t xml:space="preserve">can be classified as </w:t>
      </w:r>
      <w:r w:rsidRPr="003A1C99">
        <w:rPr>
          <w:szCs w:val="24"/>
          <w:lang w:val="en-GB"/>
        </w:rPr>
        <w:t xml:space="preserve">functional </w:t>
      </w:r>
      <w:r w:rsidR="00851163" w:rsidRPr="003A1C99">
        <w:rPr>
          <w:szCs w:val="24"/>
          <w:lang w:val="en-GB"/>
        </w:rPr>
        <w:t>or</w:t>
      </w:r>
      <w:r w:rsidRPr="003A1C99">
        <w:rPr>
          <w:szCs w:val="24"/>
          <w:lang w:val="en-GB"/>
        </w:rPr>
        <w:t xml:space="preserve"> non-functional</w:t>
      </w:r>
      <w:r w:rsidR="00166ED8">
        <w:rPr>
          <w:szCs w:val="24"/>
          <w:lang w:val="en-GB"/>
        </w:rPr>
        <w:t xml:space="preserve"> (NF)</w:t>
      </w:r>
      <w:r w:rsidRPr="003A1C99">
        <w:rPr>
          <w:szCs w:val="24"/>
          <w:lang w:val="en-GB"/>
        </w:rPr>
        <w:t xml:space="preserve">. </w:t>
      </w:r>
      <w:r w:rsidR="00166ED8">
        <w:rPr>
          <w:szCs w:val="24"/>
          <w:lang w:val="en-GB"/>
        </w:rPr>
        <w:t>Of t</w:t>
      </w:r>
      <w:r w:rsidR="00DB18AE" w:rsidRPr="003A1C99">
        <w:rPr>
          <w:szCs w:val="24"/>
          <w:lang w:val="en-GB"/>
        </w:rPr>
        <w:t>he former</w:t>
      </w:r>
      <w:r w:rsidR="00F54031" w:rsidRPr="003A1C99">
        <w:rPr>
          <w:szCs w:val="24"/>
          <w:lang w:val="en-GB"/>
        </w:rPr>
        <w:t>,</w:t>
      </w:r>
      <w:r w:rsidR="00851163" w:rsidRPr="003A1C99">
        <w:rPr>
          <w:szCs w:val="24"/>
          <w:lang w:val="en-GB"/>
        </w:rPr>
        <w:t xml:space="preserve"> the more common </w:t>
      </w:r>
      <w:r w:rsidR="00DB18AE" w:rsidRPr="003A1C99">
        <w:rPr>
          <w:szCs w:val="24"/>
          <w:lang w:val="en-GB"/>
        </w:rPr>
        <w:t xml:space="preserve">types </w:t>
      </w:r>
      <w:r w:rsidR="00121AC9">
        <w:rPr>
          <w:szCs w:val="24"/>
          <w:lang w:val="en-GB"/>
        </w:rPr>
        <w:t>being</w:t>
      </w:r>
      <w:r w:rsidR="00121AC9" w:rsidRPr="003A1C99">
        <w:rPr>
          <w:lang w:val="en-GB"/>
        </w:rPr>
        <w:t xml:space="preserve"> </w:t>
      </w:r>
      <w:r w:rsidR="00121AC9">
        <w:rPr>
          <w:szCs w:val="24"/>
          <w:lang w:val="en-GB"/>
        </w:rPr>
        <w:t>i</w:t>
      </w:r>
      <w:r w:rsidR="000A5D54" w:rsidRPr="003A1C99">
        <w:rPr>
          <w:szCs w:val="24"/>
          <w:lang w:val="en-GB"/>
        </w:rPr>
        <w:t>nsulinoma</w:t>
      </w:r>
      <w:r w:rsidR="00851163" w:rsidRPr="003A1C99">
        <w:rPr>
          <w:szCs w:val="24"/>
          <w:lang w:val="en-GB"/>
        </w:rPr>
        <w:t>,</w:t>
      </w:r>
      <w:r w:rsidR="000A5D54" w:rsidRPr="003A1C99">
        <w:rPr>
          <w:szCs w:val="24"/>
          <w:lang w:val="en-GB"/>
        </w:rPr>
        <w:t xml:space="preserve"> </w:t>
      </w:r>
      <w:proofErr w:type="spellStart"/>
      <w:r w:rsidR="000A5D54" w:rsidRPr="003A1C99">
        <w:rPr>
          <w:szCs w:val="24"/>
          <w:lang w:val="en-GB"/>
        </w:rPr>
        <w:t>gastrinoma</w:t>
      </w:r>
      <w:proofErr w:type="spellEnd"/>
      <w:r w:rsidR="000A5D54" w:rsidRPr="003A1C99">
        <w:rPr>
          <w:szCs w:val="24"/>
          <w:lang w:val="en-GB"/>
        </w:rPr>
        <w:t xml:space="preserve">, glucagonoma and </w:t>
      </w:r>
      <w:proofErr w:type="spellStart"/>
      <w:r w:rsidR="000A5D54" w:rsidRPr="003A1C99">
        <w:rPr>
          <w:szCs w:val="24"/>
          <w:lang w:val="en-GB"/>
        </w:rPr>
        <w:t>somatostatinoma</w:t>
      </w:r>
      <w:proofErr w:type="spellEnd"/>
      <w:r w:rsidR="000A5D54" w:rsidRPr="003A1C99">
        <w:rPr>
          <w:szCs w:val="24"/>
          <w:lang w:val="en-GB"/>
        </w:rPr>
        <w:t xml:space="preserve"> </w:t>
      </w:r>
      <w:r w:rsidR="000A5D54" w:rsidRPr="003A1C99">
        <w:rPr>
          <w:szCs w:val="24"/>
          <w:lang w:val="en-GB"/>
        </w:rPr>
        <w:fldChar w:fldCharType="begin" w:fldLock="1"/>
      </w:r>
      <w:r w:rsidR="006107D1">
        <w:rPr>
          <w:szCs w:val="24"/>
          <w:lang w:val="en-GB"/>
        </w:rPr>
        <w:instrText>ADDIN CSL_CITATION {"citationItems":[{"id":"ITEM-1","itemData":{"DOI":"10.1002/ijc.27543","ISSN":"00207136","PMID":"22437917","abstract":"Pancreatic neuroendocrine tumors (NETs) are a heterogeneous group of tumors. Despite being relatively rare, representing just 1-2% of all pancreatic neoplasms, the incidence of pancreatic NET has increased over the past two decades. Although the primary treatment for localized NET is surgical resection, there is still a lack of effective therapeutic options for patients with advanced unresectable pancreatic NET. Recently, the targeted agents sunitinib malate (SUTENT®, Pfizer Inc, NYC) and everolimus (AFINITOR®, Novartis, Basel, Switzerland)-both with different mechanisms of action-received United States Food and Drug Administration approval for the treatment of progressive, well-differentiated, pancreatic NET in patients with unresectable, locally advanced or metastatic disease. SUTENT® also received approval for this indication by the European Commission in 2010. Our article presents an overview of pancreatic NET, with a focus on their diagnostic work-up, clinical presentation and treatment options. Topics for further investigation of targeted therapy are also discussed. © 2012 UICC.","author":[{"dropping-particle":"","family":"Zhou","given":"Chenfei","non-dropping-particle":"","parse-names":false,"suffix":""},{"dropping-particle":"","family":"Zhang","given":"Jun","non-dropping-particle":"","parse-names":false,"suffix":""},{"dropping-particle":"","family":"Zheng","given":"Ying","non-dropping-particle":"","parse-names":false,"suffix":""},{"dropping-particle":"","family":"Zhu","given":"Zhenggang","non-dropping-particle":"","parse-names":false,"suffix":""}],"container-title":"International Journal of Cancer","id":"ITEM-1","issue":"5","issued":{"date-parts":[["2012","9","1"]]},"page":"1013-1022","title":"Pancreatic neuroendocrine tumors: A comprehensive review","type":"article","volume":"131"},"uris":["http://www.mendeley.com/documents/?uuid=f316c732-086c-30dd-a943-5a6ae5a91176"]}],"mendeley":{"formattedCitation":"[4]","plainTextFormattedCitation":"[4]","previouslyFormattedCitation":"[4]"},"properties":{"noteIndex":0},"schema":"https://github.com/citation-style-language/schema/raw/master/csl-citation.json"}</w:instrText>
      </w:r>
      <w:r w:rsidR="000A5D54" w:rsidRPr="003A1C99">
        <w:rPr>
          <w:szCs w:val="24"/>
          <w:lang w:val="en-GB"/>
        </w:rPr>
        <w:fldChar w:fldCharType="separate"/>
      </w:r>
      <w:r w:rsidR="006107D1" w:rsidRPr="006107D1">
        <w:rPr>
          <w:noProof/>
          <w:szCs w:val="24"/>
          <w:lang w:val="en-GB"/>
        </w:rPr>
        <w:t>[4]</w:t>
      </w:r>
      <w:r w:rsidR="000A5D54" w:rsidRPr="003A1C99">
        <w:rPr>
          <w:szCs w:val="24"/>
          <w:lang w:val="en-GB"/>
        </w:rPr>
        <w:fldChar w:fldCharType="end"/>
      </w:r>
      <w:r w:rsidR="000A5D54" w:rsidRPr="003A1C99">
        <w:rPr>
          <w:szCs w:val="24"/>
          <w:lang w:val="en-GB"/>
        </w:rPr>
        <w:t>.</w:t>
      </w:r>
      <w:r w:rsidR="00390483" w:rsidRPr="003A1C99">
        <w:rPr>
          <w:szCs w:val="24"/>
          <w:lang w:val="en-GB"/>
        </w:rPr>
        <w:t xml:space="preserve"> </w:t>
      </w:r>
      <w:r w:rsidR="00166ED8">
        <w:rPr>
          <w:szCs w:val="24"/>
          <w:lang w:val="en-GB"/>
        </w:rPr>
        <w:t xml:space="preserve">However, the majority of </w:t>
      </w:r>
      <w:proofErr w:type="spellStart"/>
      <w:r w:rsidR="00166ED8">
        <w:rPr>
          <w:szCs w:val="24"/>
          <w:lang w:val="en-GB"/>
        </w:rPr>
        <w:t>PanNENs</w:t>
      </w:r>
      <w:proofErr w:type="spellEnd"/>
      <w:r w:rsidR="00166ED8">
        <w:rPr>
          <w:szCs w:val="24"/>
          <w:lang w:val="en-GB"/>
        </w:rPr>
        <w:t xml:space="preserve"> are NF</w:t>
      </w:r>
      <w:r w:rsidRPr="003A1C99">
        <w:rPr>
          <w:szCs w:val="24"/>
          <w:lang w:val="en-GB"/>
        </w:rPr>
        <w:t xml:space="preserve"> </w:t>
      </w:r>
      <w:r w:rsidR="00166ED8">
        <w:rPr>
          <w:szCs w:val="24"/>
          <w:lang w:val="en-GB"/>
        </w:rPr>
        <w:t>and</w:t>
      </w:r>
      <w:r w:rsidR="00166ED8" w:rsidRPr="003A1C99">
        <w:rPr>
          <w:szCs w:val="24"/>
          <w:lang w:val="en-GB"/>
        </w:rPr>
        <w:t xml:space="preserve"> </w:t>
      </w:r>
      <w:r w:rsidR="00F54031" w:rsidRPr="003A1C99">
        <w:rPr>
          <w:szCs w:val="24"/>
          <w:lang w:val="en-GB"/>
        </w:rPr>
        <w:t xml:space="preserve">difficult </w:t>
      </w:r>
      <w:r w:rsidRPr="003A1C99">
        <w:rPr>
          <w:szCs w:val="24"/>
          <w:lang w:val="en-GB"/>
        </w:rPr>
        <w:t xml:space="preserve">to diagnose </w:t>
      </w:r>
      <w:r w:rsidR="00F54031" w:rsidRPr="003A1C99">
        <w:rPr>
          <w:szCs w:val="24"/>
          <w:lang w:val="en-GB"/>
        </w:rPr>
        <w:t>in early stage</w:t>
      </w:r>
      <w:r w:rsidR="00166ED8">
        <w:rPr>
          <w:szCs w:val="24"/>
          <w:lang w:val="en-GB"/>
        </w:rPr>
        <w:t>s</w:t>
      </w:r>
      <w:r w:rsidR="00F54031" w:rsidRPr="003A1C99" w:rsidDel="00972679">
        <w:rPr>
          <w:szCs w:val="24"/>
          <w:lang w:val="en-GB"/>
        </w:rPr>
        <w:t xml:space="preserve"> </w:t>
      </w:r>
      <w:r w:rsidR="00972679" w:rsidRPr="003A1C99">
        <w:rPr>
          <w:szCs w:val="24"/>
          <w:lang w:val="en-GB"/>
        </w:rPr>
        <w:t>due to the lack of specific symptoms</w:t>
      </w:r>
      <w:r w:rsidR="00FF5984" w:rsidRPr="003A1C99">
        <w:rPr>
          <w:szCs w:val="24"/>
          <w:lang w:val="en-GB"/>
        </w:rPr>
        <w:t>,</w:t>
      </w:r>
      <w:r w:rsidR="00972679" w:rsidRPr="003A1C99">
        <w:rPr>
          <w:szCs w:val="24"/>
          <w:lang w:val="en-GB"/>
        </w:rPr>
        <w:t xml:space="preserve"> and </w:t>
      </w:r>
      <w:r w:rsidR="00B65BD2" w:rsidRPr="003A1C99">
        <w:rPr>
          <w:szCs w:val="24"/>
          <w:lang w:val="en-GB"/>
        </w:rPr>
        <w:t>at the time of diagnos</w:t>
      </w:r>
      <w:r w:rsidR="00121AC9">
        <w:rPr>
          <w:szCs w:val="24"/>
          <w:lang w:val="en-GB"/>
        </w:rPr>
        <w:t>i</w:t>
      </w:r>
      <w:r w:rsidR="00B65BD2" w:rsidRPr="003A1C99">
        <w:rPr>
          <w:szCs w:val="24"/>
          <w:lang w:val="en-GB"/>
        </w:rPr>
        <w:t xml:space="preserve">s </w:t>
      </w:r>
      <w:r w:rsidR="00972679" w:rsidRPr="003A1C99">
        <w:rPr>
          <w:szCs w:val="24"/>
          <w:lang w:val="en-GB"/>
        </w:rPr>
        <w:t>metastas</w:t>
      </w:r>
      <w:r w:rsidR="00FF5984" w:rsidRPr="003A1C99">
        <w:rPr>
          <w:szCs w:val="24"/>
          <w:lang w:val="en-GB"/>
        </w:rPr>
        <w:t>e</w:t>
      </w:r>
      <w:r w:rsidR="00972679" w:rsidRPr="003A1C99">
        <w:rPr>
          <w:szCs w:val="24"/>
          <w:lang w:val="en-GB"/>
        </w:rPr>
        <w:t xml:space="preserve">s are reported in up to 50% of patients </w:t>
      </w:r>
      <w:r w:rsidR="00972679" w:rsidRPr="003A1C99">
        <w:rPr>
          <w:szCs w:val="24"/>
          <w:lang w:val="en-GB"/>
        </w:rPr>
        <w:fldChar w:fldCharType="begin" w:fldLock="1"/>
      </w:r>
      <w:r w:rsidR="006107D1">
        <w:rPr>
          <w:szCs w:val="24"/>
          <w:lang w:val="en-GB"/>
        </w:rPr>
        <w:instrText>ADDIN CSL_CITATION {"citationItems":[{"id":"ITEM-1","itemData":{"DOI":"10.1016/j.ejso.2007.07.209","ISSN":"07487983","PMID":"17967523","abstract":"Pancreatic neuroendocrine tumours (PET) are rare neoplasms of the pancreas accounting for less than 5% of all primary pancreatic malignancies. Included in this group are insulinomas, gastrinomas, glucagonoma and somatostatinomas. Collectively these neoplasms are classified as functional PETs. Where a PET is not associated with a clinical syndrome due to hormone oversecretion, it is referred to as a non-functioning PET. Non-functioning PETs are pancreatic tumours with endocrine differentiation but lack a clinical syndrome of hormone hypersecretion. The incidence of these tumours varied between 15 and 53%. Presentation is related to the mass effect of the tumour with symptoms often non-specific. Treatment is surgical excision with chemotherapy and hormonal therapy is controversial. For functioning PETs, surgery remains the optimal therapy, however, long-term survival can be expected even in the presence of metastases. With advances in medical management, radiolabelled somatostatin therapy, hepatic arterial chemoembolisation and radiofrequency ablation, symptoms may be controlled to optimize quality of life. © 2007.","author":[{"dropping-particle":"","family":"O'Grady","given":"H. L.","non-dropping-particle":"","parse-names":false,"suffix":""},{"dropping-particle":"","family":"Conlon","given":"K. C.","non-dropping-particle":"","parse-names":false,"suffix":""}],"container-title":"European Journal of Surgical Oncology","id":"ITEM-1","issue":"3","issued":{"date-parts":[["2008","3","1"]]},"page":"324-332","publisher":"W.B. Saunders","title":"Pancreatic neuroendocrine tumours","type":"article","volume":"34"},"uris":["http://www.mendeley.com/documents/?uuid=e2b3911d-04ef-3a5e-8195-667fa265d78b"]}],"mendeley":{"formattedCitation":"[5]","plainTextFormattedCitation":"[5]","previouslyFormattedCitation":"[5]"},"properties":{"noteIndex":0},"schema":"https://github.com/citation-style-language/schema/raw/master/csl-citation.json"}</w:instrText>
      </w:r>
      <w:r w:rsidR="00972679" w:rsidRPr="003A1C99">
        <w:rPr>
          <w:szCs w:val="24"/>
          <w:lang w:val="en-GB"/>
        </w:rPr>
        <w:fldChar w:fldCharType="separate"/>
      </w:r>
      <w:r w:rsidR="006107D1" w:rsidRPr="006107D1">
        <w:rPr>
          <w:noProof/>
          <w:szCs w:val="24"/>
          <w:lang w:val="en-GB"/>
        </w:rPr>
        <w:t>[5]</w:t>
      </w:r>
      <w:r w:rsidR="00972679" w:rsidRPr="003A1C99">
        <w:rPr>
          <w:szCs w:val="24"/>
          <w:lang w:val="en-GB"/>
        </w:rPr>
        <w:fldChar w:fldCharType="end"/>
      </w:r>
      <w:r w:rsidR="00972679" w:rsidRPr="003A1C99">
        <w:rPr>
          <w:szCs w:val="24"/>
          <w:lang w:val="en-GB"/>
        </w:rPr>
        <w:t xml:space="preserve">. </w:t>
      </w:r>
      <w:r w:rsidR="00AB6229" w:rsidRPr="003A1C99">
        <w:rPr>
          <w:szCs w:val="24"/>
          <w:lang w:val="en-GB"/>
        </w:rPr>
        <w:t>However</w:t>
      </w:r>
      <w:r w:rsidR="00FF5984" w:rsidRPr="003A1C99">
        <w:rPr>
          <w:szCs w:val="24"/>
          <w:lang w:val="en-GB"/>
        </w:rPr>
        <w:t>,</w:t>
      </w:r>
      <w:r w:rsidRPr="003A1C99">
        <w:rPr>
          <w:szCs w:val="24"/>
          <w:lang w:val="en-GB"/>
        </w:rPr>
        <w:t xml:space="preserve"> </w:t>
      </w:r>
      <w:r w:rsidR="00166ED8">
        <w:rPr>
          <w:szCs w:val="24"/>
          <w:lang w:val="en-GB"/>
        </w:rPr>
        <w:t xml:space="preserve">given a relatively indolent behaviour, </w:t>
      </w:r>
      <w:r w:rsidR="00AB6229" w:rsidRPr="003A1C99">
        <w:rPr>
          <w:szCs w:val="24"/>
          <w:lang w:val="en-GB"/>
        </w:rPr>
        <w:t xml:space="preserve">the </w:t>
      </w:r>
      <w:r w:rsidRPr="003A1C99">
        <w:rPr>
          <w:szCs w:val="24"/>
          <w:lang w:val="en-GB"/>
        </w:rPr>
        <w:t xml:space="preserve">median survival </w:t>
      </w:r>
      <w:r w:rsidR="00CA39D6" w:rsidRPr="003A1C99">
        <w:rPr>
          <w:szCs w:val="24"/>
          <w:lang w:val="en-GB"/>
        </w:rPr>
        <w:t xml:space="preserve">of non-functional </w:t>
      </w:r>
      <w:proofErr w:type="spellStart"/>
      <w:r w:rsidR="00166ED8" w:rsidRPr="003A1C99">
        <w:rPr>
          <w:szCs w:val="24"/>
          <w:lang w:val="en-GB"/>
        </w:rPr>
        <w:t>PanNE</w:t>
      </w:r>
      <w:r w:rsidR="00166ED8">
        <w:rPr>
          <w:szCs w:val="24"/>
          <w:lang w:val="en-GB"/>
        </w:rPr>
        <w:t>N</w:t>
      </w:r>
      <w:r w:rsidR="00166ED8" w:rsidRPr="003A1C99">
        <w:rPr>
          <w:szCs w:val="24"/>
          <w:lang w:val="en-GB"/>
        </w:rPr>
        <w:t>s</w:t>
      </w:r>
      <w:proofErr w:type="spellEnd"/>
      <w:r w:rsidR="00166ED8" w:rsidRPr="003A1C99" w:rsidDel="00F11132">
        <w:rPr>
          <w:szCs w:val="24"/>
          <w:lang w:val="en-GB"/>
        </w:rPr>
        <w:t xml:space="preserve"> </w:t>
      </w:r>
      <w:r w:rsidR="000A5D54" w:rsidRPr="003A1C99">
        <w:rPr>
          <w:szCs w:val="24"/>
          <w:lang w:val="en-GB"/>
        </w:rPr>
        <w:t>is</w:t>
      </w:r>
      <w:r w:rsidRPr="003A1C99">
        <w:rPr>
          <w:szCs w:val="24"/>
          <w:lang w:val="en-GB"/>
        </w:rPr>
        <w:t xml:space="preserve"> 66 months, and 1-, 5-, 10-year survival rates </w:t>
      </w:r>
      <w:r w:rsidR="0025716D" w:rsidRPr="003A1C99">
        <w:rPr>
          <w:szCs w:val="24"/>
          <w:lang w:val="en-GB"/>
        </w:rPr>
        <w:t>are</w:t>
      </w:r>
      <w:r w:rsidRPr="003A1C99">
        <w:rPr>
          <w:szCs w:val="24"/>
          <w:lang w:val="en-GB"/>
        </w:rPr>
        <w:t xml:space="preserve"> 79.0, 51.8, and 38.1%, respectively</w:t>
      </w:r>
      <w:r w:rsidR="002A0056" w:rsidRPr="003A1C99">
        <w:rPr>
          <w:szCs w:val="24"/>
          <w:lang w:val="en-GB"/>
        </w:rPr>
        <w:t xml:space="preserve"> </w:t>
      </w:r>
      <w:r w:rsidR="002A0056" w:rsidRPr="003A1C99">
        <w:rPr>
          <w:szCs w:val="24"/>
          <w:lang w:val="en-GB"/>
        </w:rPr>
        <w:fldChar w:fldCharType="begin" w:fldLock="1"/>
      </w:r>
      <w:r w:rsidR="006107D1">
        <w:rPr>
          <w:szCs w:val="24"/>
          <w:lang w:val="en-GB"/>
        </w:rPr>
        <w:instrText>ADDIN CSL_CITATION {"citationItems":[{"id":"ITEM-1","itemData":{"DOI":"10.1186/s12885-019-5543-2","ISSN":"14712407","PMID":"30961556","abstract":"Background: Our aim was to determine the epidemiology and recent changes in the trends of non-functional pancreatic neuroendocrine tumours (NF-pNETs) at the population level. In addition, we explored the risk factors that are associated with survival duration. Methods: Cases were identified form the Surveillance, Epidemiology, and End Results (SEER) Programme database from 2000 to 2014. Data on incidence and incidence-based (IB) mortality for NF-pNET were obtained from this database. Secular trends in age-adjusted incidence and IB mortality were determined by using the Joinpoint Regression program. Data analyses were performed using chi-square tests, Kaplan-Meier curves and Cox proportional hazards regression. Results: Overall, 4766 patients diagnosed with NF-pNET with a median age of 59 years were identified through our descriptive criteria. Caucasian patients accounted for the majority of the study population, and the proportion of patients with distant disease significantly decreased during our study period. Overall, there was an increase in incidence and IB mortality for NF-pNET; however, the rate of increase decreased during the recent years. In addition, the incidence trends of NF-pNET located in the pancreatic head significantly increased, and rates fo increase in IB mortality for NF-pNET in the pancreatic tail decreased in recent years. Additionally, the 1-, 5-, and 10-year survival rates were 79.0, 51.8, 38.1%, respectively. Furthermore, patient age, tumour grade, stage at diagnosis, tumour size, tumour site and resection were associated with mortality. Conclusion: Despite increases in incidence and IB mortality, the rate of change in IB mortality for NF-pNET has decreased in recent years. Survival duration displayed a secular increase during the overall period, and the prognosis and survival duration of patients were closely related to the time of diagnosis, age of the patients and size and location of the tumour. Appropriate treatment adjustments based on tumour stage may thus facilitate improvements in patient outcomes.","author":[{"dropping-particle":"","family":"Wu","given":"Junjun","non-dropping-particle":"","parse-names":false,"suffix":""},{"dropping-particle":"","family":"Sun","given":"Chi","non-dropping-particle":"","parse-names":false,"suffix":""},{"dropping-particle":"","family":"Li","given":"Enliang","non-dropping-particle":"","parse-names":false,"suffix":""},{"dropping-particle":"","family":"Wang","given":"Jiakun","non-dropping-particle":"","parse-names":false,"suffix":""},{"dropping-particle":"","family":"He","given":"Xianping","non-dropping-particle":"","parse-names":false,"suffix":""},{"dropping-particle":"","family":"Yuan","given":"Rongfa","non-dropping-particle":"","parse-names":false,"suffix":""},{"dropping-particle":"","family":"Yi","given":"Chenghao","non-dropping-particle":"","parse-names":false,"suffix":""},{"dropping-particle":"","family":"Liao","given":"Wenjun","non-dropping-particle":"","parse-names":false,"suffix":""},{"dropping-particle":"","family":"Wu","given":"Linquan","non-dropping-particle":"","parse-names":false,"suffix":""}],"container-title":"BMC Cancer","id":"ITEM-1","issue":"1","issued":{"date-parts":[["2019","4","8"]]},"page":"334","publisher":"BioMed Central Ltd.","title":"Non-functional pancreatic neuroendocrine tumours: Emerging trends in incidence and mortality","type":"article-journal","volume":"19"},"uris":["http://www.mendeley.com/documents/?uuid=082b7f1f-7af2-38ed-b1f0-71585e7aabd2"]}],"mendeley":{"formattedCitation":"[1]","plainTextFormattedCitation":"[1]","previouslyFormattedCitation":"[1]"},"properties":{"noteIndex":0},"schema":"https://github.com/citation-style-language/schema/raw/master/csl-citation.json"}</w:instrText>
      </w:r>
      <w:r w:rsidR="002A0056" w:rsidRPr="003A1C99">
        <w:rPr>
          <w:szCs w:val="24"/>
          <w:lang w:val="en-GB"/>
        </w:rPr>
        <w:fldChar w:fldCharType="separate"/>
      </w:r>
      <w:r w:rsidR="006107D1" w:rsidRPr="006107D1">
        <w:rPr>
          <w:noProof/>
          <w:szCs w:val="24"/>
          <w:lang w:val="en-GB"/>
        </w:rPr>
        <w:t>[1]</w:t>
      </w:r>
      <w:r w:rsidR="002A0056" w:rsidRPr="003A1C99">
        <w:rPr>
          <w:szCs w:val="24"/>
          <w:lang w:val="en-GB"/>
        </w:rPr>
        <w:fldChar w:fldCharType="end"/>
      </w:r>
      <w:r w:rsidRPr="003A1C99">
        <w:rPr>
          <w:szCs w:val="24"/>
          <w:lang w:val="en-GB"/>
        </w:rPr>
        <w:t xml:space="preserve">. Due to </w:t>
      </w:r>
      <w:r w:rsidR="00AB6229" w:rsidRPr="003A1C99">
        <w:rPr>
          <w:szCs w:val="24"/>
          <w:lang w:val="en-GB"/>
        </w:rPr>
        <w:t>the</w:t>
      </w:r>
      <w:r w:rsidR="000A5D54" w:rsidRPr="003A1C99">
        <w:rPr>
          <w:szCs w:val="24"/>
          <w:lang w:val="en-GB"/>
        </w:rPr>
        <w:t xml:space="preserve"> relative rarity and low lethality, particularly compared to </w:t>
      </w:r>
      <w:r w:rsidR="00AB6229" w:rsidRPr="003A1C99">
        <w:rPr>
          <w:szCs w:val="24"/>
          <w:lang w:val="en-GB"/>
        </w:rPr>
        <w:t>pancreatic ductal adenocarcinoma (PDAC)</w:t>
      </w:r>
      <w:r w:rsidR="000A5D54" w:rsidRPr="003A1C99">
        <w:rPr>
          <w:szCs w:val="24"/>
          <w:lang w:val="en-GB"/>
        </w:rPr>
        <w:t xml:space="preserve">, </w:t>
      </w:r>
      <w:proofErr w:type="spellStart"/>
      <w:r w:rsidR="00FA698C" w:rsidRPr="003A1C99">
        <w:rPr>
          <w:szCs w:val="24"/>
          <w:lang w:val="en-GB"/>
        </w:rPr>
        <w:t>PanNE</w:t>
      </w:r>
      <w:r w:rsidR="00FA698C">
        <w:rPr>
          <w:szCs w:val="24"/>
          <w:lang w:val="en-GB"/>
        </w:rPr>
        <w:t>N</w:t>
      </w:r>
      <w:r w:rsidR="00FA698C" w:rsidRPr="003A1C99">
        <w:rPr>
          <w:szCs w:val="24"/>
          <w:lang w:val="en-GB"/>
        </w:rPr>
        <w:t>s</w:t>
      </w:r>
      <w:proofErr w:type="spellEnd"/>
      <w:r w:rsidR="00FA698C" w:rsidRPr="003A1C99">
        <w:rPr>
          <w:szCs w:val="24"/>
          <w:lang w:val="en-GB"/>
        </w:rPr>
        <w:t xml:space="preserve"> </w:t>
      </w:r>
      <w:r w:rsidR="00AB6229" w:rsidRPr="003A1C99">
        <w:rPr>
          <w:szCs w:val="24"/>
          <w:lang w:val="en-GB"/>
        </w:rPr>
        <w:t>have been under</w:t>
      </w:r>
      <w:r w:rsidR="000A5D54" w:rsidRPr="003A1C99">
        <w:rPr>
          <w:szCs w:val="24"/>
          <w:lang w:val="en-GB"/>
        </w:rPr>
        <w:t>studied</w:t>
      </w:r>
      <w:r w:rsidR="00FF5984" w:rsidRPr="003A1C99">
        <w:rPr>
          <w:szCs w:val="24"/>
          <w:lang w:val="en-GB"/>
        </w:rPr>
        <w:t>,</w:t>
      </w:r>
      <w:r w:rsidR="000A5D54" w:rsidRPr="003A1C99">
        <w:rPr>
          <w:szCs w:val="24"/>
          <w:lang w:val="en-GB"/>
        </w:rPr>
        <w:t xml:space="preserve"> </w:t>
      </w:r>
      <w:r w:rsidR="00AB6229" w:rsidRPr="003A1C99">
        <w:rPr>
          <w:szCs w:val="24"/>
          <w:lang w:val="en-GB"/>
        </w:rPr>
        <w:t xml:space="preserve">resulting in a modest knowledge </w:t>
      </w:r>
      <w:r w:rsidR="00062A0D">
        <w:rPr>
          <w:szCs w:val="24"/>
          <w:lang w:val="en-GB"/>
        </w:rPr>
        <w:t>of the</w:t>
      </w:r>
      <w:r w:rsidR="00AB6229" w:rsidRPr="003A1C99">
        <w:rPr>
          <w:szCs w:val="24"/>
          <w:lang w:val="en-GB"/>
        </w:rPr>
        <w:t xml:space="preserve"> disease </w:t>
      </w:r>
      <w:r w:rsidR="00DC1F77" w:rsidRPr="003A1C99">
        <w:rPr>
          <w:szCs w:val="24"/>
          <w:lang w:val="en-GB"/>
        </w:rPr>
        <w:t>aetiology</w:t>
      </w:r>
      <w:r w:rsidR="00DB18AE" w:rsidRPr="003A1C99">
        <w:rPr>
          <w:szCs w:val="24"/>
          <w:lang w:val="en-GB"/>
        </w:rPr>
        <w:t xml:space="preserve">, </w:t>
      </w:r>
      <w:r w:rsidR="00A62DD7">
        <w:rPr>
          <w:szCs w:val="24"/>
          <w:lang w:val="en-GB"/>
        </w:rPr>
        <w:t>with</w:t>
      </w:r>
      <w:r w:rsidR="00DB18AE" w:rsidRPr="003A1C99">
        <w:rPr>
          <w:szCs w:val="24"/>
          <w:lang w:val="en-GB"/>
        </w:rPr>
        <w:t xml:space="preserve"> only a small number of epidemiological risk factor</w:t>
      </w:r>
      <w:r w:rsidR="00A62DD7">
        <w:rPr>
          <w:szCs w:val="24"/>
          <w:lang w:val="en-GB"/>
        </w:rPr>
        <w:t>s</w:t>
      </w:r>
      <w:r w:rsidR="00B5603E">
        <w:rPr>
          <w:szCs w:val="24"/>
          <w:lang w:val="en-GB"/>
        </w:rPr>
        <w:t xml:space="preserve"> such as</w:t>
      </w:r>
      <w:r w:rsidR="00DB18AE" w:rsidRPr="003A1C99">
        <w:rPr>
          <w:szCs w:val="24"/>
          <w:lang w:val="en-GB"/>
        </w:rPr>
        <w:t xml:space="preserve"> </w:t>
      </w:r>
      <w:r w:rsidR="00585563">
        <w:rPr>
          <w:szCs w:val="24"/>
          <w:lang w:val="en-GB"/>
        </w:rPr>
        <w:t>family history of any cancer and n</w:t>
      </w:r>
      <w:r w:rsidR="00585563" w:rsidRPr="00585563">
        <w:rPr>
          <w:szCs w:val="24"/>
          <w:lang w:val="en-GB"/>
        </w:rPr>
        <w:t xml:space="preserve">on-recent onset diabetes, </w:t>
      </w:r>
      <w:r w:rsidR="006107D1">
        <w:rPr>
          <w:szCs w:val="24"/>
          <w:lang w:val="en-GB"/>
        </w:rPr>
        <w:t xml:space="preserve">which are also associated with increased risk of developing PDAC </w:t>
      </w:r>
      <w:r w:rsidR="00585563">
        <w:rPr>
          <w:szCs w:val="24"/>
          <w:lang w:val="en-GB"/>
        </w:rPr>
        <w:t xml:space="preserve"> </w:t>
      </w:r>
      <w:r w:rsidR="00585563">
        <w:rPr>
          <w:szCs w:val="24"/>
          <w:lang w:val="en-GB"/>
        </w:rPr>
        <w:fldChar w:fldCharType="begin" w:fldLock="1"/>
      </w:r>
      <w:r w:rsidR="006107D1">
        <w:rPr>
          <w:szCs w:val="24"/>
          <w:lang w:val="en-GB"/>
        </w:rPr>
        <w:instrText>ADDIN CSL_CITATION {"citationItems":[{"id":"ITEM-1","itemData":{"DOI":"10.1530/ERC-17-0040","ISSN":"1479-6821 (Electronic)","PMID":"28566532","abstract":"Pancreatic neuroendocrine neoplasms (PNENs) represent 10% of all pancreatic tumors by prevalence. Their incidence has reportedly increased over recent decades in parallel with that of pancreatic adenocarcinoma. PNENs are relatively rare, and of the few institutions that have published potential risk factors, findings have been heterogeneous. Our objective was to investigate the association between potential risk and protective factors for the occurrence of sporadic PNENs across a European population from several institutions. A multinational European case-control study was conducted to examine the association of selected environmental, family and medical exposure factors using a standardized questionnaire in face-to-face interviews. A ratio of 1:3 cases to controls were sex and age matched at each study site. Adjusted univariate and multivariate logistic regression analysis were performed for statistically significant factors. The following results were obtained: In 201 cases and 603 controls, non-recent onset diabetes (OR 2.09, CI 1.27-3.46) was associated with an increased occurrence of PNENs. The prevalence of non-recent onset diabetes was higher both in cases with metastatic disease (TNM stage III-IV) or advanced grade (G3) at the time of diagnosis. The use of metformin in combination with insulin was also associated with a more aggressive phenotype. Drinking coffee was more frequent in cases with localized disease at diagnosis. Our study concluded that non-recent onset diabetes was associated with an increased occurrence of PNENs and the combination of metformin and insulin was consistent with a more aggressive PNEN phenotype. In contrast to previous studies, smoking, alcohol and first-degree family history of cancer were not associated with PNEN occurrence.","author":[{"dropping-particle":"","family":"Valente","given":"Roberto","non-dropping-particle":"","parse-names":false,"suffix":""},{"dropping-particle":"","family":"Hayes","given":"Alastair J","non-dropping-particle":"","parse-names":false,"suffix":""},{"dropping-particle":"","family":"Haugvik","given":"Sven-Petter","non-dropping-particle":"","parse-names":false,"suffix":""},{"dropping-particle":"","family":"Hedenström","given":"Per","non-dropping-particle":"","parse-names":false,"suffix":""},{"dropping-particle":"","family":"Siuka","given":"Darko","non-dropping-particle":"","parse-names":false,"suffix":""},{"dropping-particle":"","family":"Korsæth","given":"Emilie","non-dropping-particle":"","parse-names":false,"suffix":""},{"dropping-particle":"","family":"Kämmerer","given":"Daniel","non-dropping-particle":"","parse-names":false,"suffix":""},{"dropping-particle":"","family":"Robinson","given":"Stuart M","non-dropping-particle":"","parse-names":false,"suffix":""},{"dropping-particle":"","family":"Maisonneuve","given":"Patrick","non-dropping-particle":"","parse-names":false,"suffix":""},{"dropping-particle":"","family":"Delle Fave","given":"Gianfranco","non-dropping-particle":"","parse-names":false,"suffix":""},{"dropping-particle":"","family":"Lindkvist","given":"Bjorn","non-dropping-particle":"","parse-names":false,"suffix":""},{"dropping-particle":"","family":"Capurso","given":"Gabriele","non-dropping-particle":"","parse-names":false,"suffix":""}],"container-title":"Endocrine-related cancer","id":"ITEM-1","issue":"8","issued":{"date-parts":[["2017","8"]]},"language":"eng","page":"405-414","publisher-place":"England","title":"Risk and protective factors for the occurrence of sporadic pancreatic endocrine neoplasms.","type":"article-journal","volume":"24"},"uris":["http://www.mendeley.com/documents/?uuid=0809309e-26f9-4d10-9a53-65f8bb962537"]},{"id":"ITEM-2","itemData":{"DOI":"10.1159/000375164","ISSN":"14230194","PMID":"25613442","abstract":"Background and Aims: Risk factors for pancreatic neuroendocrine tumors (PNETs) are not well understood. The aim of this systematic review was to assess if diabetes mellitus, smoking, alcohol use, and family history of cancer are risk factors for PNETs. Methods: MEDLINE and abstracts from the European and North American Neuroendocrine Tumor Societies (ENETS and NANETS) were searched for studies published until October 2013. Eligible studies were selected according to the Preferred Reporting Items for Systematic Reviews and Meta-Analyses (PRISMA) statement. Results: Five studies evaluating 4 individual populations were included (study accrual period 2000-2011) into the meta-analysis, involving 827 cases (range 160-309 per study) and 2,407 controls (range 233-924 per study). All studies had a case-control design and described regional series. The pooled adjusted odds ratio was 2.74 (95% CI: 1.63-4.62; p &lt; 0.01; I2 = 60.4%) for history of diabetes, 1.21 (95% CI: 0.92-1.58; p = 0.18; I2 = 45.8%) for ever smoking, 1.37 (95% CI: 0.99-1.91; p = 0.06; I2 = 0.0%) for heavy smoking, 1.09 (95% CI: 0.64-1.85; p = 0.75; I2 = 85.2%) for ever alcohol use, 2.72 (95% CI: 1.25-5.91; p = 0.01; I2 = 57.8%) for heavy alcohol use, and 2.16 (95% CI: 1.64-2.85; p &lt; 0.01; I2 = 0.0%) for first-degree family history of cancer. Conclusions: Diabetes mellitus and first-degree family history of cancer are associated with an increased risk of sporadic PNET. There was also a trend for diagnosis of sporadic PNET associated with heavy smoking. Alcohol use may be a risk factor for PNET, but there was considerable heterogeneity in the meta-analysis. These results suggest the need for a larger, homogeneous, international study for the clarification of risk factors for the occurrence of PNET.","author":[{"dropping-particle":"","family":"Haugvik","given":"Sven Petter","non-dropping-particle":"","parse-names":false,"suffix":""},{"dropping-particle":"","family":"Hedenström","given":"Per","non-dropping-particle":"","parse-names":false,"suffix":""},{"dropping-particle":"","family":"Korsæth","given":"Emilie","non-dropping-particle":"","parse-names":false,"suffix":""},{"dropping-particle":"","family":"Valente","given":"Roberto","non-dropping-particle":"","parse-names":false,"suffix":""},{"dropping-particle":"","family":"Hayes","given":"Alastair","non-dropping-particle":"","parse-names":false,"suffix":""},{"dropping-particle":"","family":"Siuka","given":"Darko","non-dropping-particle":"","parse-names":false,"suffix":""},{"dropping-particle":"","family":"Maisonneuve","given":"Patrick","non-dropping-particle":"","parse-names":false,"suffix":""},{"dropping-particle":"","family":"Gladhaug","given":"Ivar Prydz","non-dropping-particle":"","parse-names":false,"suffix":""},{"dropping-particle":"","family":"Lindkvist","given":"Björn","non-dropping-particle":"","parse-names":false,"suffix":""},{"dropping-particle":"","family":"Capurso","given":"Gabriele","non-dropping-particle":"","parse-names":false,"suffix":""}],"container-title":"Neuroendocrinology","id":"ITEM-2","issue":"2","issued":{"date-parts":[["2015"]]},"page":"133-142","title":"Diabetes, smoking, alcohol use, and family history of cancer as risk factors for pancreatic neuroendocrine tumors: A systematic review and meta-analysis","type":"article-journal","volume":"101"},"uris":["http://www.mendeley.com/documents/?uuid=4e3bcac4-920f-3312-8809-bf5ed5cdc1c8"]},{"id":"ITEM-3","itemData":{"DOI":"10.1002/jhbp.210","ISSN":"1868-6982 (Electronic)","PMID":"25619712","abstract":"Over the past few years, knowledge regarding the molecular pathology of sporadic pancreatic neuroendocrine tumors (PNETs) has increased substantially, and a number of targeted agents have been tested in clinical trials in this tumor type. For some of these agents there is a strong biological rationale. Among them, the mammalian target of rapamycin inhibitor Everolimus and the antiangiogenic agent Sunitinib have both been approved for the treatment of PNETs. However, there is lack of knowledge regarding biomarkers able to predict their efficacy, and mechanisms of resistance. Other angiogenesis inhibitors, such as Pazopanib, inhibitors of Src, Hedgehog or of PI3K might all be useful in association or sequence with approved agents. On the other hand, the clinical significance, and potential for treatment of the most common mutations occurring in sporadic PNETs, in the MEN-1 gene and in ATRX and DAXX, remains uncertain. The present paper reviews the main molecular changes occurring in PNETs and how they might be linked with treatment options.","author":[{"dropping-particle":"","family":"Capurso","given":"Gabriele","non-dropping-particle":"","parse-names":false,"suffix":""},{"dropping-particle":"","family":"Archibugi","given":"Livia","non-dropping-particle":"","parse-names":false,"suffix":""},{"dropping-particle":"","family":"Delle Fave","given":"Gianfranco","non-dropping-particle":"","parse-names":false,"suffix":""}],"container-title":"Journal of hepato-biliary-pancreatic sciences","id":"ITEM-3","issue":"8","issued":{"date-parts":[["2015","8"]]},"language":"eng","page":"594-601","publisher-place":"Japan","title":"Molecular pathogenesis and targeted therapy of sporadic pancreatic neuroendocrine tumors.","type":"article-journal","volume":"22"},"uris":["http://www.mendeley.com/documents/?uuid=64d06f9f-0e81-4dfc-9a5b-9d65b97d3373"]},{"id":"ITEM-4","itemData":{"DOI":"10.1038/ajg.2009.466","ISSN":"1572-0241 (Electronic)","PMID":"19690522","abstract":"OBJECTIVES: Pancreatic endocrine tumors (PETs) are heterogeneous tumors with increasing prevalence. Little is known about the molecular pathogenesis and risk factors for the occurrence of sporadic PETs. The aim of this study was to identify the risk factors associated with the occurrence of sporadic PETs. METHODS: A case-control study comprising 162 sporadic PETs and 648 controls was undertaken. Subjects were interviewed using a specific questionnaire on demographics and potential risk factors, including smoking, alcohol, height, weight, medical history, and family history of cancer. A multiple hierarchical logistic regression analysis was performed with a stepwise variable- selection procedure. RESULTS: A first-degree family history of any cancer was a significant risk factor (odds ratio (OR) 2.2; 95% confidence interval (CI): 1.5-3.2). Among the different cancer sites, first-degree family history of pancreatic adenocarcinoma was more frequent in PETs than in controls (4.3 vs. 1.2%; P=0.01). A high alcohol intake (OR 4.8; 95% CI: 2.4-9.5), history of chronic pancreatitis (CP) (OR 8.6; 95% CI: 1.4-51), and recent-onset diabetes (OR 40.1; 95% CI: 4.8-328.9) were all independent risk factors. The history of diabetes was also associated with metastatic disease at the time of diagnosis. CONCLUSIONS: This case-control study identified family history of any cancer (and to a less extent of pancreatic adenocarcinoma), CP, high alcohol intake, and recent-onset diabetes as risk factors for PET, thus suggesting a possible partial overlap with risk factors for exocrine pancreatic carcinogenesis.","author":[{"dropping-particle":"","family":"Capurso","given":"Gabriele","non-dropping-particle":"","parse-names":false,"suffix":""},{"dropping-particle":"","family":"Falconi","given":"Massimo","non-dropping-particle":"","parse-names":false,"suffix":""},{"dropping-particle":"","family":"Panzuto","given":"Francesco","non-dropping-particle":"","parse-names":false,"suffix":""},{"dropping-particle":"","family":"Rinzivillo","given":"Maria","non-dropping-particle":"","parse-names":false,"suffix":""},{"dropping-particle":"","family":"Boninsegna","given":"Letizia","non-dropping-particle":"","parse-names":false,"suffix":""},{"dropping-particle":"","family":"Bettini","given":"Rossella","non-dropping-particle":"","parse-names":false,"suffix":""},{"dropping-particle":"","family":"Corleto","given":"Vito","non-dropping-particle":"","parse-names":false,"suffix":""},{"dropping-particle":"","family":"Borgia","given":"Piero","non-dropping-particle":"","parse-names":false,"suffix":""},{"dropping-particle":"","family":"Pederzoli","given":"Paolo","non-dropping-particle":"","parse-names":false,"suffix":""},{"dropping-particle":"","family":"Scarpa","given":"Aldo","non-dropping-particle":"","parse-names":false,"suffix":""},{"dropping-particle":"","family":"Delle Fave","given":"Gianfranco","non-dropping-particle":"","parse-names":false,"suffix":""}],"container-title":"The American journal of gastroenterology","id":"ITEM-4","issue":"12","issued":{"date-parts":[["2009","12"]]},"language":"eng","page":"3034-3041","publisher-place":"United States","title":"Risk factors for sporadic pancreatic endocrine tumors: a case-control study of prospectively evaluated patients.","type":"article-journal","volume":"104"},"uris":["http://www.mendeley.com/documents/?uuid=0553dba0-e9be-4668-9b86-d7240c2cb6f3"]}],"mendeley":{"formattedCitation":"[6–9]","plainTextFormattedCitation":"[6–9]","previouslyFormattedCitation":"[6–9]"},"properties":{"noteIndex":0},"schema":"https://github.com/citation-style-language/schema/raw/master/csl-citation.json"}</w:instrText>
      </w:r>
      <w:r w:rsidR="00585563">
        <w:rPr>
          <w:szCs w:val="24"/>
          <w:lang w:val="en-GB"/>
        </w:rPr>
        <w:fldChar w:fldCharType="separate"/>
      </w:r>
      <w:r w:rsidR="006107D1" w:rsidRPr="00177F5B">
        <w:rPr>
          <w:noProof/>
          <w:szCs w:val="24"/>
        </w:rPr>
        <w:t>[6–9]</w:t>
      </w:r>
      <w:r w:rsidR="00585563">
        <w:rPr>
          <w:szCs w:val="24"/>
          <w:lang w:val="en-GB"/>
        </w:rPr>
        <w:fldChar w:fldCharType="end"/>
      </w:r>
      <w:r w:rsidR="005D01E5" w:rsidRPr="00177F5B">
        <w:rPr>
          <w:szCs w:val="24"/>
        </w:rPr>
        <w:t>.</w:t>
      </w:r>
      <w:r w:rsidR="00FA698C" w:rsidRPr="00177F5B">
        <w:rPr>
          <w:szCs w:val="24"/>
        </w:rPr>
        <w:t xml:space="preserve"> </w:t>
      </w:r>
    </w:p>
    <w:p w14:paraId="3C5E9598" w14:textId="4D87D689" w:rsidR="00373DCB" w:rsidRPr="003A1C99" w:rsidRDefault="00121AC9" w:rsidP="00943D69">
      <w:pPr>
        <w:spacing w:line="360" w:lineRule="auto"/>
        <w:rPr>
          <w:szCs w:val="24"/>
          <w:lang w:val="en-GB"/>
        </w:rPr>
      </w:pPr>
      <w:r>
        <w:rPr>
          <w:szCs w:val="24"/>
          <w:lang w:val="en-GB"/>
        </w:rPr>
        <w:t>T</w:t>
      </w:r>
      <w:r w:rsidR="00062A0D">
        <w:rPr>
          <w:szCs w:val="24"/>
          <w:lang w:val="en-GB"/>
        </w:rPr>
        <w:t xml:space="preserve">he current </w:t>
      </w:r>
      <w:r w:rsidR="00FF5984" w:rsidRPr="003A1C99">
        <w:rPr>
          <w:szCs w:val="24"/>
          <w:lang w:val="en-GB"/>
        </w:rPr>
        <w:t xml:space="preserve">knowledge </w:t>
      </w:r>
      <w:r w:rsidR="00062A0D">
        <w:rPr>
          <w:szCs w:val="24"/>
          <w:lang w:val="en-GB"/>
        </w:rPr>
        <w:t>of</w:t>
      </w:r>
      <w:r w:rsidR="00062A0D" w:rsidRPr="003A1C99">
        <w:rPr>
          <w:szCs w:val="24"/>
          <w:lang w:val="en-GB"/>
        </w:rPr>
        <w:t xml:space="preserve"> </w:t>
      </w:r>
      <w:r>
        <w:rPr>
          <w:szCs w:val="24"/>
          <w:lang w:val="en-GB"/>
        </w:rPr>
        <w:t>the</w:t>
      </w:r>
      <w:r w:rsidRPr="003A1C99">
        <w:rPr>
          <w:szCs w:val="24"/>
          <w:lang w:val="en-GB"/>
        </w:rPr>
        <w:t xml:space="preserve"> </w:t>
      </w:r>
      <w:r w:rsidR="00FF5984" w:rsidRPr="003A1C99">
        <w:rPr>
          <w:szCs w:val="24"/>
          <w:lang w:val="en-GB"/>
        </w:rPr>
        <w:t>genetic</w:t>
      </w:r>
      <w:r w:rsidR="00DB18AE" w:rsidRPr="003A1C99">
        <w:rPr>
          <w:szCs w:val="24"/>
          <w:lang w:val="en-GB"/>
        </w:rPr>
        <w:t xml:space="preserve"> background</w:t>
      </w:r>
      <w:r w:rsidR="00FF5984" w:rsidRPr="003A1C99">
        <w:rPr>
          <w:szCs w:val="24"/>
          <w:lang w:val="en-GB"/>
        </w:rPr>
        <w:t xml:space="preserve"> </w:t>
      </w:r>
      <w:r>
        <w:rPr>
          <w:szCs w:val="24"/>
          <w:lang w:val="en-GB"/>
        </w:rPr>
        <w:t xml:space="preserve">of </w:t>
      </w:r>
      <w:proofErr w:type="spellStart"/>
      <w:r>
        <w:rPr>
          <w:szCs w:val="24"/>
          <w:lang w:val="en-GB"/>
        </w:rPr>
        <w:t>PanNE</w:t>
      </w:r>
      <w:r w:rsidR="00FA698C">
        <w:rPr>
          <w:szCs w:val="24"/>
          <w:lang w:val="en-GB"/>
        </w:rPr>
        <w:t>N</w:t>
      </w:r>
      <w:r>
        <w:rPr>
          <w:szCs w:val="24"/>
          <w:lang w:val="en-GB"/>
        </w:rPr>
        <w:t>s</w:t>
      </w:r>
      <w:proofErr w:type="spellEnd"/>
      <w:r>
        <w:rPr>
          <w:szCs w:val="24"/>
          <w:lang w:val="en-GB"/>
        </w:rPr>
        <w:t xml:space="preserve"> </w:t>
      </w:r>
      <w:r w:rsidR="00062A0D">
        <w:rPr>
          <w:szCs w:val="24"/>
          <w:lang w:val="en-GB"/>
        </w:rPr>
        <w:t>is scarce</w:t>
      </w:r>
      <w:r>
        <w:rPr>
          <w:szCs w:val="24"/>
          <w:lang w:val="en-GB"/>
        </w:rPr>
        <w:t xml:space="preserve"> as well</w:t>
      </w:r>
      <w:r w:rsidR="001B71AF" w:rsidRPr="003A1C99">
        <w:rPr>
          <w:szCs w:val="24"/>
          <w:lang w:val="en-GB"/>
        </w:rPr>
        <w:t>,</w:t>
      </w:r>
      <w:r w:rsidR="00DB18AE" w:rsidRPr="003A1C99">
        <w:rPr>
          <w:szCs w:val="24"/>
          <w:lang w:val="en-GB"/>
        </w:rPr>
        <w:t xml:space="preserve"> </w:t>
      </w:r>
      <w:r w:rsidR="00062A0D">
        <w:rPr>
          <w:szCs w:val="24"/>
          <w:lang w:val="en-GB"/>
        </w:rPr>
        <w:t>since</w:t>
      </w:r>
      <w:r w:rsidR="00062A0D" w:rsidRPr="003A1C99">
        <w:rPr>
          <w:szCs w:val="24"/>
          <w:lang w:val="en-GB"/>
        </w:rPr>
        <w:t xml:space="preserve"> </w:t>
      </w:r>
      <w:r>
        <w:rPr>
          <w:szCs w:val="24"/>
          <w:lang w:val="en-GB"/>
        </w:rPr>
        <w:t xml:space="preserve">only </w:t>
      </w:r>
      <w:r w:rsidR="00DB18AE" w:rsidRPr="003A1C99">
        <w:rPr>
          <w:szCs w:val="24"/>
          <w:lang w:val="en-GB"/>
        </w:rPr>
        <w:t xml:space="preserve">few studies </w:t>
      </w:r>
      <w:r w:rsidR="00062A0D">
        <w:rPr>
          <w:szCs w:val="24"/>
          <w:lang w:val="en-GB"/>
        </w:rPr>
        <w:t xml:space="preserve">have been </w:t>
      </w:r>
      <w:r w:rsidR="00DB18AE" w:rsidRPr="003A1C99">
        <w:rPr>
          <w:szCs w:val="24"/>
          <w:lang w:val="en-GB"/>
        </w:rPr>
        <w:t xml:space="preserve">attempted </w:t>
      </w:r>
      <w:r w:rsidR="003A1C99" w:rsidRPr="003A1C99">
        <w:rPr>
          <w:szCs w:val="24"/>
          <w:lang w:val="en-GB"/>
        </w:rPr>
        <w:fldChar w:fldCharType="begin" w:fldLock="1"/>
      </w:r>
      <w:r w:rsidR="006107D1">
        <w:rPr>
          <w:szCs w:val="24"/>
          <w:lang w:val="en-GB"/>
        </w:rPr>
        <w:instrText>ADDIN CSL_CITATION {"citationItems":[{"id":"ITEM-1","itemData":{"DOI":"10.1016/j.semcancer.2020.08.003","ISSN":"1096-3650","PMID":"32818625","abstract":"Pancreatic cancer (PC), particularly its most common form, pancreatic ductal adenocarcinoma (PDAC), is relatively rare but highly lethal. Knowledge about PC risk factors could in the long term contribute to early diagnosis and mortality reduction. We review the current status of research on germline genetic factors for PC risk. Genome-wide association studies (GWAS) successfully identified common loci convincingly associated with PC risk, an endeavor that is still ongoing. The function of only a handful of risk loci has being thoroughly characterized so far. Secondary analyses of existing GWAS data are being used to discover novel loci. GWAS data have also been used to study additional risk factors with a Mendelian randomization approach. Polygenic/multifactorial risk scores show much larger risks than individual variants, but their use for risk stratification in the population is not warranted yet. At the other end of the spectrum of inherited PC risk factors, rare high-penetrance variants co-segregating with the disease have been observed in familial cancer syndromes that include PC, or in families with multiple recurrence of PC alone. Rare variants predicted to have a deleterious effect on function are studied also with a case-control approach, by resequencing candidate genes or whole-exomes/whole-genomes. Telomere length and mitochondrial DNA copy number are useful additional DNA-based markers of PC susceptibility. The role of common variants in prognosis of PC patients has also been explored, albeit with more limited success than risk. Finally, genetics of pancreatic neuroendocrine tumors (PNET), a rarer and heterogeneous form of PC, is still understudied.","author":[{"dropping-particle":"","family":"Gentiluomo","given":"Manuel","non-dropping-particle":"","parse-names":false,"suffix":""},{"dropping-particle":"","family":"Canzian","given":"Federico","non-dropping-particle":"","parse-names":false,"suffix":""},{"dropping-particle":"","family":"Nicolini","given":"Andrea","non-dropping-particle":"","parse-names":false,"suffix":""},{"dropping-particle":"","family":"Gemignani","given":"Federica","non-dropping-particle":"","parse-names":false,"suffix":""},{"dropping-particle":"","family":"Landi","given":"Stefano","non-dropping-particle":"","parse-names":false,"suffix":""},{"dropping-particle":"","family":"Campa","given":"Daniele","non-dropping-particle":"","parse-names":false,"suffix":""}],"container-title":"Seminars in cancer biology","id":"ITEM-1","issue":"Online ahead of print","issued":{"date-parts":[["2020","8","18"]]},"page":"Online ahead of print","title":"Germline genetic variability in pancreatic cancer risk and prognosis.","type":"article-journal"},"uris":["http://www.mendeley.com/documents/?uuid=4409f537-106d-41c7-a2ce-34df7cd0aa8f"]},{"id":"ITEM-2","itemData":{"DOI":"10.1038/srep39565","ISSN":"2045-2322","PMID":"28008994","abstract":"Pancreatic neuroendocrine tumors (PNETs) are heterogeneous neoplasms which represent only 2% of all pancreatic neoplasms by incidence, but 10% by prevalence. Genetic risk factors could have an important role in the disease aetiology, however only a small number of case control studies have been performed yet. To further our knowledge, we genotyped 13 SNPs belonging to the pleiotropic CDKN2A/B gene region in 320 PNET cases and 4436 controls, the largest study on the disease so far. We observed a statistically significant association between the homozygotes for the minor allele of the rs2518719 SNP and an increased risk of developing PNET (ORhom = 2.08, 95% CI 1.05-4.11, p = 0.035). This SNP is in linkage disequilibrium with another polymorphic variant associated with increased risk of several cancer types. In silico analysis suggested that the SNP could alter the sequence recognized by the Neuron-Restrictive Silencer Factor (NRSF), whose deregulation has been associated with the development of several tumors. The mechanistic link between the allele and the disease has not been completely clarified yet but the epidemiologic evidences that link the DNA region to increased cancer risk are convincing. In conclusion, our results suggest rs2518719 as a pleiotropic CDKN2A variant associated with the risk of developing PNETs.","author":[{"dropping-particle":"","family":"Campa","given":"Daniele","non-dropping-particle":"","parse-names":false,"suffix":""},{"dropping-particle":"","family":"Capurso","given":"Gabriele","non-dropping-particle":"","parse-names":false,"suffix":""},{"dropping-particle":"","family":"Pastore","given":"Manuela","non-dropping-particle":"","parse-names":false,"suffix":""},{"dropping-particle":"","family":"Talar-Wojnarowska","given":"Renata","non-dropping-particle":"","parse-names":false,"suffix":""},{"dropping-particle":"","family":"Milanetto","given":"Anna Caterina","non-dropping-particle":"","parse-names":false,"suffix":""},{"dropping-particle":"","family":"Landoni","given":"Luca","non-dropping-particle":"","parse-names":false,"suffix":""},{"dropping-particle":"","family":"Maiello","given":"Evaristo","non-dropping-particle":"","parse-names":false,"suffix":""},{"dropping-particle":"","family":"Lawlor","given":"Rita T.","non-dropping-particle":"","parse-names":false,"suffix":""},{"dropping-particle":"","family":"Malecka-Panas","given":"Ewa","non-dropping-particle":"","parse-names":false,"suffix":""},{"dropping-particle":"","family":"Funel","given":"Niccola","non-dropping-particle":"","parse-names":false,"suffix":""},{"dropping-particle":"","family":"Gazouli","given":"Maria","non-dropping-particle":"","parse-names":false,"suffix":""},{"dropping-particle":"","family":"Bonis","given":"Antonio","non-dropping-particle":"De","parse-names":false,"suffix":""},{"dropping-particle":"","family":"Klüter","given":"Harald","non-dropping-particle":"","parse-names":false,"suffix":""},{"dropping-particle":"","family":"Rinzivillo","given":"Maria","non-dropping-particle":"","parse-names":false,"suffix":""},{"dropping-particle":"","family":"Delle Fave","given":"Gianfranco","non-dropping-particle":"","parse-names":false,"suffix":""},{"dropping-particle":"","family":"Hackert","given":"Thilo","non-dropping-particle":"","parse-names":false,"suffix":""},{"dropping-particle":"","family":"Landi","given":"Stefano","non-dropping-particle":"","parse-names":false,"suffix":""},{"dropping-particle":"","family":"Bugert","given":"Peter","non-dropping-particle":"","parse-names":false,"suffix":""},{"dropping-particle":"","family":"Bambi","given":"Franco","non-dropping-particle":"","parse-names":false,"suffix":""},{"dropping-particle":"","family":"Archibugi","given":"Livia","non-dropping-particle":"","parse-names":false,"suffix":""},{"dropping-particle":"","family":"Scarpa","given":"Aldo","non-dropping-particle":"","parse-names":false,"suffix":""},{"dropping-particle":"","family":"Katzke","given":"Verena","non-dropping-particle":"","parse-names":false,"suffix":""},{"dropping-particle":"","family":"Dervenis","given":"Christos","non-dropping-particle":"","parse-names":false,"suffix":""},{"dropping-particle":"","family":"Liço","given":"Valbona","non-dropping-particle":"","parse-names":false,"suffix":""},{"dropping-particle":"","family":"Furlanello","given":"Sara","non-dropping-particle":"","parse-names":false,"suffix":""},{"dropping-particle":"","family":"Strobel","given":"Oliver","non-dropping-particle":"","parse-names":false,"suffix":""},{"dropping-particle":"","family":"Tavano","given":"Francesca","non-dropping-particle":"","parse-names":false,"suffix":""},{"dropping-particle":"","family":"Basso","given":"Daniela","non-dropping-particle":"","parse-names":false,"suffix":""},{"dropping-particle":"","family":"Kaaks","given":"Rudolf","non-dropping-particle":"","parse-names":false,"suffix":""},{"dropping-particle":"","family":"Pasquali","given":"Claudio","non-dropping-particle":"","parse-names":false,"suffix":""},{"dropping-particle":"","family":"Gentiluomo","given":"Manuel","non-dropping-particle":"","parse-names":false,"suffix":""},{"dropping-particle":"","family":"Rizzato","given":"Cosmeri","non-dropping-particle":"","parse-names":false,"suffix":""},{"dropping-particle":"","family":"Canzian","given":"Federico","non-dropping-particle":"","parse-names":false,"suffix":""}],"container-title":"Scientific Reports","id":"ITEM-2","issue":"1","issued":{"date-parts":[["2016","12","23"]]},"page":"39565","title":"Common germline variants within the CDKN2A/2B region affect risk of pancreatic neuroendocrine tumors","type":"article-journal","volume":"6"},"uris":["http://www.mendeley.com/documents/?uuid=e578a1bd-5d2e-4697-acfe-5f03d7d49818"]},{"id":"ITEM-3","itemData":{"DOI":"10.1093/carcin/bgr095","ISSN":"14602180","PMID":"21606320","abstract":"Genetic risk factors for sporadic neuroendocrine tumors (NET) are poorly understood. We tested risk associations in patients with sporadic NET and non-cancer controls, using a custom array containing 1536 single-nucleotide polymorphisms (SNPs) in 355 candidate genes. We identified 18 SNPs associated with NET risk at a P-value &lt;0.01 in a discovery set of 261 cases and 319 controls. Two of these SNPs were found to be significantly associated with NET risk in an independent replication set of 235 cases and 113 controls, at a P value ≤0.05. An SNP in interleukin 12A (IL12A rs2243123), a gene implicated in inflammatory response, replicated with an adjusted odds ratio (95% confidence interval) (aOR) = 1.47 (1.03, 2.11) P-trend = 0.04. A second SNP in defender against cell death, (DAD1 rs8005354), a gene that modulates apoptosis, replicated at aOR = 1.43 (1.02, 2.02) P-trend = 0.04. Consistent with our observations, a pathway analysis, performed in the discovery set, suggested that genetic variation in inflammatory pathways or apoptosis pathways is associated with NET risk. Our findings support further investigation of the potential role of IL12A and DAD1 in the etiology of NET. © The Author 2011. Published by Oxford University Press. All rights reserved.","author":[{"dropping-particle":"","family":"Ter-Minassian","given":"Monica","non-dropping-particle":"","parse-names":false,"suffix":""},{"dropping-particle":"","family":"Wang","given":"Zhaoxi","non-dropping-particle":"","parse-names":false,"suffix":""},{"dropping-particle":"","family":"Asomaning","given":"Kofi","non-dropping-particle":"","parse-names":false,"suffix":""},{"dropping-particle":"","family":"Wu","given":"Michael C.","non-dropping-particle":"","parse-names":false,"suffix":""},{"dropping-particle":"","family":"Liu","given":"Chen Yu","non-dropping-particle":"","parse-names":false,"suffix":""},{"dropping-particle":"","family":"Paulus","given":"Jessica K.","non-dropping-particle":"","parse-names":false,"suffix":""},{"dropping-particle":"","family":"Liu","given":"Geoffrey","non-dropping-particle":"","parse-names":false,"suffix":""},{"dropping-particle":"","family":"Bradbury","given":"Penelope A.","non-dropping-particle":"","parse-names":false,"suffix":""},{"dropping-particle":"","family":"Zhai","given":"Rihong","non-dropping-particle":"","parse-names":false,"suffix":""},{"dropping-particle":"","family":"Su","given":"Li","non-dropping-particle":"","parse-names":false,"suffix":""},{"dropping-particle":"","family":"Frauenhoffer","given":"Christine S.","non-dropping-particle":"","parse-names":false,"suffix":""},{"dropping-particle":"","family":"Hooshmand","given":"Susanne M.","non-dropping-particle":"","parse-names":false,"suffix":""},{"dropping-particle":"","family":"Vivo","given":"Immaculata","non-dropping-particle":"de","parse-names":false,"suffix":""},{"dropping-particle":"","family":"Lin","given":"Xihong","non-dropping-particle":"","parse-names":false,"suffix":""},{"dropping-particle":"","family":"Christiani","given":"David C.","non-dropping-particle":"","parse-names":false,"suffix":""},{"dropping-particle":"","family":"Kulke","given":"Matthew H.","non-dropping-particle":"","parse-names":false,"suffix":""}],"container-title":"Carcinogenesis","id":"ITEM-3","issue":"8","issued":{"date-parts":[["2011","8","1"]]},"page":"1216-1222","publisher":"Oxford University Press","title":"Genetic associations with sporadic neuroendocrine tumor risk","type":"article-journal","volume":"32"},"uris":["http://www.mendeley.com/documents/?uuid=c2dda35d-163e-38dc-9af2-d39fa8de24ca"]},{"id":"ITEM-4","itemData":{"DOI":"10.1016/j.yexmp.2007.08.018","ISSN":"00144800","PMID":"17950274","abstract":"IL-6 is a pleiotropic cytokine with still controversial role in tumorigenesis of different cancer types. Its promoter SNP-174 C/G is associated with increased IL-6 transcription and in some tumor types with elevated IL-6 serum levels. The role of IL-6 polymorphisms and IL-6 serum values and their correlation in the gastroenteropancreatic neuroendocrine tumors is lacking. We investigated for the first time frequencies of IL-6-174 genotypes in 80 GEP-NET patients and 162 age- and sex-matched healthy controls, serum values of IL-6 in GEP-NET patients and their correlation with IL-6-174 genotypes. To analyze IL6-174 C/G polymorphism PCR-NlaIII RFLP method was used, and serum levels were measured on Immulite analyzer by enzymatic solid-phase chemiluminescent immunometric method. Serum IL-6 values were elevated (&gt; 5.9 pg/ml) in 36.8% GEP-NET patients. Differences in genotypes distribution between patients and healthy controls as well as between patients with gastrointestinal and pancreatic neuroendocrine tumors (PETs) and functioning and nonfunctioning PETs were tested by χ2 test and Fisher's Exact test. Analysis of variance (ANOVA with proc GLM in SAS/Stat) was performed for the group comparison. Level of significance was α = 0.05. Patients with nonfunctioning PETs had only high expression IL-6-174 CG and GG genotypes and according to genotypes differed significantly (p = 0.0289) from functioning PETs. High serum IL-6 values in all GEP-NET patients correlated significantly with GG IL-6-174 genotype (p = 0.0139). Nonfunctioning PET patients had significantly (p = 0.000777) higher IL-6 serum values in comparison to patients with functioning PETs and gastrointestinal NETs. Serum IL-6 values correlated significantly with IL-6-174 genotypes in nonfunctioning PETs and gastrointestinal NETs (p &lt; 0.05), but not in functioning PETs. © 2007 Elsevier Inc. All rights reserved.","author":[{"dropping-particle":"","family":"Berković","given":"Maja Cigrovski","non-dropping-particle":"","parse-names":false,"suffix":""},{"dropping-particle":"","family":"Jokić","given":"Mladen","non-dropping-particle":"","parse-names":false,"suffix":""},{"dropping-particle":"","family":"Marout","given":"Jasminka","non-dropping-particle":"","parse-names":false,"suffix":""},{"dropping-particle":"","family":"Radošević","given":"Senka","non-dropping-particle":"","parse-names":false,"suffix":""},{"dropping-particle":"","family":"Zjačić-Rotkvić","given":"Vanja","non-dropping-particle":"","parse-names":false,"suffix":""},{"dropping-particle":"","family":"Kapitanović","given":"Sanja","non-dropping-particle":"","parse-names":false,"suffix":""}],"container-title":"Experimental and Molecular Pathology","id":"ITEM-4","issue":"3","issued":{"date-parts":[["2007","12"]]},"page":"474-479","publisher":"Exp Mol Pathol","title":"IL-6-174 C/G polymorphism in the gastroenteropancreatic neuroendocrine tumors (GEP-NETs)","type":"article-journal","volume":"83"},"uris":["http://www.mendeley.com/documents/?uuid=219ce033-7ac8-393a-bd3c-1dada75b676c"]},{"id":"ITEM-5","itemData":{"DOI":"10.1007/s00109-009-0581-x","ISSN":"09462716","PMID":"20049409","abstract":"Cytokines participate in tumorigenesis of gastroenteropancreatic neuroendocrine tumors (GEP-NETs). Single nucleotide polymorphisms (SNPs) in cytokine genes influence expression of proteins and are evaluated in cancer susceptibility. The aim of this study was to evaluate IL-2 -330 T/G SNP and susceptibility to GEP-NETs, and analyze the correlation between G-allele and IL-2 serum values in GEP-NET patients. Moreover we assessed the value of IL-2 as a tumor serum marker. IL-2 -330 T/G SNP was examined in 101 patients and 150 healthy volunteers and IL-2 serum levels in patients and 20 controls. Patients' IL-2 serum levels were compared to IL-2 -330 T/G genotypes and tumor functional status and finally with known markers such as chromogranin A (CgA) and 5-hydroxyindolacetic acid (5-HIAA). There was a significant difference in genotype distribution of the IL-2 -330 polymorphisms between GEP-NET and control group (p</w:instrText>
      </w:r>
      <w:r w:rsidR="006107D1">
        <w:rPr>
          <w:rFonts w:ascii="Cambria Math" w:hAnsi="Cambria Math" w:cs="Cambria Math"/>
          <w:szCs w:val="24"/>
          <w:lang w:val="en-GB"/>
        </w:rPr>
        <w:instrText>∈</w:instrText>
      </w:r>
      <w:r w:rsidR="006107D1">
        <w:rPr>
          <w:szCs w:val="24"/>
          <w:lang w:val="en-GB"/>
        </w:rPr>
        <w:instrText>=</w:instrText>
      </w:r>
      <w:r w:rsidR="006107D1">
        <w:rPr>
          <w:rFonts w:ascii="Cambria Math" w:hAnsi="Cambria Math" w:cs="Cambria Math"/>
          <w:szCs w:val="24"/>
          <w:lang w:val="en-GB"/>
        </w:rPr>
        <w:instrText>∈</w:instrText>
      </w:r>
      <w:r w:rsidR="006107D1">
        <w:rPr>
          <w:szCs w:val="24"/>
          <w:lang w:val="en-GB"/>
        </w:rPr>
        <w:instrText>0.0006) as well as in the frequency of G-allele (p</w:instrText>
      </w:r>
      <w:r w:rsidR="006107D1">
        <w:rPr>
          <w:rFonts w:ascii="Cambria Math" w:hAnsi="Cambria Math" w:cs="Cambria Math"/>
          <w:szCs w:val="24"/>
          <w:lang w:val="en-GB"/>
        </w:rPr>
        <w:instrText>∈</w:instrText>
      </w:r>
      <w:r w:rsidR="006107D1">
        <w:rPr>
          <w:szCs w:val="24"/>
          <w:lang w:val="en-GB"/>
        </w:rPr>
        <w:instrText>=</w:instrText>
      </w:r>
      <w:r w:rsidR="006107D1">
        <w:rPr>
          <w:rFonts w:ascii="Cambria Math" w:hAnsi="Cambria Math" w:cs="Cambria Math"/>
          <w:szCs w:val="24"/>
          <w:lang w:val="en-GB"/>
        </w:rPr>
        <w:instrText>∈</w:instrText>
      </w:r>
      <w:r w:rsidR="006107D1">
        <w:rPr>
          <w:szCs w:val="24"/>
          <w:lang w:val="en-GB"/>
        </w:rPr>
        <w:instrText>0.010). G-allele correlated with higher IL-2 serum levels (p</w:instrText>
      </w:r>
      <w:r w:rsidR="006107D1">
        <w:rPr>
          <w:rFonts w:ascii="Cambria Math" w:hAnsi="Cambria Math" w:cs="Cambria Math"/>
          <w:szCs w:val="24"/>
          <w:lang w:val="en-GB"/>
        </w:rPr>
        <w:instrText>∈</w:instrText>
      </w:r>
      <w:r w:rsidR="006107D1">
        <w:rPr>
          <w:szCs w:val="24"/>
          <w:lang w:val="en-GB"/>
        </w:rPr>
        <w:instrText>=</w:instrText>
      </w:r>
      <w:r w:rsidR="006107D1">
        <w:rPr>
          <w:rFonts w:ascii="Cambria Math" w:hAnsi="Cambria Math" w:cs="Cambria Math"/>
          <w:szCs w:val="24"/>
          <w:lang w:val="en-GB"/>
        </w:rPr>
        <w:instrText>∈</w:instrText>
      </w:r>
      <w:r w:rsidR="006107D1">
        <w:rPr>
          <w:szCs w:val="24"/>
          <w:lang w:val="en-GB"/>
        </w:rPr>
        <w:instrText>0.028) and elevated in all patients, being highest in patients with functional tumors (p</w:instrText>
      </w:r>
      <w:r w:rsidR="006107D1">
        <w:rPr>
          <w:rFonts w:ascii="Cambria Math" w:hAnsi="Cambria Math" w:cs="Cambria Math"/>
          <w:szCs w:val="24"/>
          <w:lang w:val="en-GB"/>
        </w:rPr>
        <w:instrText>∈</w:instrText>
      </w:r>
      <w:r w:rsidR="006107D1">
        <w:rPr>
          <w:szCs w:val="24"/>
          <w:lang w:val="en-GB"/>
        </w:rPr>
        <w:instrText>=</w:instrText>
      </w:r>
      <w:r w:rsidR="006107D1">
        <w:rPr>
          <w:rFonts w:ascii="Cambria Math" w:hAnsi="Cambria Math" w:cs="Cambria Math"/>
          <w:szCs w:val="24"/>
          <w:lang w:val="en-GB"/>
        </w:rPr>
        <w:instrText>∈</w:instrText>
      </w:r>
      <w:r w:rsidR="006107D1">
        <w:rPr>
          <w:szCs w:val="24"/>
          <w:lang w:val="en-GB"/>
        </w:rPr>
        <w:instrText>0.039). Compared to CgA and 5-HIAA, IL-2 was more specific in detecting GEP-NET patients (p</w:instrText>
      </w:r>
      <w:r w:rsidR="006107D1">
        <w:rPr>
          <w:rFonts w:ascii="Cambria Math" w:hAnsi="Cambria Math" w:cs="Cambria Math"/>
          <w:szCs w:val="24"/>
          <w:lang w:val="en-GB"/>
        </w:rPr>
        <w:instrText>∈</w:instrText>
      </w:r>
      <w:r w:rsidR="006107D1">
        <w:rPr>
          <w:szCs w:val="24"/>
          <w:lang w:val="en-GB"/>
        </w:rPr>
        <w:instrText>&lt;</w:instrText>
      </w:r>
      <w:r w:rsidR="006107D1">
        <w:rPr>
          <w:rFonts w:ascii="Cambria Math" w:hAnsi="Cambria Math" w:cs="Cambria Math"/>
          <w:szCs w:val="24"/>
          <w:lang w:val="en-GB"/>
        </w:rPr>
        <w:instrText>∈</w:instrText>
      </w:r>
      <w:r w:rsidR="006107D1">
        <w:rPr>
          <w:szCs w:val="24"/>
          <w:lang w:val="en-GB"/>
        </w:rPr>
        <w:instrText>0.0001 and p</w:instrText>
      </w:r>
      <w:r w:rsidR="006107D1">
        <w:rPr>
          <w:rFonts w:ascii="Cambria Math" w:hAnsi="Cambria Math" w:cs="Cambria Math"/>
          <w:szCs w:val="24"/>
          <w:lang w:val="en-GB"/>
        </w:rPr>
        <w:instrText>∈</w:instrText>
      </w:r>
      <w:r w:rsidR="006107D1">
        <w:rPr>
          <w:szCs w:val="24"/>
          <w:lang w:val="en-GB"/>
        </w:rPr>
        <w:instrText>&lt;</w:instrText>
      </w:r>
      <w:r w:rsidR="006107D1">
        <w:rPr>
          <w:rFonts w:ascii="Cambria Math" w:hAnsi="Cambria Math" w:cs="Cambria Math"/>
          <w:szCs w:val="24"/>
          <w:lang w:val="en-GB"/>
        </w:rPr>
        <w:instrText>∈</w:instrText>
      </w:r>
      <w:r w:rsidR="006107D1">
        <w:rPr>
          <w:szCs w:val="24"/>
          <w:lang w:val="en-GB"/>
        </w:rPr>
        <w:instrText>0.0001, respectively). Our results indicate importance of IL-2 in GEP-NET development and biochemical diagnosis. © 2010 Springer-Verlag.","author":[{"dropping-particle":"","family":"Cigrovski Berković","given":"Maja","non-dropping-particle":"","parse-names":false,"suffix":""},{"dropping-particle":"","family":"Jokić","given":"Mladen","non-dropping-particle":"","parse-names":false,"suffix":""},{"dropping-particle":"","family":"Marout","given":"Jasminka","non-dropping-particle":"","parse-names":false,"suffix":""},{"dropping-particle":"","family":"Radošević","given":"Senka","non-dropping-particle":"","parse-names":false,"suffix":""},{"dropping-particle":"","family":"Zjačić-Rotkvić","given":"Vanja","non-dropping-particle":"","parse-names":false,"suffix":""},{"dropping-particle":"","family":"Kapitanović","given":"Sanja","non-dropping-particle":"","parse-names":false,"suffix":""}],"container-title":"Journal of Molecular Medicine","id":"ITEM-5","issue":"4","issued":{"date-parts":[["2010","4"]]},"page":"423-429","publisher":"J Mol Med (Berl)","title":"IL-2 -330 T/G SNP and serum values-potential new tumor markers in neuroendocrine tumors of the gastrointestinal tract and pancreas (GEP-NETs)","type":"article-journal","volume":"88"},"uris":["http://www.mendeley.com/documents/?uuid=0649ef6d-4029-306a-8082-d4938f13b293"]},{"id":"ITEM-6","itemData":{"DOI":"10.1159/000097988","ISSN":"00283835","PMID":"17164537","abstract":"Gastroenteropancreatic neuroendocrine tumors (GEP-NETs) secrete biogenic amines, hormones and growth factors, tumor necrosis factor-α (TNF-α) being one of them. As the expression of TNF-α is mostly regulated at the transcriptional level, its promoter polymorphisms have been intensively studied as a potential determinant of TNF-α production and cancer susceptibility. We have analyzed for the first time the potential association between -238, -308, -857 and -1031 TNF-α promoter polymorphisms and GEP-NETs. The study included 65 individuals diagnosed with GEP-NET and 154 healthy age- and sex-matched controls. Although most of the patients had solitary GEP-NETs, 6 were diagnosed with GEP-NET as a part of multiple endocrine neoplasia type 1 and 1 as a part of neurofibromatosis type 1. The C allele at the -1031 position was more frequent in GEP-NET patients (p &lt; 0.0005), suggesting its possible role in GEP-NET development. The significant difference between foregut and midgut GEP-NET patients was observed in the -308 high expression genotypes and -308A allele (high expression) which tend to occur more frequently in the foregut GEP-NETs (p = 0.0392 and p = 0.0350, respectively). When functional and nonfunctional pancreatic endocrine tumors were compared, there were no significant differences in the researched TNF-α SNPs. The results suggest the putative role of TNF-α -1031 polymorphism in the development of GEP-NET. Copyright © 2006 S. Karger AG.","author":[{"dropping-particle":"","family":"Berkoviç","given":"Maja","non-dropping-particle":"","parse-names":false,"suffix":""},{"dropping-particle":"","family":"Čačev","given":"Tamara","non-dropping-particle":"","parse-names":false,"suffix":""},{"dropping-particle":"","family":"Zjačiç-Rotkviç","given":"Vanja","non-dropping-particle":"","parse-names":false,"suffix":""},{"dropping-particle":"","family":"Kapitanoviç","given":"Sanja","non-dropping-particle":"","parse-names":false,"suffix":""}],"container-title":"Neuroendocrinology","id":"ITEM-6","issue":"5","issued":{"date-parts":[["2007","3"]]},"page":"346-352","publisher":"Neuroendocrinology","title":"TNF-α promoter single nucleotide polymorphisms in gastroenteropancreatic neuroendocrine tumors","type":"article-journal","volume":"84"},"uris":["http://www.mendeley.com/documents/?uuid=96ee28cf-b29c-33c2-8329-50b639d529ec"]},{"id":"ITEM-7","itemData":{"DOI":"10.1093/carcin/bgx150","ISSN":"1460-2180","PMID":"29309705","abstract":"Pancreatic neuroendocrine neoplasms (pNEN) account for less than 5% of all pancreatic neoplasms and genetic association studies on susceptibility to the disease are limited. We sought to identify possible overlap of genetic susceptibility loci between pancreatic ductal adenocarcinoma (PDAC) and pNEN; therefore, PDAC susceptibility variants (n = 23) from Caucasian genome-wide association studies (GWAS) were genotyped in 369 pNEN cases and 3277 controls from the PANcreatic Disease ReseArch (PANDoRA) consortium to evaluate the odds associated with pNEN risk, disease onset and tumor characteristics. Main effect analyses showed four PDAC susceptibility variants-rs9854771, rs1561927, rs9543325 and rs10919791 to be associated with pNEN risk. Subsequently, only associations with rs9543325, rs10919791 and rs1561927 were noteworthy with false positive report probability (FPRP) tests. Stratified analyses considering age at onset (50-year threshold), showed rs2736098, rs16986825 and rs9854771 to be associated with risk of developing pNEN at a younger age. Stratified analyses also showed some single nucleotide polymorphisms to be associated with different degrees of tumor grade, metastatic potential and functionality. Our results identify known GWAS PDAC susceptibility loci, which may also be involved in sporadic pNEN etiology and suggest that some genetic mechanisms governing pathogenesis of these two entities may be similar, with few of these loci being more influential in younger cases or tumor subtypes.","author":[{"dropping-particle":"","family":"Obazee","given":"Ofure","non-dropping-particle":"","parse-names":false,"suffix":""},{"dropping-particle":"","family":"Capurso","given":"Gabriele","non-dropping-particle":"","parse-names":false,"suffix":""},{"dropping-particle":"","family":"Tavano","given":"Francesca","non-dropping-particle":"","parse-names":false,"suffix":""},{"dropping-particle":"","family":"Archibugi","given":"Livia","non-dropping-particle":"","parse-names":false,"suffix":""},{"dropping-particle":"","family":"Bonis","given":"Antonio","non-dropping-particle":"De","parse-names":false,"suffix":""},{"dropping-particle":"","family":"Greenhalf","given":"William","non-dropping-particle":"","parse-names":false,"suffix":""},{"dropping-particle":"","family":"Key","given":"Tim","non-dropping-particle":"","parse-names":false,"suffix":""},{"dropping-particle":"","family":"Pasquali","given":"Claudio","non-dropping-particle":"","parse-names":false,"suffix":""},{"dropping-particle":"","family":"Milanetto","given":"Anna Caterina","non-dropping-particle":"","parse-names":false,"suffix":""},{"dropping-particle":"","family":"Hackert","given":"Thilo","non-dropping-particle":"","parse-names":false,"suffix":""},{"dropping-particle":"","family":"Fogar","given":"Paola","non-dropping-particle":"","parse-names":false,"suffix":""},{"dropping-particle":"","family":"Liço","given":"Valbona","non-dropping-particle":"","parse-names":false,"suffix":""},{"dropping-particle":"","family":"Dervenis","given":"Christos","non-dropping-particle":"","parse-names":false,"suffix":""},{"dropping-particle":"","family":"Lawlor","given":"Rita T.","non-dropping-particle":"","parse-names":false,"suffix":""},{"dropping-particle":"","family":"Landoni","given":"Luca","non-dropping-particle":"","parse-names":false,"suffix":""},{"dropping-particle":"","family":"Gazouli","given":"Maria","non-dropping-particle":"","parse-names":false,"suffix":""},{"dropping-particle":"","family":"Zambon","given":"Carlo Federico","non-dropping-particle":"","parse-names":false,"suffix":""},{"dropping-particle":"","family":"Funel","given":"Niccola","non-dropping-particle":"","parse-names":false,"suffix":""},{"dropping-particle":"","family":"Strobel","given":"Oliver","non-dropping-particle":"","parse-names":false,"suffix":""},{"dropping-particle":"","family":"Jamroziak","given":"Krzysztof","non-dropping-particle":"","parse-names":false,"suffix":""},{"dropping-particle":"","family":"Cantù","given":"Cinzia","non-dropping-particle":"","parse-names":false,"suffix":""},{"dropping-particle":"","family":"Malecka-Panas","given":"Ewa","non-dropping-particle":"","parse-names":false,"suffix":""},{"dropping-particle":"","family":"Landi","given":"Stefano","non-dropping-particle":"","parse-names":false,"suffix":""},{"dropping-particle":"","family":"Neoptolemos","given":"John P.","non-dropping-particle":"","parse-names":false,"suffix":""},{"dropping-particle":"","family":"Basso","given":"Daniela","non-dropping-particle":"","parse-names":false,"suffix":""},{"dropping-particle":"","family":"Talar-Wojnarowska","given":"Renata","non-dropping-particle":"","parse-names":false,"suffix":""},{"dropping-particle":"","family":"Rinzivillo","given":"Maria","non-dropping-particle":"","parse-names":false,"suffix":""},{"dropping-particle":"","family":"Andriulli","given":"Angelo","non-dropping-particle":"","parse-names":false,"suffix":""},{"dropping-particle":"","family":"Canzian","given":"Federico","non-dropping-particle":"","parse-names":false,"suffix":""},{"dropping-particle":"","family":"Campa","given":"Daniele","non-dropping-particle":"","parse-names":false,"suffix":""}],"container-title":"Carcinogenesis","id":"ITEM-7","issue":"3","issued":{"date-parts":[["2018","3","8"]]},"language":"eng","page":"360-367","publisher":"Oxford University Press","publisher-place":"England","title":"Common genetic variants associated with pancreatic adenocarcinoma may also modify risk of pancreatic neuroendocrine neoplasms.","type":"article-journal","volume":"39"},"uris":["http://www.mendeley.com/documents/?uuid=b696815c-8fee-40f5-89ae-a83b140ec48c"]},{"id":"ITEM-8","itemData":{"DOI":"10.1158/1055-9965.EPI-17-0075","ISSN":"1538-7755","PMID":"28765340","abstract":"Background: Pancreatic neuroendocrine tumors (PNETs) are rare neoplasms for which very little is known about either environmental or genetic risk factors. Only a handful of association studies have been performed so far, suggesting a small number of risk loci.Methods: To replicate the best findings, we have selected 16 SNPs suggested in previous studies to be relevant in PNET etiogenesis. We genotyped the selected SNPs (rs16944, rs1052536, rs1059293, rs1136410, rs1143634, rs2069762, rs2236302, rs2387632, rs3212961, rs3734299, rs3803258, rs4962081, rs7234941, rs7243091, rs12957119, and rs1800629) in 344 PNET sporadic cases and 2,721 controls in the context of the PANcreatic Disease ReseArch (PANDoRA) consortium.Results: After correction for multiple testing, we did not observe any statistically significant association between the SNPs and PNET risk. We also used three online bioinformatic tools (HaploReg, RegulomeDB, and GTEx) to predict a possible functional role of the SNPs, but we did not observe any clear indication.Conclusions: None of the selected SNPs were convincingly associated with PNET risk in the PANDoRA consortium.Impact: We can exclude a major role of the selected polymorphisms in PNET etiology, and this highlights the need for replication of epidemiologic findings in independent populations, especially in rare diseases such as PNETs. Cancer Epidemiol Biomarkers Prev; 26(8); 1349-51. ©2017 AACR.","author":[{"dropping-particle":"","family":"Campa","given":"Daniele","non-dropping-particle":"","parse-names":false,"suffix":""},{"dropping-particle":"","family":"Obazee","given":"Ofure","non-dropping-particle":"","parse-names":false,"suffix":""},{"dropping-particle":"","family":"Pastore","given":"Manuela","non-dropping-particle":"","parse-names":false,"suffix":""},{"dropping-particle":"","family":"Panzuto","given":"Francesco","non-dropping-particle":"","parse-names":false,"suffix":""},{"dropping-particle":"","family":"Liço","given":"Valbona","non-dropping-particle":"","parse-names":false,"suffix":""},{"dropping-particle":"","family":"Greenhalf","given":"William","non-dropping-particle":"","parse-names":false,"suffix":""},{"dropping-particle":"","family":"Katzke","given":"Verena","non-dropping-particle":"","parse-names":false,"suffix":""},{"dropping-particle":"","family":"Tavano","given":"Francesca","non-dropping-particle":"","parse-names":false,"suffix":""},{"dropping-particle":"","family":"Costello","given":"Eithne","non-dropping-particle":"","parse-names":false,"suffix":""},{"dropping-particle":"","family":"Corbo","given":"Vincenzo","non-dropping-particle":"","parse-names":false,"suffix":""},{"dropping-particle":"","family":"Talar-Wojnarowska","given":"Renata","non-dropping-particle":"","parse-names":false,"suffix":""},{"dropping-particle":"","family":"Strobel","given":"Oliver","non-dropping-particle":"","parse-names":false,"suffix":""},{"dropping-particle":"","family":"Zambon","given":"Carlo Federico","non-dropping-particle":"","parse-names":false,"suffix":""},{"dropping-particle":"","family":"Neoptolemos","given":"John P","non-dropping-particle":"","parse-names":false,"suffix":""},{"dropping-particle":"","family":"Zerboni","given":"Giulia","non-dropping-particle":"","parse-names":false,"suffix":""},{"dropping-particle":"","family":"Kaaks","given":"Rudolf","non-dropping-particle":"","parse-names":false,"suffix":""},{"dropping-particle":"","family":"Key","given":"Timothy J","non-dropping-particle":"","parse-names":false,"suffix":""},{"dropping-particle":"","family":"Lombardo","given":"Carlo","non-dropping-particle":"","parse-names":false,"suffix":""},{"dropping-particle":"","family":"Jamroziak","given":"Krzysztof","non-dropping-particle":"","parse-names":false,"suffix":""},{"dropping-particle":"","family":"Gioffreda","given":"Domenica","non-dropping-particle":"","parse-names":false,"suffix":""},{"dropping-particle":"","family":"Hackert","given":"Thilo","non-dropping-particle":"","parse-names":false,"suffix":""},{"dropping-particle":"","family":"Khaw","given":"Kay-Tee","non-dropping-particle":"","parse-names":false,"suffix":""},{"dropping-particle":"","family":"Landi","given":"Stefano","non-dropping-particle":"","parse-names":false,"suffix":""},{"dropping-particle":"","family":"Milanetto","given":"Anna Caterina","non-dropping-particle":"","parse-names":false,"suffix":""},{"dropping-particle":"","family":"Landoni","given":"Luca","non-dropping-particle":"","parse-names":false,"suffix":""},{"dropping-particle":"","family":"Lawlor","given":"Rita T","non-dropping-particle":"","parse-names":false,"suffix":""},{"dropping-particle":"","family":"Bambi","given":"Franco","non-dropping-particle":"","parse-names":false,"suffix":""},{"dropping-particle":"","family":"Pirozzi","given":"Felice","non-dropping-particle":"","parse-names":false,"suffix":""},{"dropping-particle":"","family":"Basso","given":"Daniela","non-dropping-particle":"","parse-names":false,"suffix":""},{"dropping-particle":"","family":"Pasquali","given":"Claudio","non-dropping-particle":"","parse-names":false,"suffix":""},{"dropping-particle":"","family":"Capurso","given":"Gabriele","non-dropping-particle":"","parse-names":false,"suffix":""},{"dropping-particle":"","family":"Canzian","given":"Federico","non-dropping-particle":"","parse-names":false,"suffix":""}],"container-title":"Cancer epidemiology, biomarkers &amp; prevention : a publication of the American Association for Cancer Research, cosponsored by the American Society of Preventive Oncology","id":"ITEM-8","issue":"8","issued":{"date-parts":[["2017"]]},"page":"1349-1351","title":"Lack of Association for Reported Endocrine Pancreatic Cancer Risk Loci in the PANDoRA Consortium.","type":"article-journal","volume":"26"},"uris":["http://www.mendeley.com/documents/?uuid=47eabf67-c2c1-4adf-afe7-fa605aadc5ae"]}],"mendeley":{"formattedCitation":"[10–17]","plainTextFormattedCitation":"[10–17]","previouslyFormattedCitation":"[10–17]"},"properties":{"noteIndex":0},"schema":"https://github.com/citation-style-language/schema/raw/master/csl-citation.json"}</w:instrText>
      </w:r>
      <w:r w:rsidR="003A1C99" w:rsidRPr="003A1C99">
        <w:rPr>
          <w:szCs w:val="24"/>
          <w:lang w:val="en-GB"/>
        </w:rPr>
        <w:fldChar w:fldCharType="separate"/>
      </w:r>
      <w:r w:rsidR="006107D1" w:rsidRPr="00177F5B">
        <w:rPr>
          <w:noProof/>
          <w:szCs w:val="24"/>
        </w:rPr>
        <w:t>[10–17]</w:t>
      </w:r>
      <w:r w:rsidR="003A1C99" w:rsidRPr="003A1C99">
        <w:rPr>
          <w:szCs w:val="24"/>
          <w:lang w:val="en-GB"/>
        </w:rPr>
        <w:fldChar w:fldCharType="end"/>
      </w:r>
      <w:r w:rsidR="00373DCB" w:rsidRPr="00177F5B">
        <w:rPr>
          <w:szCs w:val="24"/>
        </w:rPr>
        <w:t>.</w:t>
      </w:r>
      <w:r w:rsidR="00DC1F77" w:rsidRPr="00177F5B">
        <w:rPr>
          <w:szCs w:val="24"/>
        </w:rPr>
        <w:t xml:space="preserve"> </w:t>
      </w:r>
      <w:r w:rsidR="004547A2" w:rsidRPr="003A1C99">
        <w:rPr>
          <w:szCs w:val="24"/>
          <w:lang w:val="en-GB"/>
        </w:rPr>
        <w:t>O</w:t>
      </w:r>
      <w:r w:rsidR="00DB18AE" w:rsidRPr="003A1C99">
        <w:rPr>
          <w:szCs w:val="24"/>
          <w:lang w:val="en-GB"/>
        </w:rPr>
        <w:t xml:space="preserve">nly one </w:t>
      </w:r>
      <w:r w:rsidR="004547A2" w:rsidRPr="003A1C99">
        <w:rPr>
          <w:szCs w:val="24"/>
          <w:lang w:val="en-GB"/>
        </w:rPr>
        <w:t>genome</w:t>
      </w:r>
      <w:r w:rsidR="001B71AF" w:rsidRPr="003A1C99">
        <w:rPr>
          <w:szCs w:val="24"/>
          <w:lang w:val="en-GB"/>
        </w:rPr>
        <w:t>-</w:t>
      </w:r>
      <w:r w:rsidR="004547A2" w:rsidRPr="003A1C99">
        <w:rPr>
          <w:szCs w:val="24"/>
          <w:lang w:val="en-GB"/>
        </w:rPr>
        <w:t>wide association study (</w:t>
      </w:r>
      <w:r w:rsidR="00DB18AE" w:rsidRPr="003A1C99">
        <w:rPr>
          <w:szCs w:val="24"/>
          <w:lang w:val="en-GB"/>
        </w:rPr>
        <w:t>GWAS</w:t>
      </w:r>
      <w:r w:rsidR="004547A2" w:rsidRPr="003A1C99">
        <w:rPr>
          <w:szCs w:val="24"/>
          <w:lang w:val="en-GB"/>
        </w:rPr>
        <w:t>)</w:t>
      </w:r>
      <w:r w:rsidR="00DB18AE" w:rsidRPr="003A1C99">
        <w:rPr>
          <w:szCs w:val="24"/>
          <w:lang w:val="en-GB"/>
        </w:rPr>
        <w:t xml:space="preserve"> has been </w:t>
      </w:r>
      <w:r w:rsidR="004547A2" w:rsidRPr="003A1C99">
        <w:rPr>
          <w:szCs w:val="24"/>
          <w:lang w:val="en-GB"/>
        </w:rPr>
        <w:t>conducted</w:t>
      </w:r>
      <w:r w:rsidR="00DB18AE" w:rsidRPr="003A1C99">
        <w:rPr>
          <w:szCs w:val="24"/>
          <w:lang w:val="en-GB"/>
        </w:rPr>
        <w:t xml:space="preserve">, </w:t>
      </w:r>
      <w:r>
        <w:rPr>
          <w:szCs w:val="24"/>
          <w:lang w:val="en-GB"/>
        </w:rPr>
        <w:t xml:space="preserve">where </w:t>
      </w:r>
      <w:proofErr w:type="spellStart"/>
      <w:r>
        <w:rPr>
          <w:szCs w:val="24"/>
          <w:lang w:val="en-GB"/>
        </w:rPr>
        <w:t>PanNE</w:t>
      </w:r>
      <w:r w:rsidR="00FA698C">
        <w:rPr>
          <w:szCs w:val="24"/>
          <w:lang w:val="en-GB"/>
        </w:rPr>
        <w:t>N</w:t>
      </w:r>
      <w:r>
        <w:rPr>
          <w:szCs w:val="24"/>
          <w:lang w:val="en-GB"/>
        </w:rPr>
        <w:t>s</w:t>
      </w:r>
      <w:proofErr w:type="spellEnd"/>
      <w:r>
        <w:rPr>
          <w:szCs w:val="24"/>
          <w:lang w:val="en-GB"/>
        </w:rPr>
        <w:t xml:space="preserve"> were considered together with other NE</w:t>
      </w:r>
      <w:r w:rsidR="00FA698C">
        <w:rPr>
          <w:szCs w:val="24"/>
          <w:lang w:val="en-GB"/>
        </w:rPr>
        <w:t>N</w:t>
      </w:r>
      <w:r>
        <w:rPr>
          <w:szCs w:val="24"/>
          <w:lang w:val="en-GB"/>
        </w:rPr>
        <w:t xml:space="preserve">s, </w:t>
      </w:r>
      <w:r w:rsidR="004547A2" w:rsidRPr="003A1C99">
        <w:rPr>
          <w:szCs w:val="24"/>
          <w:lang w:val="en-GB"/>
        </w:rPr>
        <w:t>however,</w:t>
      </w:r>
      <w:r w:rsidR="00DB18AE" w:rsidRPr="003A1C99">
        <w:rPr>
          <w:szCs w:val="24"/>
          <w:lang w:val="en-GB"/>
        </w:rPr>
        <w:t xml:space="preserve"> it did not identify any risk locus</w:t>
      </w:r>
      <w:r w:rsidR="004547A2" w:rsidRPr="003A1C99">
        <w:rPr>
          <w:szCs w:val="24"/>
          <w:lang w:val="en-GB"/>
        </w:rPr>
        <w:t xml:space="preserve"> at the conventional GWA</w:t>
      </w:r>
      <w:r w:rsidR="001B71AF" w:rsidRPr="003A1C99">
        <w:rPr>
          <w:szCs w:val="24"/>
          <w:lang w:val="en-GB"/>
        </w:rPr>
        <w:t>S</w:t>
      </w:r>
      <w:r w:rsidR="004547A2" w:rsidRPr="003A1C99">
        <w:rPr>
          <w:szCs w:val="24"/>
          <w:lang w:val="en-GB"/>
        </w:rPr>
        <w:t xml:space="preserve"> threshold of significance</w:t>
      </w:r>
      <w:r w:rsidR="00DB18AE" w:rsidRPr="003A1C99">
        <w:rPr>
          <w:szCs w:val="24"/>
          <w:lang w:val="en-GB"/>
        </w:rPr>
        <w:t xml:space="preserve"> </w:t>
      </w:r>
      <w:r w:rsidR="00DB18AE" w:rsidRPr="003A1C99">
        <w:rPr>
          <w:szCs w:val="24"/>
          <w:lang w:val="en-GB"/>
        </w:rPr>
        <w:fldChar w:fldCharType="begin" w:fldLock="1"/>
      </w:r>
      <w:r w:rsidR="006107D1">
        <w:rPr>
          <w:szCs w:val="24"/>
          <w:lang w:val="en-GB"/>
        </w:rPr>
        <w:instrText>ADDIN CSL_CITATION {"citationItems":[{"id":"ITEM-1","itemData":{"DOI":"10.1530/ERC-16-0171","ISSN":"14796821","PMID":"27492634","abstract":"The etiology of neuroendocrine tumors remains poorly defined. Although neuroendocrine tumors are in some cases associated with inherited genetic syndromes, such syndromes are rare. The majority of neuroendocrine tumors are thought to be sporadic. We performed a genome-wide association study (GWAS) to identify potential genetic risk factors for sporadic neuroendocrine tumors. Using germline DNA from blood specimens, we genotyped 909,622 SNPs using the Affymetrix 6.0 GeneChip, in a cohort comprising 832 neuroendocrine tumor cases from Dana-Farber Cancer Institute and Massachusetts General Hospital and 4542 controls from the Harvard School of Public Health. An additional 241 controls from Dana-Farber Cancer Institute were used for quality control. We assessed risk associations in the overall cohort, and in neuroendocrine tumor subgroups. We identified no potential risk associations in the cohort overall. In the small intestine neuroendocrine tumor subgroup, comprising 293 cases, we identified risk associations with three SNPs on chromosome 12, all in strong LD. The three SNPs are located upstream of ELK3, a transcription factor implicated in angiogenesis. We did not identify clear risk associations in the bronchial or pancreatic neuroendocrine subgroups. This large-scale study provides initial evidence that presumed sporadic small intestine neuroendocrine tumors may have a genetic etiology. Our results provide a basis for further exploring the role of genes implicated in this analysis, and for replication studies to confirm the observed associations. Additional studies to evaluate potential genetic risk factors for sporadic pancreatic and bronchial neuroendocrine tumors are warranted.","author":[{"dropping-particle":"","family":"Du","given":"Yeting","non-dropping-particle":"","parse-names":false,"suffix":""},{"dropping-particle":"","family":"Ter-Minassian","given":"Monica","non-dropping-particle":"","parse-names":false,"suffix":""},{"dropping-particle":"","family":"Brais","given":"Lauren","non-dropping-particle":"","parse-names":false,"suffix":""},{"dropping-particle":"","family":"Brooks","given":"Nichole","non-dropping-particle":"","parse-names":false,"suffix":""},{"dropping-particle":"","family":"Waldron","given":"Amanda","non-dropping-particle":"","parse-names":false,"suffix":""},{"dropping-particle":"","family":"Chan","given":"Jennifer A.","non-dropping-particle":"","parse-names":false,"suffix":""},{"dropping-particle":"","family":"Lin","given":"Xihong","non-dropping-particle":"","parse-names":false,"suffix":""},{"dropping-particle":"","family":"Kraft","given":"Peter","non-dropping-particle":"","parse-names":false,"suffix":""},{"dropping-particle":"","family":"Christiani","given":"David C.","non-dropping-particle":"","parse-names":false,"suffix":""},{"dropping-particle":"","family":"Kulke","given":"Matthew H.","non-dropping-particle":"","parse-names":false,"suffix":""}],"container-title":"Endocrine-Related Cancer","id":"ITEM-1","issue":"8","issued":{"date-parts":[["2016","8","1"]]},"page":"587-594","publisher":"BioScientifica Ltd.","title":"Genetic associations with neuroendocrine tumor risk: Results from a genome-wide association study","type":"article-journal","volume":"23"},"uris":["http://www.mendeley.com/documents/?uuid=85a02258-1cde-3f32-801f-0c194948fd49"]}],"mendeley":{"formattedCitation":"[18]","plainTextFormattedCitation":"[18]","previouslyFormattedCitation":"[18]"},"properties":{"noteIndex":0},"schema":"https://github.com/citation-style-language/schema/raw/master/csl-citation.json"}</w:instrText>
      </w:r>
      <w:r w:rsidR="00DB18AE" w:rsidRPr="003A1C99">
        <w:rPr>
          <w:szCs w:val="24"/>
          <w:lang w:val="en-GB"/>
        </w:rPr>
        <w:fldChar w:fldCharType="separate"/>
      </w:r>
      <w:r w:rsidR="006107D1" w:rsidRPr="006107D1">
        <w:rPr>
          <w:noProof/>
          <w:szCs w:val="24"/>
          <w:lang w:val="en-GB"/>
        </w:rPr>
        <w:t>[18]</w:t>
      </w:r>
      <w:r w:rsidR="00DB18AE" w:rsidRPr="003A1C99">
        <w:rPr>
          <w:szCs w:val="24"/>
          <w:lang w:val="en-GB"/>
        </w:rPr>
        <w:fldChar w:fldCharType="end"/>
      </w:r>
      <w:r w:rsidR="00062A0D">
        <w:rPr>
          <w:szCs w:val="24"/>
          <w:lang w:val="en-GB"/>
        </w:rPr>
        <w:t>.</w:t>
      </w:r>
      <w:r w:rsidR="00DB4DB0" w:rsidRPr="003A1C99">
        <w:rPr>
          <w:szCs w:val="24"/>
          <w:lang w:val="en-GB"/>
        </w:rPr>
        <w:t xml:space="preserve"> </w:t>
      </w:r>
      <w:r w:rsidR="004547A2" w:rsidRPr="003A1C99">
        <w:rPr>
          <w:szCs w:val="24"/>
          <w:lang w:val="en-GB"/>
        </w:rPr>
        <w:t>R</w:t>
      </w:r>
      <w:r w:rsidR="00DB18AE" w:rsidRPr="003A1C99">
        <w:rPr>
          <w:szCs w:val="24"/>
          <w:lang w:val="en-GB"/>
        </w:rPr>
        <w:t>ece</w:t>
      </w:r>
      <w:r w:rsidR="004547A2" w:rsidRPr="003A1C99">
        <w:rPr>
          <w:szCs w:val="24"/>
          <w:lang w:val="en-GB"/>
        </w:rPr>
        <w:t>nt evidence suggest</w:t>
      </w:r>
      <w:r w:rsidR="001B71AF" w:rsidRPr="003A1C99">
        <w:rPr>
          <w:szCs w:val="24"/>
          <w:lang w:val="en-GB"/>
        </w:rPr>
        <w:t>s</w:t>
      </w:r>
      <w:r w:rsidR="004547A2" w:rsidRPr="003A1C99">
        <w:rPr>
          <w:szCs w:val="24"/>
          <w:lang w:val="en-GB"/>
        </w:rPr>
        <w:t xml:space="preserve"> a certain degree of overlap of risk variants between</w:t>
      </w:r>
      <w:r w:rsidR="00DC1F77" w:rsidRPr="003A1C99">
        <w:rPr>
          <w:szCs w:val="24"/>
          <w:lang w:val="en-GB"/>
        </w:rPr>
        <w:t xml:space="preserve"> </w:t>
      </w:r>
      <w:proofErr w:type="spellStart"/>
      <w:r w:rsidR="00FA698C" w:rsidRPr="003A1C99">
        <w:rPr>
          <w:szCs w:val="24"/>
          <w:lang w:val="en-GB"/>
        </w:rPr>
        <w:t>PanNE</w:t>
      </w:r>
      <w:r w:rsidR="00FA698C">
        <w:rPr>
          <w:szCs w:val="24"/>
          <w:lang w:val="en-GB"/>
        </w:rPr>
        <w:t>N</w:t>
      </w:r>
      <w:r w:rsidR="00FA698C" w:rsidRPr="003A1C99">
        <w:rPr>
          <w:szCs w:val="24"/>
          <w:lang w:val="en-GB"/>
        </w:rPr>
        <w:t>s</w:t>
      </w:r>
      <w:proofErr w:type="spellEnd"/>
      <w:r w:rsidR="00FA698C" w:rsidRPr="003A1C99">
        <w:rPr>
          <w:szCs w:val="24"/>
          <w:lang w:val="en-GB"/>
        </w:rPr>
        <w:t xml:space="preserve"> </w:t>
      </w:r>
      <w:r w:rsidR="004547A2" w:rsidRPr="003A1C99">
        <w:rPr>
          <w:szCs w:val="24"/>
          <w:lang w:val="en-GB"/>
        </w:rPr>
        <w:t>and</w:t>
      </w:r>
      <w:r w:rsidR="00DC1F77" w:rsidRPr="003A1C99">
        <w:rPr>
          <w:szCs w:val="24"/>
          <w:lang w:val="en-GB"/>
        </w:rPr>
        <w:t xml:space="preserve"> PDACs </w:t>
      </w:r>
      <w:r w:rsidR="00DC1F77" w:rsidRPr="003A1C99">
        <w:rPr>
          <w:szCs w:val="24"/>
          <w:lang w:val="en-GB"/>
        </w:rPr>
        <w:fldChar w:fldCharType="begin" w:fldLock="1"/>
      </w:r>
      <w:r w:rsidR="006107D1">
        <w:rPr>
          <w:szCs w:val="24"/>
          <w:lang w:val="en-GB"/>
        </w:rPr>
        <w:instrText>ADDIN CSL_CITATION {"citationItems":[{"id":"ITEM-1","itemData":{"DOI":"10.1093/carcin/bgx150","ISSN":"1460-2180","PMID":"29309705","abstract":"Pancreatic neuroendocrine neoplasms (pNEN) account for less than 5% of all pancreatic neoplasms and genetic association studies on susceptibility to the disease are limited. We sought to identify possible overlap of genetic susceptibility loci between pancreatic ductal adenocarcinoma (PDAC) and pNEN; therefore, PDAC susceptibility variants (n = 23) from Caucasian genome-wide association studies (GWAS) were genotyped in 369 pNEN cases and 3277 controls from the PANcreatic Disease ReseArch (PANDoRA) consortium to evaluate the odds associated with pNEN risk, disease onset and tumor characteristics. Main effect analyses showed four PDAC susceptibility variants-rs9854771, rs1561927, rs9543325 and rs10919791 to be associated with pNEN risk. Subsequently, only associations with rs9543325, rs10919791 and rs1561927 were noteworthy with false positive report probability (FPRP) tests. Stratified analyses considering age at onset (50-year threshold), showed rs2736098, rs16986825 and rs9854771 to be associated with risk of developing pNEN at a younger age. Stratified analyses also showed some single nucleotide polymorphisms to be associated with different degrees of tumor grade, metastatic potential and functionality. Our results identify known GWAS PDAC susceptibility loci, which may also be involved in sporadic pNEN etiology and suggest that some genetic mechanisms governing pathogenesis of these two entities may be similar, with few of these loci being more influential in younger cases or tumor subtypes.","author":[{"dropping-particle":"","family":"Obazee","given":"Ofure","non-dropping-particle":"","parse-names":false,"suffix":""},{"dropping-particle":"","family":"Capurso","given":"Gabriele","non-dropping-particle":"","parse-names":false,"suffix":""},{"dropping-particle":"","family":"Tavano","given":"Francesca","non-dropping-particle":"","parse-names":false,"suffix":""},{"dropping-particle":"","family":"Archibugi","given":"Livia","non-dropping-particle":"","parse-names":false,"suffix":""},{"dropping-particle":"","family":"Bonis","given":"Antonio","non-dropping-particle":"De","parse-names":false,"suffix":""},{"dropping-particle":"","family":"Greenhalf","given":"William","non-dropping-particle":"","parse-names":false,"suffix":""},{"dropping-particle":"","family":"Key","given":"Tim","non-dropping-particle":"","parse-names":false,"suffix":""},{"dropping-particle":"","family":"Pasquali","given":"Claudio","non-dropping-particle":"","parse-names":false,"suffix":""},{"dropping-particle":"","family":"Milanetto","given":"Anna Caterina","non-dropping-particle":"","parse-names":false,"suffix":""},{"dropping-particle":"","family":"Hackert","given":"Thilo","non-dropping-particle":"","parse-names":false,"suffix":""},{"dropping-particle":"","family":"Fogar","given":"Paola","non-dropping-particle":"","parse-names":false,"suffix":""},{"dropping-particle":"","family":"Liço","given":"Valbona","non-dropping-particle":"","parse-names":false,"suffix":""},{"dropping-particle":"","family":"Dervenis","given":"Christos","non-dropping-particle":"","parse-names":false,"suffix":""},{"dropping-particle":"","family":"Lawlor","given":"Rita T.","non-dropping-particle":"","parse-names":false,"suffix":""},{"dropping-particle":"","family":"Landoni","given":"Luca","non-dropping-particle":"","parse-names":false,"suffix":""},{"dropping-particle":"","family":"Gazouli","given":"Maria","non-dropping-particle":"","parse-names":false,"suffix":""},{"dropping-particle":"","family":"Zambon","given":"Carlo Federico","non-dropping-particle":"","parse-names":false,"suffix":""},{"dropping-particle":"","family":"Funel","given":"Niccola","non-dropping-particle":"","parse-names":false,"suffix":""},{"dropping-particle":"","family":"Strobel","given":"Oliver","non-dropping-particle":"","parse-names":false,"suffix":""},{"dropping-particle":"","family":"Jamroziak","given":"Krzysztof","non-dropping-particle":"","parse-names":false,"suffix":""},{"dropping-particle":"","family":"Cantù","given":"Cinzia","non-dropping-particle":"","parse-names":false,"suffix":""},{"dropping-particle":"","family":"Malecka-Panas","given":"Ewa","non-dropping-particle":"","parse-names":false,"suffix":""},{"dropping-particle":"","family":"Landi","given":"Stefano","non-dropping-particle":"","parse-names":false,"suffix":""},{"dropping-particle":"","family":"Neoptolemos","given":"John P.","non-dropping-particle":"","parse-names":false,"suffix":""},{"dropping-particle":"","family":"Basso","given":"Daniela","non-dropping-particle":"","parse-names":false,"suffix":""},{"dropping-particle":"","family":"Talar-Wojnarowska","given":"Renata","non-dropping-particle":"","parse-names":false,"suffix":""},{"dropping-particle":"","family":"Rinzivillo","given":"Maria","non-dropping-particle":"","parse-names":false,"suffix":""},{"dropping-particle":"","family":"Andriulli","given":"Angelo","non-dropping-particle":"","parse-names":false,"suffix":""},{"dropping-particle":"","family":"Canzian","given":"Federico","non-dropping-particle":"","parse-names":false,"suffix":""},{"dropping-particle":"","family":"Campa","given":"Daniele","non-dropping-particle":"","parse-names":false,"suffix":""}],"container-title":"Carcinogenesis","id":"ITEM-1","issue":"3","issued":{"date-parts":[["2018","3","8"]]},"language":"eng","page":"360-367","publisher":"Oxford University Press","publisher-place":"England","title":"Common genetic variants associated with pancreatic adenocarcinoma may also modify risk of pancreatic neuroendocrine neoplasms.","type":"article-journal","volume":"39"},"uris":["http://www.mendeley.com/documents/?uuid=b696815c-8fee-40f5-89ae-a83b140ec48c"]}],"mendeley":{"formattedCitation":"[16]","plainTextFormattedCitation":"[16]","previouslyFormattedCitation":"[16]"},"properties":{"noteIndex":0},"schema":"https://github.com/citation-style-language/schema/raw/master/csl-citation.json"}</w:instrText>
      </w:r>
      <w:r w:rsidR="00DC1F77" w:rsidRPr="003A1C99">
        <w:rPr>
          <w:szCs w:val="24"/>
          <w:lang w:val="en-GB"/>
        </w:rPr>
        <w:fldChar w:fldCharType="separate"/>
      </w:r>
      <w:r w:rsidR="006107D1" w:rsidRPr="006107D1">
        <w:rPr>
          <w:noProof/>
          <w:szCs w:val="24"/>
          <w:lang w:val="en-GB"/>
        </w:rPr>
        <w:t>[16]</w:t>
      </w:r>
      <w:r w:rsidR="00DC1F77" w:rsidRPr="003A1C99">
        <w:rPr>
          <w:szCs w:val="24"/>
          <w:lang w:val="en-GB"/>
        </w:rPr>
        <w:fldChar w:fldCharType="end"/>
      </w:r>
      <w:r w:rsidR="00852823" w:rsidRPr="003A1C99">
        <w:rPr>
          <w:szCs w:val="24"/>
          <w:lang w:val="en-GB"/>
        </w:rPr>
        <w:t>.</w:t>
      </w:r>
    </w:p>
    <w:p w14:paraId="67210CAC" w14:textId="13A377EE" w:rsidR="00373DCB" w:rsidRPr="003A1C99" w:rsidRDefault="00062A0D" w:rsidP="00943D69">
      <w:pPr>
        <w:spacing w:line="360" w:lineRule="auto"/>
        <w:rPr>
          <w:szCs w:val="24"/>
          <w:lang w:val="en-GB"/>
        </w:rPr>
      </w:pPr>
      <w:r>
        <w:rPr>
          <w:szCs w:val="24"/>
          <w:lang w:val="en-GB"/>
        </w:rPr>
        <w:t>H</w:t>
      </w:r>
      <w:r w:rsidR="004547A2" w:rsidRPr="003A1C99">
        <w:rPr>
          <w:szCs w:val="24"/>
          <w:lang w:val="en-GB"/>
        </w:rPr>
        <w:t xml:space="preserve">igh penetrance causative </w:t>
      </w:r>
      <w:r w:rsidR="00FF5984" w:rsidRPr="003A1C99">
        <w:rPr>
          <w:szCs w:val="24"/>
          <w:lang w:val="en-GB"/>
        </w:rPr>
        <w:t xml:space="preserve">germline mutations </w:t>
      </w:r>
      <w:r w:rsidR="004547A2" w:rsidRPr="003A1C99">
        <w:rPr>
          <w:szCs w:val="24"/>
          <w:lang w:val="en-GB"/>
        </w:rPr>
        <w:t xml:space="preserve">have been </w:t>
      </w:r>
      <w:r>
        <w:rPr>
          <w:szCs w:val="24"/>
          <w:lang w:val="en-GB"/>
        </w:rPr>
        <w:t xml:space="preserve">reported </w:t>
      </w:r>
      <w:r w:rsidR="004547A2" w:rsidRPr="003A1C99">
        <w:rPr>
          <w:szCs w:val="24"/>
          <w:lang w:val="en-GB"/>
        </w:rPr>
        <w:t xml:space="preserve">in the </w:t>
      </w:r>
      <w:r w:rsidR="00FF5984" w:rsidRPr="003A1C99">
        <w:rPr>
          <w:i/>
          <w:iCs/>
          <w:szCs w:val="24"/>
          <w:lang w:val="en-GB"/>
        </w:rPr>
        <w:t>MTYH</w:t>
      </w:r>
      <w:r w:rsidR="00FF5984" w:rsidRPr="003A1C99">
        <w:rPr>
          <w:szCs w:val="24"/>
          <w:lang w:val="en-GB"/>
        </w:rPr>
        <w:t xml:space="preserve">, </w:t>
      </w:r>
      <w:r w:rsidR="00FF5984" w:rsidRPr="003A1C99">
        <w:rPr>
          <w:i/>
          <w:iCs/>
          <w:szCs w:val="24"/>
          <w:lang w:val="en-GB"/>
        </w:rPr>
        <w:t>CHEK2</w:t>
      </w:r>
      <w:r w:rsidR="00FF5984" w:rsidRPr="003A1C99">
        <w:rPr>
          <w:szCs w:val="24"/>
          <w:lang w:val="en-GB"/>
        </w:rPr>
        <w:t xml:space="preserve">, </w:t>
      </w:r>
      <w:r w:rsidR="00FF5984" w:rsidRPr="003A1C99">
        <w:rPr>
          <w:i/>
          <w:iCs/>
          <w:szCs w:val="24"/>
          <w:lang w:val="en-GB"/>
        </w:rPr>
        <w:t>BRCA2</w:t>
      </w:r>
      <w:r w:rsidR="00FF5984" w:rsidRPr="003A1C99">
        <w:rPr>
          <w:szCs w:val="24"/>
          <w:lang w:val="en-GB"/>
        </w:rPr>
        <w:t xml:space="preserve">, </w:t>
      </w:r>
      <w:r w:rsidR="00FF5984" w:rsidRPr="003A1C99">
        <w:rPr>
          <w:i/>
          <w:iCs/>
          <w:szCs w:val="24"/>
          <w:lang w:val="en-GB"/>
        </w:rPr>
        <w:t>ATM</w:t>
      </w:r>
      <w:r w:rsidR="00FF5984" w:rsidRPr="003A1C99">
        <w:rPr>
          <w:szCs w:val="24"/>
          <w:lang w:val="en-GB"/>
        </w:rPr>
        <w:t xml:space="preserve">, </w:t>
      </w:r>
      <w:r w:rsidR="00FF5984" w:rsidRPr="003A1C99">
        <w:rPr>
          <w:i/>
          <w:iCs/>
          <w:szCs w:val="24"/>
          <w:lang w:val="en-GB"/>
        </w:rPr>
        <w:t>MAPKBP1</w:t>
      </w:r>
      <w:r w:rsidR="00FF5984" w:rsidRPr="003A1C99">
        <w:rPr>
          <w:szCs w:val="24"/>
          <w:lang w:val="en-GB"/>
        </w:rPr>
        <w:t xml:space="preserve">, </w:t>
      </w:r>
      <w:r w:rsidR="00FF5984" w:rsidRPr="003A1C99">
        <w:rPr>
          <w:i/>
          <w:iCs/>
          <w:szCs w:val="24"/>
          <w:lang w:val="en-GB"/>
        </w:rPr>
        <w:t>PIF1</w:t>
      </w:r>
      <w:r w:rsidR="00FF5984" w:rsidRPr="003A1C99">
        <w:rPr>
          <w:szCs w:val="24"/>
          <w:lang w:val="en-GB"/>
        </w:rPr>
        <w:t xml:space="preserve">, </w:t>
      </w:r>
      <w:r w:rsidR="00FF5984" w:rsidRPr="003A1C99">
        <w:rPr>
          <w:i/>
          <w:iCs/>
          <w:szCs w:val="24"/>
          <w:lang w:val="en-GB"/>
        </w:rPr>
        <w:t xml:space="preserve">CDKN1B </w:t>
      </w:r>
      <w:r w:rsidR="00FF5984" w:rsidRPr="003A1C99">
        <w:rPr>
          <w:szCs w:val="24"/>
          <w:lang w:val="en-GB"/>
        </w:rPr>
        <w:t xml:space="preserve">genes </w:t>
      </w:r>
      <w:r w:rsidR="00FF5984" w:rsidRPr="003A1C99">
        <w:rPr>
          <w:szCs w:val="24"/>
          <w:lang w:val="en-GB"/>
        </w:rPr>
        <w:fldChar w:fldCharType="begin" w:fldLock="1"/>
      </w:r>
      <w:r w:rsidR="006107D1">
        <w:rPr>
          <w:szCs w:val="24"/>
          <w:lang w:val="en-GB"/>
        </w:rPr>
        <w:instrText>ADDIN CSL_CITATION {"citationItems":[{"id":"ITEM-1","itemData":{"DOI":"10.1530/ERC-19-0175","ISSN":"14796821","PMID":"31252410","abstract":"Neuroendocrine neoplasms (NENs) are a relatively rare group of heterogeneous tumours originating from neuroendocrine cells found throughout the body.Pancreatic NENs (PanNENs) are the second most common pancreatic malignancy accounting for 1-3% of all neoplasms developing in the pancreas.Despite having a low background mutation rate, driver mutations in MEN1, DAXX/ATRX and mTOR pathway genes (PTEN, TSC1/2) are implicated in disease development and progression.Their increased incidence coupled with advances in sequencing technologies has reignited the interest in PanNEN research and has accelerated the acquisition of molecular data.Studies utilising such technological advances have further enriched our knowledge of PanNENs biology through novel findings, including higher-than-expected presence of germline mutations in 17% of sporadic tumours of no familial background, identification of novel mutational signatures and complex chromosomal rearrangements and a dysregulated epigenetic machinery.Integrated genomic studies have progressed the field by identifying the synergistic action between different molecular mechanisms, while holding the promise for deciphering disease heterogeneity.Although our understanding is far from being complete, these novel findings have provided the optimism of shaping the future of PanNEN research, ultimately leading to an era of precision medicine for NETs.He re, we recapitulate the existing knowledge on pancreatic neuroendocrine tumours (PanNETs) and discuss how recent, novel findings have furthered our understanding of these complex tumours.","author":[{"dropping-particle":"","family":"Pipinikas","given":"Christodoulos P.","non-dropping-particle":"","parse-names":false,"suffix":""},{"dropping-particle":"","family":"Berner","given":"Alison M.","non-dropping-particle":"","parse-names":false,"suffix":""},{"dropping-particle":"","family":"Sposito","given":"Teresa","non-dropping-particle":"","parse-names":false,"suffix":""},{"dropping-particle":"","family":"Thirlwell","given":"Christina","non-dropping-particle":"","parse-names":false,"suffix":""}],"container-title":"Endocrine-Related Cancer","id":"ITEM-1","issue":"9","issued":{"date-parts":[["2019","8","1"]]},"page":"R519-R544","publisher":"BioScientifica Ltd.","title":"The evolving (epi)genetic landscape of pancreatic neuroendocrine tumours","type":"article","volume":"26"},"uris":["http://www.mendeley.com/documents/?uuid=a70d5e8a-d84b-3816-a1db-a948875c18f8"]}],"mendeley":{"formattedCitation":"[3]","plainTextFormattedCitation":"[3]","previouslyFormattedCitation":"[3]"},"properties":{"noteIndex":0},"schema":"https://github.com/citation-style-language/schema/raw/master/csl-citation.json"}</w:instrText>
      </w:r>
      <w:r w:rsidR="00FF5984" w:rsidRPr="003A1C99">
        <w:rPr>
          <w:szCs w:val="24"/>
          <w:lang w:val="en-GB"/>
        </w:rPr>
        <w:fldChar w:fldCharType="separate"/>
      </w:r>
      <w:r w:rsidR="006107D1" w:rsidRPr="006107D1">
        <w:rPr>
          <w:noProof/>
          <w:szCs w:val="24"/>
          <w:lang w:val="en-GB"/>
        </w:rPr>
        <w:t>[3]</w:t>
      </w:r>
      <w:r w:rsidR="00FF5984" w:rsidRPr="003A1C99">
        <w:rPr>
          <w:szCs w:val="24"/>
          <w:lang w:val="en-GB"/>
        </w:rPr>
        <w:fldChar w:fldCharType="end"/>
      </w:r>
      <w:r w:rsidR="00FF5984" w:rsidRPr="003A1C99">
        <w:rPr>
          <w:szCs w:val="24"/>
          <w:lang w:val="en-GB"/>
        </w:rPr>
        <w:t xml:space="preserve"> </w:t>
      </w:r>
      <w:r>
        <w:rPr>
          <w:szCs w:val="24"/>
          <w:lang w:val="en-GB"/>
        </w:rPr>
        <w:t>that</w:t>
      </w:r>
      <w:r w:rsidR="00FF5984" w:rsidRPr="003A1C99">
        <w:rPr>
          <w:szCs w:val="24"/>
          <w:lang w:val="en-GB"/>
        </w:rPr>
        <w:t xml:space="preserve"> are principally implicated in three biological mechanisms</w:t>
      </w:r>
      <w:r w:rsidR="0079746B" w:rsidRPr="003A1C99">
        <w:rPr>
          <w:szCs w:val="24"/>
          <w:lang w:val="en-GB"/>
        </w:rPr>
        <w:t>:</w:t>
      </w:r>
      <w:r w:rsidR="00FF5984" w:rsidRPr="003A1C99">
        <w:rPr>
          <w:szCs w:val="24"/>
          <w:lang w:val="en-GB"/>
        </w:rPr>
        <w:t xml:space="preserve"> DNA repair, and chromatin remodelling. The maintenance of chromatin organisation is a recurrent aspect in </w:t>
      </w:r>
      <w:proofErr w:type="spellStart"/>
      <w:r w:rsidR="00FA698C" w:rsidRPr="003A1C99">
        <w:rPr>
          <w:szCs w:val="24"/>
          <w:lang w:val="en-GB"/>
        </w:rPr>
        <w:t>PanNE</w:t>
      </w:r>
      <w:r w:rsidR="00FA698C">
        <w:rPr>
          <w:szCs w:val="24"/>
          <w:lang w:val="en-GB"/>
        </w:rPr>
        <w:t>N</w:t>
      </w:r>
      <w:proofErr w:type="spellEnd"/>
      <w:r w:rsidR="004F6A74">
        <w:rPr>
          <w:szCs w:val="24"/>
          <w:lang w:val="en-GB"/>
        </w:rPr>
        <w:t>,</w:t>
      </w:r>
      <w:r w:rsidR="00FF5984" w:rsidRPr="003A1C99">
        <w:rPr>
          <w:szCs w:val="24"/>
          <w:lang w:val="en-GB"/>
        </w:rPr>
        <w:t xml:space="preserve"> in particular, the alternative lengthening of telomeres</w:t>
      </w:r>
      <w:r w:rsidR="00A62DD7">
        <w:rPr>
          <w:szCs w:val="24"/>
          <w:lang w:val="en-GB"/>
        </w:rPr>
        <w:t>, which is partially driven</w:t>
      </w:r>
      <w:r w:rsidR="00FF5984" w:rsidRPr="003A1C99">
        <w:rPr>
          <w:szCs w:val="24"/>
          <w:lang w:val="en-GB"/>
        </w:rPr>
        <w:t xml:space="preserve"> by somatic </w:t>
      </w:r>
      <w:r w:rsidR="00924E66" w:rsidRPr="003A1C99">
        <w:rPr>
          <w:szCs w:val="24"/>
          <w:lang w:val="en-GB"/>
        </w:rPr>
        <w:t>mutation</w:t>
      </w:r>
      <w:r w:rsidR="00F11132" w:rsidRPr="003A1C99">
        <w:rPr>
          <w:szCs w:val="24"/>
          <w:lang w:val="en-GB"/>
        </w:rPr>
        <w:t>s</w:t>
      </w:r>
      <w:r w:rsidR="00924E66" w:rsidRPr="003A1C99">
        <w:rPr>
          <w:szCs w:val="24"/>
          <w:lang w:val="en-GB"/>
        </w:rPr>
        <w:t xml:space="preserve"> in</w:t>
      </w:r>
      <w:r w:rsidR="00FF5984" w:rsidRPr="003A1C99">
        <w:rPr>
          <w:szCs w:val="24"/>
          <w:lang w:val="en-GB"/>
        </w:rPr>
        <w:t xml:space="preserve"> two genes involved in telomere length (TL) regulation</w:t>
      </w:r>
      <w:r w:rsidR="004D321C" w:rsidRPr="003A1C99">
        <w:rPr>
          <w:szCs w:val="24"/>
          <w:lang w:val="en-GB"/>
        </w:rPr>
        <w:t>,</w:t>
      </w:r>
      <w:r w:rsidR="0079746B" w:rsidRPr="003A1C99">
        <w:rPr>
          <w:szCs w:val="24"/>
          <w:lang w:val="en-GB"/>
        </w:rPr>
        <w:t xml:space="preserve"> the</w:t>
      </w:r>
      <w:r w:rsidR="00FF5984" w:rsidRPr="003A1C99">
        <w:rPr>
          <w:szCs w:val="24"/>
          <w:lang w:val="en-GB"/>
        </w:rPr>
        <w:t xml:space="preserve"> death domain associated protein (</w:t>
      </w:r>
      <w:r w:rsidR="00FF5984" w:rsidRPr="003A1C99">
        <w:rPr>
          <w:i/>
          <w:iCs/>
          <w:szCs w:val="24"/>
          <w:lang w:val="en-GB"/>
        </w:rPr>
        <w:t>DAXX)</w:t>
      </w:r>
      <w:r w:rsidR="00FF5984" w:rsidRPr="003A1C99">
        <w:rPr>
          <w:szCs w:val="24"/>
          <w:lang w:val="en-GB"/>
        </w:rPr>
        <w:t xml:space="preserve"> and ATRX chromatin </w:t>
      </w:r>
      <w:proofErr w:type="spellStart"/>
      <w:r w:rsidR="00FF5984" w:rsidRPr="003A1C99">
        <w:rPr>
          <w:szCs w:val="24"/>
          <w:lang w:val="en-GB"/>
        </w:rPr>
        <w:t>remodeler</w:t>
      </w:r>
      <w:proofErr w:type="spellEnd"/>
      <w:r w:rsidR="00FF5984" w:rsidRPr="003A1C99">
        <w:rPr>
          <w:szCs w:val="24"/>
          <w:lang w:val="en-GB"/>
        </w:rPr>
        <w:t xml:space="preserve"> (</w:t>
      </w:r>
      <w:r w:rsidR="00FF5984" w:rsidRPr="003A1C99">
        <w:rPr>
          <w:i/>
          <w:iCs/>
          <w:szCs w:val="24"/>
          <w:lang w:val="en-GB"/>
        </w:rPr>
        <w:t>ATRX)</w:t>
      </w:r>
      <w:r w:rsidR="00FF5984" w:rsidRPr="003A1C99">
        <w:rPr>
          <w:szCs w:val="24"/>
          <w:lang w:val="en-GB"/>
        </w:rPr>
        <w:t xml:space="preserve"> genes</w:t>
      </w:r>
      <w:r w:rsidR="0079746B" w:rsidRPr="003A1C99">
        <w:rPr>
          <w:szCs w:val="24"/>
          <w:lang w:val="en-GB"/>
        </w:rPr>
        <w:t>,</w:t>
      </w:r>
      <w:r w:rsidR="00FF5984" w:rsidRPr="003A1C99">
        <w:rPr>
          <w:szCs w:val="24"/>
          <w:lang w:val="en-GB"/>
        </w:rPr>
        <w:t xml:space="preserve"> present in 17-25% of </w:t>
      </w:r>
      <w:proofErr w:type="spellStart"/>
      <w:r w:rsidR="00FA698C" w:rsidRPr="003A1C99">
        <w:rPr>
          <w:szCs w:val="24"/>
          <w:lang w:val="en-GB"/>
        </w:rPr>
        <w:t>PanNE</w:t>
      </w:r>
      <w:r w:rsidR="00FA698C">
        <w:rPr>
          <w:szCs w:val="24"/>
          <w:lang w:val="en-GB"/>
        </w:rPr>
        <w:t>N</w:t>
      </w:r>
      <w:proofErr w:type="spellEnd"/>
      <w:r w:rsidR="00FA698C" w:rsidRPr="003A1C99">
        <w:rPr>
          <w:szCs w:val="24"/>
          <w:lang w:val="en-GB"/>
        </w:rPr>
        <w:t xml:space="preserve"> </w:t>
      </w:r>
      <w:r w:rsidR="00FF5984" w:rsidRPr="003A1C99">
        <w:rPr>
          <w:szCs w:val="24"/>
          <w:lang w:val="en-GB"/>
        </w:rPr>
        <w:t xml:space="preserve">subjects </w:t>
      </w:r>
      <w:r w:rsidR="00FF5984" w:rsidRPr="003A1C99">
        <w:rPr>
          <w:szCs w:val="24"/>
          <w:lang w:val="en-GB"/>
        </w:rPr>
        <w:fldChar w:fldCharType="begin" w:fldLock="1"/>
      </w:r>
      <w:r w:rsidR="006107D1">
        <w:rPr>
          <w:szCs w:val="24"/>
          <w:lang w:val="en-GB"/>
        </w:rPr>
        <w:instrText>ADDIN CSL_CITATION {"citationItems":[{"id":"ITEM-1","itemData":{"DOI":"10.1038/nature21063","ISSN":"14764687","PMID":"28199314","abstract":"The diagnosis of pancreatic neuroendocrine tumours (PanNETs) is increasing owing to more sensitive detection methods, and this increase is creating challenges for clinical management. We performed whole-genome sequencing of 102 primary PanNETs and defined the genomic events that characterize their pathogenesis. Here we describe the mutational signatures they harbour, including a deficiency in G:C &gt; T:A base excision repair due to inactivation of MUTYH, which encodes a DNA glycosylase. Clinically sporadic PanNETs contain a larger-than-expected proportion of germline mutations, including previously unreported mutations in the DNA repair genes MUTYH, CHEK2 and BRCA2. Together with mutations in MEN1 and VHL, these mutations occur in 17% of patients. Somatic mutations, including point mutations and gene fusions, were commonly found in genes involved in four main pathways: chromatin remodelling, DNA damage repair, activation of mTOR signalling (including previously undescribed EWSR1 gene fusions), and telomere maintenance. In addition, our gene expression analyses identified a subgroup of tumours associated with hypoxia and HIF signalling.","author":[{"dropping-particle":"","family":"Scarpa","given":"Aldo","non-dropping-particle":"","parse-names":false,"suffix":""},{"dropping-particle":"","family":"Chang","given":"David K.","non-dropping-particle":"","parse-names":false,"suffix":""},{"dropping-particle":"","family":"Nones","given":"Katia","non-dropping-particle":"","parse-names":false,"suffix":""},{"dropping-particle":"","family":"Corbo","given":"Vincenzo","non-dropping-particle":"","parse-names":false,"suffix":""},{"dropping-particle":"","family":"Patch","given":"Ann Marie","non-dropping-particle":"","parse-names":false,"suffix":""},{"dropping-particle":"","family":"Bailey","given":"Peter","non-dropping-particle":"","parse-names":false,"suffix":""},{"dropping-particle":"","family":"Lawlor","given":"Rita T.","non-dropping-particle":"","parse-names":false,"suffix":""},{"dropping-particle":"","family":"Johns","given":"Amber L.","non-dropping-particle":"","parse-names":false,"suffix":""},{"dropping-particle":"","family":"Miller","given":"David K.","non-dropping-particle":"","parse-names":false,"suffix":""},{"dropping-particle":"","family":"Mafficini","given":"Andrea","non-dropping-particle":"","parse-names":false,"suffix":""},{"dropping-particle":"","family":"Rusev","given":"Borislav","non-dropping-particle":"","parse-names":false,"suffix":""},{"dropping-particle":"","family":"Scardoni","given":"Maria","non-dropping-particle":"","parse-names":false,"suffix":""},{"dropping-particle":"","family":"Antonello","given":"Davide","non-dropping-particle":"","parse-names":false,"suffix":""},{"dropping-particle":"","family":"Barbi","given":"Stefano","non-dropping-particle":"","parse-names":false,"suffix":""},{"dropping-particle":"","family":"Sikora","given":"Katarzyna O.","non-dropping-particle":"","parse-names":false,"suffix":""},{"dropping-particle":"","family":"Cingarlini","given":"Sara","non-dropping-particle":"","parse-names":false,"suffix":""},{"dropping-particle":"","family":"Vicentini","given":"Caterina","non-dropping-particle":"","parse-names":false,"suffix":""},{"dropping-particle":"","family":"McKay","given":"Skye","non-dropping-particle":"","parse-names":false,"suffix":""},{"dropping-particle":"","family":"Quinn","given":"Michael C.J.","non-dropping-particle":"","parse-names":false,"suffix":""},{"dropping-particle":"","family":"Bruxner","given":"Timothy J.C.","non-dropping-particle":"","parse-names":false,"suffix":""},{"dropping-particle":"","family":"Christ","given":"Angelika N.","non-dropping-particle":"","parse-names":false,"suffix":""},{"dropping-particle":"","family":"Harliwong","given":"Ivon","non-dropping-particle":"","parse-names":false,"suffix":""},{"dropping-particle":"","family":"Idrisoglu","given":"Senel","non-dropping-particle":"","parse-names":false,"suffix":""},{"dropping-particle":"","family":"McLean","given":"Suzanne","non-dropping-particle":"","parse-names":false,"suffix":""},{"dropping-particle":"","family":"Nourse","given":"Craig","non-dropping-particle":"","parse-names":false,"suffix":""},{"dropping-particle":"","family":"Nourbakhsh","given":"Ehsan","non-dropping-particle":"","parse-names":false,"suffix":""},{"dropping-particle":"","family":"Wilson","given":"Peter J.","non-dropping-particle":"","parse-names":false,"suffix":""},{"dropping-particle":"","family":"Anderson","given":"Matthew J.","non-dropping-particle":"","parse-names":false,"suffix":""},{"dropping-particle":"","family":"Fink","given":"J. Lynn","non-dropping-particle":"","parse-names":false,"suffix":""},{"dropping-particle":"","family":"Newell","given":"Felicity","non-dropping-particle":"","parse-names":false,"suffix":""},{"dropping-particle":"","family":"Waddell","given":"Nick","non-dropping-particle":"","parse-names":false,"suffix":""},{"dropping-particle":"","family":"Holmes","given":"Oliver","non-dropping-particle":"","parse-names":false,"suffix":""},{"dropping-particle":"","family":"Kazakoff","given":"Stephen H.","non-dropping-particle":"","parse-names":false,"suffix":""},{"dropping-particle":"","family":"Leonard","given":"Conrad","non-dropping-particle":"","parse-names":false,"suffix":""},{"dropping-particle":"","family":"Wood","given":"Scott","non-dropping-particle":"","parse-names":false,"suffix":""},{"dropping-particle":"","family":"Xu","given":"Qinying","non-dropping-particle":"","parse-names":false,"suffix":""},{"dropping-particle":"","family":"Nagaraj","given":"Shivashankar Hiriyur","non-dropping-particle":"","parse-names":false,"suffix":""},{"dropping-particle":"","family":"Amato","given":"Eliana","non-dropping-particle":"","parse-names":false,"suffix":""},{"dropping-particle":"","family":"Dalai","given":"Irene","non-dropping-particle":"","parse-names":false,"suffix":""},{"dropping-particle":"","family":"Bersani","given":"Samantha","non-dropping-particle":"","parse-names":false,"suffix":""},{"dropping-particle":"","family":"Cataldo","given":"Ivana","non-dropping-particle":"","parse-names":false,"suffix":""},{"dropping-particle":"","family":"Dei Tos","given":"Angelo P.","non-dropping-particle":"","parse-names":false,"suffix":""},{"dropping-particle":"","family":"Capelli","given":"Paola","non-dropping-particle":"","parse-names":false,"suffix":""},{"dropping-particle":"","family":"Davì","given":"Maria Vittoria","non-dropping-particle":"","parse-names":false,"suffix":""},{"dropping-particle":"","family":"Landoni","given":"Luca","non-dropping-particle":"","parse-names":false,"suffix":""},{"dropping-particle":"","family":"Malpaga","given":"Anna","non-dropping-particle":"","parse-names":false,"suffix":""},{"dropping-particle":"","family":"Miotto","given":"Marco","non-dropping-particle":"","parse-names":false,"suffix":""},{"dropping-particle":"","family":"Whitehall","given":"Vicki L.J.","non-dropping-particle":"","parse-names":false,"suffix":""},{"dropping-particle":"","family":"Leggett","given":"Barbara A.","non-dropping-particle":"","parse-names":false,"suffix":""},{"dropping-particle":"","family":"Harris","given":"Janelle L.","non-dropping-particle":"","parse-names":false,"suffix":""},{"dropping-particle":"","family":"Harris","given":"Jonathan","non-dropping-particle":"","parse-names":false,"suffix":""},{"dropping-particle":"","family":"Jones","given":"Marc D.","non-dropping-particle":"","parse-names":false,"suffix":""},{"dropping-particle":"","family":"Humphris","given":"Jeremy","non-dropping-particle":"","parse-names":false,"suffix":""},{"dropping-particle":"","family":"Chantrill","given":"Lorraine A.","non-dropping-particle":"","parse-names":false,"suffix":""},{"dropping-particle":"","family":"Chin","given":"Venessa","non-dropping-particle":"","parse-names":false,"suffix":""},{"dropping-particle":"","family":"Nagrial","given":"Adnan M.","non-dropping-particle":"","parse-names":false,"suffix":""},{"dropping-particle":"","family":"Pajic","given":"Marina","non-dropping-particle":"","parse-names":false,"suffix":""},{"dropping-particle":"","family":"Scarlett","given":"Christopher J.","non-dropping-particle":"","parse-names":false,"suffix":""},{"dropping-particle":"","family":"Pinho","given":"Andreia","non-dropping-particle":"","parse-names":false,"suffix":""},{"dropping-particle":"","family":"Rooman","given":"Ilse","non-dropping-particle":"","parse-names":false,"suffix":""},{"dropping-particle":"","family":"Toon","given":"Christopher","non-dropping-particle":"","parse-names":false,"suffix":""},{"dropping-particle":"","family":"Wu","given":"Jianmin","non-dropping-particle":"","parse-names":false,"suffix":""},{"dropping-particle":"","family":"Pinese","given":"Mark","non-dropping-particle":"","parse-names":false,"suffix":""},{"dropping-particle":"","family":"Cowley","given":"Mark","non-dropping-particle":"","parse-names":false,"suffix":""},{"dropping-particle":"","family":"Barbour","given":"Andrew","non-dropping-particle":"","parse-names":false,"suffix":""},{"dropping-particle":"","family":"Mawson","given":"Amanda","non-dropping-particle":"","parse-names":false,"suffix":""},{"dropping-particle":"","family":"Humphrey","given":"Emily S.","non-dropping-particle":"","parse-names":false,"suffix":""},{"dropping-particle":"","family":"Colvin","given":"Emily K.","non-dropping-particle":"","parse-names":false,"suffix":""},{"dropping-particle":"","family":"Chou","given":"Angela","non-dropping-particle":"","parse-names":false,"suffix":""},{"dropping-particle":"","family":"Lovell","given":"Jessica A.","non-dropping-particle":"","parse-names":false,"suffix":""},{"dropping-particle":"","family":"Jamieson","given":"Nigel B.","non-dropping-particle":"","parse-names":false,"suffix":""},{"dropping-particle":"","family":"Duthie","given":"Fraser","non-dropping-particle":"","parse-names":false,"suffix":""},{"dropping-particle":"","family":"Gingras","given":"Marie Claude","non-dropping-particle":"","parse-names":false,"suffix":""},{"dropping-particle":"","family":"Fisher","given":"William E.","non-dropping-particle":"","parse-names":false,"suffix":""},{"dropping-particle":"","family":"Dagg","given":"Rebecca A.","non-dropping-particle":"","parse-names":false,"suffix":""},{"dropping-particle":"","family":"Lau","given":"Loretta M.S.","non-dropping-particle":"","parse-names":false,"suffix":""},{"dropping-particle":"","family":"Lee","given":"Michael","non-dropping-particle":"","parse-names":false,"suffix":""},{"dropping-particle":"","family":"Pickett","given":"Hilda A.","non-dropping-particle":"","parse-names":false,"suffix":""},{"dropping-particle":"","family":"Reddel","given":"Roger R.","non-dropping-particle":"","parse-names":false,"suffix":""},{"dropping-particle":"","family":"Samra","given":"Jaswinder S.","non-dropping-particle":"","parse-names":false,"suffix":""},{"dropping-particle":"","family":"Kench","given":"James G.","non-dropping-particle":"","parse-names":false,"suffix":""},{"dropping-particle":"","family":"Merrett","given":"Neil D.","non-dropping-particle":"","parse-names":false,"suffix":""},{"dropping-particle":"","family":"Epari","given":"Krishna","non-dropping-particle":"","parse-names":false,"suffix":""},{"dropping-particle":"","family":"Nguyen","given":"Nam Q.","non-dropping-particle":"","parse-names":false,"suffix":""},{"dropping-particle":"","family":"Zeps","given":"Nikolajs","non-dropping-particle":"","parse-names":false,"suffix":""},{"dropping-particle":"","family":"Falconi","given":"Massimo","non-dropping-particle":"","parse-names":false,"suffix":""},{"dropping-particle":"","family":"Simbolo","given":"Michele","non-dropping-particle":"","parse-names":false,"suffix":""},{"dropping-particle":"","family":"Butturini","given":"Giovanni","non-dropping-particle":"","parse-names":false,"suffix":""},{"dropping-particle":"","family":"Buren","given":"George","non-dropping-particle":"Van","parse-names":false,"suffix":""},{"dropping-particle":"","family":"Partelli","given":"Stefano","non-dropping-particle":"","parse-names":false,"suffix":""},{"dropping-particle":"","family":"Fassan","given":"Matteo","non-dropping-particle":"","parse-names":false,"suffix":""},{"dropping-particle":"","family":"Khanna","given":"Kum Kum","non-dropping-particle":"","parse-names":false,"suffix":""},{"dropping-particle":"","family":"Gill","given":"Anthony J.","non-dropping-particle":"","parse-names":false,"suffix":""},{"dropping-particle":"","family":"Wheeler","given":"David A.","non-dropping-particle":"","parse-names":false,"suffix":""},{"dropping-particle":"","family":"Gibbs","given":"Richard A.","non-dropping-particle":"","parse-names":false,"suffix":""},{"dropping-particle":"","family":"Musgrove","given":"Elizabeth A.","non-dropping-particle":"","parse-names":false,"suffix":""},{"dropping-particle":"","family":"Bassi","given":"Claudio","non-dropping-particle":"","parse-names":false,"suffix":""},{"dropping-particle":"","family":"Tortora","given":"Giampaolo","non-dropping-particle":"","parse-names":false,"suffix":""},{"dropping-particle":"","family":"Pederzoli","given":"Paolo","non-dropping-particle":"","parse-names":false,"suffix":""},{"dropping-particle":"V.","family":"Pearson","given":"John","non-dropping-particle":"","parse-names":false,"suffix":""},{"dropping-particle":"","family":"Waddell","given":"Nicola","non-dropping-particle":"","parse-names":false,"suffix":""},{"dropping-particle":"V.","family":"Biankin","given":"Andrew","non-dropping-particle":"","parse-names":false,"suffix":""},{"dropping-particle":"","family":"Grimmond","given":"Sean M.","non-dropping-particle":"","parse-names":false,"suffix":""}],"container-title":"Nature","id":"ITEM-1","issue":"7643","issued":{"date-parts":[["2017","3","2"]]},"page":"65-71","publisher":"Nature Publishing Group","title":"Whole-genome landscape of pancreatic neuroendocrine tumours","type":"article-journal","volume":"543"},"uris":["http://www.mendeley.com/documents/?uuid=fb75e040-d412-3333-9f0a-3916566a0819"]},{"id":"ITEM-2","itemData":{"DOI":"10.1158/1078-0432.CCR-16-1147","ISSN":"15573265","PMID":"27663587","abstract":"Purpose: Alternative lengthening of telomeres (ALT), a telomerase-independent telomere maintenance mechanism, is strongly associated with ATRX and DAXX alterations and occurs frequently in pancreatic neuroendocrine tumors (PanNET). Experimental Design: In a Korean cohort of 269 surgically resected primary PanNETs and 19 sporadic microadenomas, ALT status and nuclear ATRX and DAXX protein expression were assessed and compared with clinicopathologic factors. Results: In PanNETs, ALT or loss of ATRX/DAXX nuclear expression was observed in 20.8% and 19.3%, respectively, whereas microadenomas were not altered. ALT-positive PanNETs displayed a significantly higher grade, size, and pT classification (all, P&lt; 0.001). ALT also strongly correlated with lymphovascular (P &lt; 0.001) and perineural invasion (P = 0.001) and the presence of lymph node (P &lt; 0.001) and distant metastases (P = 0.002). Furthermore, patients with ALT-positive primary PanNETs had a shorter recurrence-free survival [HR = 3.38; 95% confidence interval (CI), 1.83-6.27; P &lt; 0.001]. Interestingly, when limiting to patients with distant metastases, those with ALT-positive primary tumors had significantly better overall survival (HR = 0.23; 95% CI, 0.08-0.68; P = 0.008). Similarly, tumors with loss of ATRX/DAXX expression were significantly associated with ALT (P &lt; 0.001), aggressive clinical behavior, and reduced recurrence-free survival (P &lt; 0.001). However, similar to ALT, when limiting to patients with distant metastases, loss of ATRX/DAXX expression was associated with better overall survival (P = 0.003). Conclusions: Both primary ALT-positive and ATRX/DAXX-negative PanNETs are independently associated with aggressive clinicopathologic behavior and displayed reduced recurrence-free survival. In contrast, ALT activation and loss of ATRX/DAXX are both associated with better overall survival in patients with metastases. Therefore, these biomarkers may be used as prognostic markers depending on the context of the disease.","author":[{"dropping-particle":"","family":"Kim","given":"Joo Young","non-dropping-particle":"","parse-names":false,"suffix":""},{"dropping-particle":"","family":"Brosnan-Cashman","given":"Jacqueline A.","non-dropping-particle":"","parse-names":false,"suffix":""},{"dropping-particle":"","family":"An","given":"Soyeon","non-dropping-particle":"","parse-names":false,"suffix":""},{"dropping-particle":"","family":"Kim","given":"Sung Joo","non-dropping-particle":"","parse-names":false,"suffix":""},{"dropping-particle":"","family":"Song","given":"Ki Byung","non-dropping-particle":"","parse-names":false,"suffix":""},{"dropping-particle":"","family":"Kim","given":"Min Sun","non-dropping-particle":"","parse-names":false,"suffix":""},{"dropping-particle":"","family":"Kim","given":"Mi Ju","non-dropping-particle":"","parse-names":false,"suffix":""},{"dropping-particle":"","family":"Hwang","given":"Dae Wook","non-dropping-particle":"","parse-names":false,"suffix":""},{"dropping-particle":"","family":"Meeker","given":"Alan K.","non-dropping-particle":"","parse-names":false,"suffix":""},{"dropping-particle":"","family":"Yu","given":"Eunsil","non-dropping-particle":"","parse-names":false,"suffix":""},{"dropping-particle":"","family":"Kim","given":"Song Cheol","non-dropping-particle":"","parse-names":false,"suffix":""},{"dropping-particle":"","family":"Hruban","given":"Ralph H.","non-dropping-particle":"","parse-names":false,"suffix":""},{"dropping-particle":"","family":"Heaphy","given":"Christopher M.","non-dropping-particle":"","parse-names":false,"suffix":""},{"dropping-particle":"","family":"Hong","given":"Seung Mo","non-dropping-particle":"","parse-names":false,"suffix":""}],"container-title":"Clinical Cancer Research","id":"ITEM-2","issue":"6","issued":{"date-parts":[["2017","3","15"]]},"page":"1598-1606","publisher":"American Association for Cancer Research Inc.","title":"Alternative lengthening of telomeres in primary pancreatic neuroendocrine tumors is associated with aggressive clinical behavior and poor survival","type":"article-journal","volume":"23"},"uris":["http://www.mendeley.com/documents/?uuid=9788323e-1721-380c-ae47-b124686f27fe"]},{"id":"ITEM-3","itemData":{"DOI":"10.21037/jgo.2020.03.11","ISSN":"2219679X","abstract":"Neuroendocrine tumors (NETs) are a heterogenous group of tumors that originate from neuroendocrine cells, mainly in the pancreas and the gastrointestinal and bronchopulmonary tracts. There has been considerable progress in our understanding of the genetic and epigenetic changes associated with pancreatic NETs (PNETs). The main genetic alterations that drive PNETs include genetic alterations in MEN1, VHL and genes involved in the mTOR pathway, DAXX and/or ATRX mutations and their association with alternative telomere lengthening, and genes involved in DNA damage repair and chromatin modification. The epigenetic alterations in PNETs are also common based on genome-wide DNA methylation profiling studies, with a high rate of CpG hypermethylation in MEN1-associated PNETs compared to sporadic and VHL-associated PNETs. Moreover, the dysregulated DNA methylation status is associated with distinct gene expression profiles. This article reviews the commonly and recently discovered genetic and epigenetic changes that are associated with PNETs, inherited PNETs, and genotype–phenotype associations, and it discusses their clinical relevance.","author":[{"dropping-particle":"","family":"Tirosh","given":"Amit","non-dropping-particle":"","parse-names":false,"suffix":""},{"dropping-particle":"","family":"Kebebew","given":"Electron","non-dropping-particle":"","parse-names":false,"suffix":""}],"container-title":"Journal of Gastrointestinal Oncology","id":"ITEM-3","issue":"3","issued":{"date-parts":[["2020","6","1"]]},"page":"567-577","publisher":"AME Publishing Company","title":"Genetic and epigenetic alterations in pancreatic neuroendocrine tumors","type":"article","volume":"11"},"uris":["http://www.mendeley.com/documents/?uuid=f6343f2a-aaa1-469c-bfc0-320b22c05492"]},{"id":"ITEM-4","itemData":{"DOI":"10.1210/er.2018-00160","ISSN":"19457189","PMID":"30657883","abstract":"Gastroenteropancreatic (GEP) neuroendocrine neoplasms (NENs) are heterogeneous regarding site of origin, biological behavior, and malignant potential. There has been a rapid increase in data publication during the last 10 years, mainly driven by high-throughput studies on pancreatic and small intestinal neuroendocrine tumors (NETs). This review summarizes the present knowledge on genetic and epigenetic alterations. We integrated the available information from each compartment to give a pathway-based overview. This provided a summary of the critical alterations sustaining neoplastic cells. It also highlighted similarities and differences across anatomical locations and points that need further investigation. GEP-NENs include well-differentiated NETs and poorly differentiated neuroendocrine carcinomas (NECs). NENs are graded as G1, G2, or G3 based on mitotic count and/or Ki-67 labeling index, NECs are G3 by definition. The distinction between NETs and NECs is also linked to their genetic background, as TP53 and RB1 inactivation in NECs set them apart from NETs. A large number of genetic and epigenetic alterations have been reported. Recurrent changes have been traced back to a reduced number of core pathways, including DNA damage repair, cell cycle regulation, and phosphatidylinositol 3-kinase/mammalian target of rapamycin signaling. In pancreatic tumors, chromatin remodeling/histone methylation and telomere alteration are also affected. However, also owing to the paucity of disease models, further research is necessary to fully integrate and functionalize data on deregulated pathways to recapitulate the large heterogeneity of behaviors displayed by these tumors. This is expected to impact diagnostics, prognostic stratification, and planning of personalized therapy.","author":[{"dropping-particle":"","family":"Mafficini","given":"Andrea","non-dropping-particle":"","parse-names":false,"suffix":""},{"dropping-particle":"","family":"Scarpa","given":"Aldo","non-dropping-particle":"","parse-names":false,"suffix":""}],"container-title":"Endocrine Reviews","id":"ITEM-4","issue":"2","issued":{"date-parts":[["2019","4","1"]]},"page":"506-536","publisher":"Oxford University Press","title":"Genetics and epigenetics of gastroenteropancreatic neuroendocrine neoplasms","type":"article","volume":"40"},"uris":["http://www.mendeley.com/documents/?uuid=5d549db1-703b-3b06-a7a9-18e80f144cc6"]},{"id":"ITEM-5","itemData":{"DOI":"10.1530/ERC-19-0175","ISSN":"14796821","PMID":"31252410","abstract":"Neuroendocrine neoplasms (NENs) are a relatively rare group of heterogeneous tumours originating from neuroendocrine cells found throughout the body.Pancreatic NENs (PanNENs) are the second most common pancreatic malignancy accounting for 1-3% of all neoplasms developing in the pancreas.Despite having a low background mutation rate, driver mutations in MEN1, DAXX/ATRX and mTOR pathway genes (PTEN, TSC1/2) are implicated in disease development and progression.Their increased incidence coupled with advances in sequencing technologies has reignited the interest in PanNEN research and has accelerated the acquisition of molecular data.Studies utilising such technological advances have further enriched our knowledge of PanNENs biology through novel findings, including higher-than-expected presence of germline mutations in 17% of sporadic tumours of no familial background, identification of novel mutational signatures and complex chromosomal rearrangements and a dysregulated epigenetic machinery.Integrated genomic studies have progressed the field by identifying the synergistic action between different molecular mechanisms, while holding the promise for deciphering disease heterogeneity.Although our understanding is far from being complete, these novel findings have provided the optimism of shaping the future of PanNEN research, ultimately leading to an era of precision medicine for NETs.He re, we recapitulate the existing knowledge on pancreatic neuroendocrine tumours (PanNETs) and discuss how recent, novel findings have furthered our understanding of these complex tumours.","author":[{"dropping-particle":"","family":"Pipinikas","given":"Christodoulos P.","non-dropping-particle":"","parse-names":false,"suffix":""},{"dropping-particle":"","family":"Berner","given":"Alison M.","non-dropping-particle":"","parse-names":false,"suffix":""},{"dropping-particle":"","family":"Sposito","given":"Teresa","non-dropping-particle":"","parse-names":false,"suffix":""},{"dropping-particle":"","family":"Thirlwell","given":"Christina","non-dropping-particle":"","parse-names":false,"suffix":""}],"container-title":"Endocrine-Related Cancer","id":"ITEM-5","issue":"9","issued":{"date-parts":[["2019","8","1"]]},"page":"R519-R544","publisher":"BioScientifica Ltd.","title":"The evolving (epi)genetic landscape of pancreatic neuroendocrine tumours","type":"article","volume":"26"},"uris":["http://www.mendeley.com/documents/?uuid=a70d5e8a-d84b-3816-a1db-a948875c18f8"]}],"mendeley":{"formattedCitation":"[3,19–22]","plainTextFormattedCitation":"[3,19–22]","previouslyFormattedCitation":"[3,19–22]"},"properties":{"noteIndex":0},"schema":"https://github.com/citation-style-language/schema/raw/master/csl-citation.json"}</w:instrText>
      </w:r>
      <w:r w:rsidR="00FF5984" w:rsidRPr="003A1C99">
        <w:rPr>
          <w:szCs w:val="24"/>
          <w:lang w:val="en-GB"/>
        </w:rPr>
        <w:fldChar w:fldCharType="separate"/>
      </w:r>
      <w:r w:rsidR="006107D1" w:rsidRPr="006107D1">
        <w:rPr>
          <w:noProof/>
          <w:szCs w:val="24"/>
          <w:lang w:val="en-GB"/>
        </w:rPr>
        <w:t>[3,19–22]</w:t>
      </w:r>
      <w:r w:rsidR="00FF5984" w:rsidRPr="003A1C99">
        <w:rPr>
          <w:szCs w:val="24"/>
          <w:lang w:val="en-GB"/>
        </w:rPr>
        <w:fldChar w:fldCharType="end"/>
      </w:r>
      <w:r w:rsidR="00FF5984" w:rsidRPr="003A1C99">
        <w:rPr>
          <w:szCs w:val="24"/>
          <w:lang w:val="en-GB"/>
        </w:rPr>
        <w:t>.</w:t>
      </w:r>
    </w:p>
    <w:p w14:paraId="49256445" w14:textId="773EE5AB" w:rsidR="007E3DC4" w:rsidRDefault="00FF5984" w:rsidP="00943D69">
      <w:pPr>
        <w:spacing w:line="360" w:lineRule="auto"/>
        <w:rPr>
          <w:rFonts w:cstheme="minorHAnsi"/>
          <w:szCs w:val="24"/>
          <w:lang w:val="en-GB"/>
        </w:rPr>
      </w:pPr>
      <w:r w:rsidRPr="003A1C99">
        <w:rPr>
          <w:szCs w:val="24"/>
          <w:lang w:val="en-GB"/>
        </w:rPr>
        <w:t>TL is a molecular trait associated with several diseases and cancers</w:t>
      </w:r>
      <w:r w:rsidR="00A62DD7">
        <w:rPr>
          <w:szCs w:val="24"/>
          <w:lang w:val="en-GB"/>
        </w:rPr>
        <w:t xml:space="preserve"> types,</w:t>
      </w:r>
      <w:r w:rsidRPr="003A1C99">
        <w:rPr>
          <w:szCs w:val="24"/>
          <w:lang w:val="en-GB"/>
        </w:rPr>
        <w:t xml:space="preserve"> </w:t>
      </w:r>
      <w:r w:rsidR="00A62DD7" w:rsidRPr="003A1C99">
        <w:rPr>
          <w:szCs w:val="24"/>
          <w:lang w:val="en-GB"/>
        </w:rPr>
        <w:t xml:space="preserve">including PDAC </w:t>
      </w:r>
      <w:r w:rsidRPr="003A1C99">
        <w:rPr>
          <w:szCs w:val="24"/>
          <w:lang w:val="en-GB"/>
        </w:rPr>
        <w:fldChar w:fldCharType="begin" w:fldLock="1"/>
      </w:r>
      <w:r w:rsidR="006107D1">
        <w:rPr>
          <w:szCs w:val="24"/>
          <w:lang w:val="en-GB"/>
        </w:rPr>
        <w:instrText>ADDIN CSL_CITATION {"citationItems":[{"id":"ITEM-1","itemData":{"DOI":"10.1001/jamaoncol.2016.5945","ISSN":"23742445","PMID":"28241208","abstract":"IMPORTANCE: The causal direction and magnitude of the association between telomere length and incidence of cancer and non-neoplastic diseases is uncertain owing to the susceptibility of observational studies to confounding and reverse causation. OBJECTIVE: To conduct a Mendelian randomization study, using germline genetic variants as instrumental variables, to appraise the causal relevance of telomere length for risk of cancer and non-neoplastic diseases. DATA SOURCES: Genomewide association studies (GWAS) published up to January 15, 2015. STUDY SELECTION: GWAS of noncommunicable diseases that assayed germline genetic variation and did not select cohort or control participants on the basis of preexisting diseases. Of 163 GWAS of noncommunicable diseases identified, summary data from 103 were available. DATA EXTRACTION AND SYNTHESIS: Summary association statistics for single nucleotide polymorphisms (SNPs) that are strongly associated with telomere length in the general population. MAIN OUTCOMES AND MEASURES: Odds ratios (ORs) and 95% confidence intervals (CIs) for disease per standard deviation (SD) higher telomere length due to germline genetic variation. RESULTS: Summary data were available for 35 cancers and 48 non-neoplastic diseases, corresponding to 420 081 cases (median cases, 2526 per disease) and 1 093 105 controls (median, 6789 per disease). Increased telomere length due to germline genetic variation was generally associated with increased risk for site-specific cancers. The strongest associations (ORs [95% CIs] per 1-SD change in genetically increased telomere length) were observed for glioma, 5.27 (3.15-8.81); serous low-malignant-potential ovarian cancer, 4.35 (2.39-7.94); lung adenocarcinoma, 3.19 (2.40-4.22); neuroblastoma, 2.98 (1.92-4.62); bladder cancer, 2.19 (1.32-3.66); melanoma, 1.87 (1.55-2.26); testicular cancer, 1.76 (1.02-3.04); kidney cancer, 1.55 (1.08-2.23); and endometrial cancer, 1.31 (1.07-1.61). Associations were stronger for rarer cancers and at tissue sites with lower rates of stem cell division. There was generally little evidence of association between genetically increased telomere length and risk of psychiatric, autoimmune, inflammatory, diabetic, and other non-neoplastic diseases, except for coronary heart disease (OR, 0.78 [95% CI, 0.67-0.90]), abdominal aortic aneurysm (OR, 0.63 [95% CI, 0.49-0.81]), celiac disease (OR, 0.42 [95% CI, 0.28-0.61]) and interstitial lung disease (OR, 0.09 [95% CI, 0.05-0.15]). CONCLU…","author":[{"dropping-particle":"","family":"Haycock","given":"Philip C.","non-dropping-particle":"","parse-names":false,"suffix":""},{"dropping-particle":"","family":"Burgess","given":"Stephen","non-dropping-particle":"","parse-names":false,"suffix":""},{"dropping-particle":"","family":"Nounu","given":"Aayah","non-dropping-particle":"","parse-names":false,"suffix":""},{"dropping-particle":"","family":"Zheng","given":"Jie","non-dropping-particle":"","parse-names":false,"suffix":""},{"dropping-particle":"","family":"Okoli","given":"George N.","non-dropping-particle":"","parse-names":false,"suffix":""},{"dropping-particle":"","family":"Bowden","given":"Jack","non-dropping-particle":"","parse-names":false,"suffix":""},{"dropping-particle":"","family":"Wade","given":"Kaitlin Hazel","non-dropping-particle":"","parse-names":false,"suffix":""},{"dropping-particle":"","family":"Timpson","given":"Nicholas J.","non-dropping-particle":"","parse-names":false,"suffix":""},{"dropping-particle":"","family":"Evans","given":"David M.","non-dropping-particle":"","parse-names":false,"suffix":""},{"dropping-particle":"","family":"Willeit","given":"Peter","non-dropping-particle":"","parse-names":false,"suffix":""},{"dropping-particle":"","family":"Aviv","given":"Abraham","non-dropping-particle":"","parse-names":false,"suffix":""},{"dropping-particle":"","family":"Gaunt","given":"Tom R.","non-dropping-particle":"","parse-names":false,"suffix":""},{"dropping-particle":"","family":"Hemani","given":"Gibran","non-dropping-particle":"","parse-names":false,"suffix":""},{"dropping-particle":"","family":"Mangino","given":"Massimo","non-dropping-particle":"","parse-names":false,"suffix":""},{"dropping-particle":"","family":"Ellis","given":"Hayley Patricia","non-dropping-particle":"","parse-names":false,"suffix":""},{"dropping-particle":"","family":"Kurian","given":"Kathreena M.","non-dropping-particle":"","parse-names":false,"suffix":""},{"dropping-particle":"","family":"Pooley","given":"Karen A.","non-dropping-particle":"","parse-names":false,"suffix":""},{"dropping-particle":"","family":"Eeles","given":"Rosalind A.","non-dropping-particle":"","parse-names":false,"suffix":""},{"dropping-particle":"","family":"Lee","given":"Jeffrey E.","non-dropping-particle":"","parse-names":false,"suffix":""},{"dropping-particle":"","family":"Fang","given":"Shenying","non-dropping-particle":"","parse-names":false,"suffix":""},{"dropping-particle":"V.","family":"Chen","given":"Wei","non-dropping-particle":"","parse-names":false,"suffix":""},{"dropping-particle":"","family":"Law","given":"Matthew H.","non-dropping-particle":"","parse-names":false,"suffix":""},{"dropping-particle":"","family":"Bowdler","given":"Lisa M.","non-dropping-particle":"","parse-names":false,"suffix":""},{"dropping-particle":"","family":"Iles","given":"Mark M.","non-dropping-particle":"","parse-names":false,"suffix":""},{"dropping-particle":"","family":"Yang","given":"Qiong","non-dropping-particle":"","parse-names":false,"suffix":""},{"dropping-particle":"","family":"Worrall","given":"Bradford B.","non-dropping-particle":"","parse-names":false,"suffix":""},{"dropping-particle":"","family":"Markus","given":"Hugh Stephen","non-dropping-particle":"","parse-names":false,"suffix":""},{"dropping-particle":"","family":"Hung","given":"Rayjean J.","non-dropping-particle":"","parse-names":false,"suffix":""},{"dropping-particle":"","family":"Amos","given":"Chris I.","non-dropping-particle":"","parse-names":false,"suffix":""},{"dropping-particle":"","family":"Spurdle","given":"Amanda B.","non-dropping-particle":"","parse-names":false,"suffix":""},{"dropping-particle":"","family":"Thompson","given":"Deborah J.","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container-title":"JAMA Oncology","id":"ITEM-1","issue":"5","issued":{"date-parts":[["2017","5","1"]]},"language":"eng","page":"636-651","publisher":"American Medical Association","title":"Association between telomere length and risk of cancer and non-neoplastic diseases a mendelian randomization study","type":"article-journal","volume":"3"},"uris":["http://www.mendeley.com/documents/?uuid=ab6023f3-b62e-4735-90d1-0df5f1e6724e"]}],"mendeley":{"formattedCitation":"[23]","plainTextFormattedCitation":"[23]","previouslyFormattedCitation":"[23]"},"properties":{"noteIndex":0},"schema":"https://github.com/citation-style-language/schema/raw/master/csl-citation.json"}</w:instrText>
      </w:r>
      <w:r w:rsidRPr="003A1C99">
        <w:rPr>
          <w:szCs w:val="24"/>
          <w:lang w:val="en-GB"/>
        </w:rPr>
        <w:fldChar w:fldCharType="separate"/>
      </w:r>
      <w:r w:rsidR="006107D1" w:rsidRPr="006107D1">
        <w:rPr>
          <w:noProof/>
          <w:szCs w:val="24"/>
          <w:lang w:val="en-GB"/>
        </w:rPr>
        <w:t>[23]</w:t>
      </w:r>
      <w:r w:rsidRPr="003A1C99">
        <w:rPr>
          <w:szCs w:val="24"/>
          <w:lang w:val="en-GB"/>
        </w:rPr>
        <w:fldChar w:fldCharType="end"/>
      </w:r>
      <w:r w:rsidRPr="003A1C99">
        <w:rPr>
          <w:szCs w:val="24"/>
          <w:lang w:val="en-GB"/>
        </w:rPr>
        <w:t xml:space="preserve">, </w:t>
      </w:r>
      <w:r w:rsidRPr="003A1C99">
        <w:rPr>
          <w:szCs w:val="24"/>
          <w:lang w:val="en-GB"/>
        </w:rPr>
        <w:fldChar w:fldCharType="begin" w:fldLock="1"/>
      </w:r>
      <w:r w:rsidR="006107D1">
        <w:rPr>
          <w:szCs w:val="24"/>
          <w:lang w:val="en-GB"/>
        </w:rPr>
        <w:instrText>ADDIN CSL_CITATION {"citationItems":[{"id":"ITEM-1","itemData":{"DOI":"10.1002/ijc.31928","ISSN":"00207136","PMID":"30325019","abstract":"Telomere deregulation is a hallmark of cancer. Telomere length measured in lymphocytes (LTL) has been shown to be a risk marker for several cancers. For pancreatic ductal adenocarcinoma (PDAC) consensus is lacking whether risk is associated with long or short telomeres. Mendelian randomization approaches have shown that a score built from SNPs associated with LTL could be used as a robust risk marker. We explored this approach in a large scale study within the PANcreatic Disease ReseArch (PANDoRA) consortium. We analyzed 10 SNPs (ZNF676-rs409627, TERT-rs2736100, CTC1-rs3027234, DHX35-rs6028466, PXK-rs6772228, NAF1-rs7675998, ZNF208-rs8105767, OBFC1-rs9420907, ACYP2-rs11125529 and TERC-rs10936599) alone and combined in a LTL genetic score (\"teloscore\", which explains 2.2% of the telomere variability) in relation to PDAC risk in 2,374 cases and 4,326 controls. We identified several associations with PDAC risk, among which the strongest were with the TERT-rs2736100 SNP (OR = 1.54; 95%CI 1.35-1.76; p = 1.54 × 10-10 ) and a novel one with the NAF1-rs7675998 SNP (OR = 0.80; 95%CI 0.73-0.88; p = 1.87 × 10-6 , ptrend = 3.27 × 10-7 ). The association of short LTL, measured by the teloscore, with PDAC risk reached genome-wide significance (p = 2.98 × 10-9 for highest vs. lowest quintile; p = 1.82 × 10-10 as a continuous variable). In conclusion, we present a novel genome-wide candidate SNP for PDAC risk (TERT-rs2736100), a completely new signal (NAF1-rs7675998) approaching genome-wide significance and we report a strong association between the teloscore and risk of pancreatic cancer, suggesting that telomeres are a potential risk factor for pancreatic cancer.","author":[{"dropping-particle":"","family":"Campa","given":"Daniele","non-dropping-particle":"","parse-names":false,"suffix":""},{"dropping-particle":"","family":"Matarazzi","given":"Martina","non-dropping-particle":"","parse-names":false,"suffix":""},{"dropping-particle":"","family":"Greenhalf","given":"William","non-dropping-particle":"","parse-names":false,"suffix":""},{"dropping-particle":"","family":"Bijlsma","given":"Maarten","non-dropping-particle":"","parse-names":false,"suffix":""},{"dropping-particle":"","family":"Saum","given":"Kai-Uwe","non-dropping-particle":"","parse-names":false,"suffix":""},{"dropping-particle":"","family":"Pasquali","given":"Claudio","non-dropping-particle":"","parse-names":false,"suffix":""},{"dropping-particle":"","family":"Laarhoven","given":"Hanneke","non-dropping-particle":"van","parse-names":false,"suffix":""},{"dropping-particle":"","family":"Szentesi","given":"Andrea","non-dropping-particle":"","parse-names":false,"suffix":""},{"dropping-particle":"","family":"Federici","given":"Francesca","non-dropping-particle":"","parse-names":false,"suffix":""},{"dropping-particle":"","family":"Vodicka","given":"Pavel","non-dropping-particle":"","parse-names":false,"suffix":""},{"dropping-particle":"","family":"Funel","given":"Niccola","non-dropping-particle":"","parse-names":false,"suffix":""},{"dropping-particle":"","family":"Pezzilli","given":"Raffaele","non-dropping-particle":"","parse-names":false,"suffix":""},{"dropping-particle":"","family":"Bueno-de-Mesquita","given":"H. Bas","non-dropping-particle":"","parse-names":false,"suffix":""},{"dropping-particle":"","family":"Vodickova","given":"Ludmila","non-dropping-particle":"","parse-names":false,"suffix":""},{"dropping-particle":"","family":"Basso","given":"Daniela","non-dropping-particle":"","parse-names":false,"suffix":""},{"dropping-particle":"","family":"Obazee","given":"Ofure","non-dropping-particle":"","parse-names":false,"suffix":""},{"dropping-particle":"","family":"Hackert","given":"Thilo","non-dropping-particle":"","parse-names":false,"suffix":""},{"dropping-particle":"","family":"Soucek","given":"Pavel","non-dropping-particle":"","parse-names":false,"suffix":""},{"dropping-particle":"","family":"Cuk","given":"Katarina","non-dropping-particle":"","parse-names":false,"suffix":""},{"dropping-particle":"","family":"Kaiser","given":"Jörg","non-dropping-particle":"","parse-names":false,"suffix":""},{"dropping-particle":"","family":"Sperti","given":"Cosimo","non-dropping-particle":"","parse-names":false,"suffix":""},{"dropping-particle":"","family":"Lovecek","given":"Martin","non-dropping-particle":"","parse-names":false,"suffix":""},{"dropping-particle":"","family":"Capurso","given":"Gabriele","non-dropping-particle":"","parse-names":false,"suffix":""},{"dropping-particle":"","family":"Mohelnikova-Duchonova","given":"Beatrice","non-dropping-particle":"","parse-names":false,"suffix":""},{"dropping-particle":"","family":"Khaw","given":"Kay-Tee","non-dropping-particle":"","parse-names":false,"suffix":""},{"dropping-particle":"","family":"König","given":"Anna-Katharina","non-dropping-particle":"","parse-names":false,"suffix":""},{"dropping-particle":"","family":"Kupcinskas","given":"Juozas","non-dropping-particle":"","parse-names":false,"suffix":""},{"dropping-particle":"","family":"Kaaks","given":"Rudolf","non-dropping-particle":"","parse-names":false,"suffix":""},{"dropping-particle":"","family":"Bambi","given":"Franco","non-dropping-particle":"","parse-names":false,"suffix":""},{"dropping-particle":"","family":"Archibugi","given":"Livia","non-dropping-particle":"","parse-names":false,"suffix":""},{"dropping-particle":"","family":"Mambrini","given":"Andrea","non-dropping-particle":"","parse-names":false,"suffix":""},{"dropping-particle":"","family":"Cavestro","given":"Giulia Martina","non-dropping-particle":"","parse-names":false,"suffix":""},{"dropping-particle":"","family":"Landi","given":"Stefano","non-dropping-particle":"","parse-names":false,"suffix":""},{"dropping-particle":"","family":"Hegyi","given":"Péter","non-dropping-particle":"","parse-names":false,"suffix":""},{"dropping-particle":"","family":"Izbicki","given":"Jakob R.","non-dropping-particle":"","parse-names":false,"suffix":""},{"dropping-particle":"","family":"Gioffreda","given":"Domenica","non-dropping-particle":"","parse-names":false,"suffix":""},{"dropping-particle":"","family":"Zambon","given":"Carlo Federico","non-dropping-particle":"","parse-names":false,"suffix":""},{"dropping-particle":"","family":"Tavano","given":"Francesca","non-dropping-particle":"","parse-names":false,"suffix":""},{"dropping-particle":"","family":"Talar-Wojnarowska","given":"Renata","non-dropping-particle":"","parse-names":false,"suffix":""},{"dropping-particle":"","family":"Jamroziak","given":"Krzysztof","non-dropping-particle":"","parse-names":false,"suffix":""},{"dropping-particle":"","family":"Key","given":"Timothy J.","non-dropping-particle":"","parse-names":false,"suffix":""},{"dropping-particle":"","family":"Fave","given":"Gianfranco Delle","non-dropping-particle":"","parse-names":false,"suffix":""},{"dropping-particle":"","family":"Strobel","given":"Oliver","non-dropping-particle":"","parse-names":false,"suffix":""},{"dropping-particle":"","family":"Jonaitis","given":"Laimas","non-dropping-particle":"","parse-names":false,"suffix":""},{"dropping-particle":"","family":"Andriulli","given":"Angelo","non-dropping-particle":"","parse-names":false,"suffix":""},{"dropping-particle":"","family":"Lawlor","given":"Rita T.","non-dropping-particle":"","parse-names":false,"suffix":""},{"dropping-particle":"","family":"Pirozzi","given":"Felice","non-dropping-particle":"","parse-names":false,"suffix":""},{"dropping-particle":"","family":"Katzke","given":"Verena","non-dropping-particle":"","parse-names":false,"suffix":""},{"dropping-particle":"","family":"Valsuani","given":"Chiara","non-dropping-particle":"","parse-names":false,"suffix":""},{"dropping-particle":"","family":"Vashist","given":"Yogesh K.","non-dropping-particle":"","parse-names":false,"suffix":""},{"dropping-particle":"","family":"Brenner","given":"Hermann","non-dropping-particle":"","parse-names":false,"suffix":""},{"dropping-particle":"","family":"Canzian","given":"Federico","non-dropping-particle":"","parse-names":false,"suffix":""}],"container-title":"International Journal of Cancer","id":"ITEM-1","issue":"6","issued":{"date-parts":[["2018","11","12"]]},"page":"1275-1283","title":"Genetic determinants of telomere length and risk of pancreatic cancer: A PANDoRA study","type":"article-journal","volume":"144"},"uris":["http://www.mendeley.com/documents/?uuid=926e9570-2ed2-4774-bb87-4a0d9c645f92"]}],"mendeley":{"formattedCitation":"[24]","plainTextFormattedCitation":"[24]","previouslyFormattedCitation":"[24]"},"properties":{"noteIndex":0},"schema":"https://github.com/citation-style-language/schema/raw/master/csl-citation.json"}</w:instrText>
      </w:r>
      <w:r w:rsidRPr="003A1C99">
        <w:rPr>
          <w:szCs w:val="24"/>
          <w:lang w:val="en-GB"/>
        </w:rPr>
        <w:fldChar w:fldCharType="separate"/>
      </w:r>
      <w:r w:rsidR="006107D1" w:rsidRPr="006107D1">
        <w:rPr>
          <w:noProof/>
          <w:szCs w:val="24"/>
          <w:lang w:val="en-GB"/>
        </w:rPr>
        <w:t>[24]</w:t>
      </w:r>
      <w:r w:rsidRPr="003A1C99">
        <w:rPr>
          <w:szCs w:val="24"/>
          <w:lang w:val="en-GB"/>
        </w:rPr>
        <w:fldChar w:fldCharType="end"/>
      </w:r>
      <w:r w:rsidRPr="003A1C99">
        <w:rPr>
          <w:szCs w:val="24"/>
          <w:lang w:val="en-GB"/>
        </w:rPr>
        <w:t xml:space="preserve">. </w:t>
      </w:r>
      <w:r w:rsidR="00254EDE">
        <w:rPr>
          <w:szCs w:val="24"/>
          <w:lang w:val="en-GB"/>
        </w:rPr>
        <w:t>However</w:t>
      </w:r>
      <w:r w:rsidR="00D82DE0">
        <w:rPr>
          <w:szCs w:val="24"/>
          <w:lang w:val="en-GB"/>
        </w:rPr>
        <w:t>,</w:t>
      </w:r>
      <w:r w:rsidR="00254EDE">
        <w:rPr>
          <w:szCs w:val="24"/>
          <w:lang w:val="en-GB"/>
        </w:rPr>
        <w:t xml:space="preserve"> the </w:t>
      </w:r>
      <w:r w:rsidR="00D82DE0">
        <w:rPr>
          <w:szCs w:val="24"/>
          <w:lang w:val="en-GB"/>
        </w:rPr>
        <w:t xml:space="preserve">estimation of </w:t>
      </w:r>
      <w:r w:rsidR="00254EDE">
        <w:rPr>
          <w:szCs w:val="24"/>
          <w:lang w:val="en-GB"/>
        </w:rPr>
        <w:t>effect of TL on cancer risk is prone to</w:t>
      </w:r>
      <w:r w:rsidR="00D82DE0">
        <w:rPr>
          <w:szCs w:val="24"/>
          <w:lang w:val="en-GB"/>
        </w:rPr>
        <w:t xml:space="preserve"> errors due to</w:t>
      </w:r>
      <w:r w:rsidR="0079746B" w:rsidRPr="003A1C99">
        <w:rPr>
          <w:szCs w:val="24"/>
          <w:lang w:val="en-GB"/>
        </w:rPr>
        <w:t xml:space="preserve"> </w:t>
      </w:r>
      <w:r w:rsidR="00254EDE" w:rsidRPr="003A1C99">
        <w:rPr>
          <w:szCs w:val="24"/>
          <w:lang w:val="en-GB"/>
        </w:rPr>
        <w:t>technical (e.g., the way the DNA is processed)</w:t>
      </w:r>
      <w:r w:rsidR="00D82DE0">
        <w:rPr>
          <w:szCs w:val="24"/>
          <w:lang w:val="en-GB"/>
        </w:rPr>
        <w:t xml:space="preserve"> and</w:t>
      </w:r>
      <w:r w:rsidR="00254EDE" w:rsidRPr="003A1C99">
        <w:rPr>
          <w:szCs w:val="24"/>
          <w:lang w:val="en-GB"/>
        </w:rPr>
        <w:t xml:space="preserve"> epidemiologic (e.g., stress</w:t>
      </w:r>
      <w:r w:rsidR="00D82DE0">
        <w:rPr>
          <w:szCs w:val="24"/>
          <w:lang w:val="en-GB"/>
        </w:rPr>
        <w:t xml:space="preserve">, </w:t>
      </w:r>
      <w:r w:rsidR="00254EDE" w:rsidRPr="003A1C99">
        <w:rPr>
          <w:szCs w:val="24"/>
          <w:lang w:val="en-GB"/>
        </w:rPr>
        <w:t>smoking</w:t>
      </w:r>
      <w:r w:rsidR="00D82DE0">
        <w:rPr>
          <w:szCs w:val="24"/>
          <w:lang w:val="en-GB"/>
        </w:rPr>
        <w:t>, study design</w:t>
      </w:r>
      <w:r w:rsidR="00254EDE" w:rsidRPr="003A1C99">
        <w:rPr>
          <w:szCs w:val="24"/>
          <w:lang w:val="en-GB"/>
        </w:rPr>
        <w:t xml:space="preserve">) </w:t>
      </w:r>
      <w:r w:rsidR="00254EDE" w:rsidRPr="003A1C99">
        <w:rPr>
          <w:szCs w:val="24"/>
          <w:lang w:val="en-GB"/>
        </w:rPr>
        <w:lastRenderedPageBreak/>
        <w:t>confounders</w:t>
      </w:r>
      <w:r w:rsidR="00D82DE0">
        <w:rPr>
          <w:szCs w:val="24"/>
          <w:lang w:val="en-GB"/>
        </w:rPr>
        <w:t xml:space="preserve"> and to reverse causation bias. Therefore, a high degree of </w:t>
      </w:r>
      <w:r w:rsidR="00D82DE0" w:rsidRPr="003A1C99">
        <w:rPr>
          <w:szCs w:val="24"/>
          <w:lang w:val="en-GB"/>
        </w:rPr>
        <w:t>heterogene</w:t>
      </w:r>
      <w:r w:rsidR="00D82DE0">
        <w:rPr>
          <w:szCs w:val="24"/>
          <w:lang w:val="en-GB"/>
        </w:rPr>
        <w:t>ity is present in the results reported</w:t>
      </w:r>
      <w:r w:rsidR="00B5603E">
        <w:rPr>
          <w:szCs w:val="24"/>
          <w:lang w:val="en-GB"/>
        </w:rPr>
        <w:t xml:space="preserve"> with some studies reporting long telomere associated with risk, others reporting short telomere associated with risk and others finding non-linear, U-shaped or null associations</w:t>
      </w:r>
      <w:r w:rsidR="006107D1">
        <w:rPr>
          <w:szCs w:val="24"/>
          <w:lang w:val="en-GB"/>
        </w:rPr>
        <w:t xml:space="preserve"> </w:t>
      </w:r>
      <w:r w:rsidR="006107D1" w:rsidRPr="003A1C99">
        <w:rPr>
          <w:rFonts w:cstheme="minorHAnsi"/>
          <w:szCs w:val="24"/>
          <w:lang w:val="en-GB"/>
        </w:rPr>
        <w:fldChar w:fldCharType="begin" w:fldLock="1"/>
      </w:r>
      <w:r w:rsidR="006107D1">
        <w:rPr>
          <w:rFonts w:cstheme="minorHAnsi"/>
          <w:szCs w:val="24"/>
          <w:lang w:val="en-GB"/>
        </w:rPr>
        <w:instrText>ADDIN CSL_CITATION {"citationItems":[{"id":"ITEM-1","itemData":{"DOI":"10.1158/1055-9965.EPI-11-0005","ISSN":"1538-7755 (Electronic)","PMID":"21467229","abstract":"BACKGROUND: Telomeres shorten with each cell division and are essential for chromosomal stability. Short telomeres in surrogate tissues (e.g., blood cells) are associated with increased cancer risk in several case-control studies, but findings are inconsistent in prospective studies. METHODS: We systematically reviewed studies published prior to August 30, 2010, on the association between telomere length (TL) in surrogate tissues and cancer. There were 27 reports on 13 cancers and/or incident cancer investigating this association. The majority, 16, were retrospective case--control studies, 11 were prospective studies. Meta-analyses were conducted to determine ORs and 95% CIs for these studies. RESULTS: Studies on bladder, esophageal, gastric, head and neck, ovarian, renal, and overall incident cancer found associations between short telomeres and these cancers. Non-Hodgkin lymphoma, breast, lung, and colorectal cancer reports were inconsistent. Single studies on endometrial, prostate, and skin cancers were null. In a random-effects meta-analysis, short TL was significantly associated with cancer in retrospective studies (pooled OR for the shortest TL quartile compared with the longest: 2.9, 95% CI: 1.75-4.8, P &lt; 0.0001). The pooled OR for prospective studies was 1.16 (95% CI: 0.87-1.54, P = 0.32). All studies combined yielded a pooled OR of 1.96 (95% CI: 1.37-2.81, P = 0.0001) for the association of short TL and cancer. CONCLUSION AND IMPACT: There is suggestive evidence that short surrogate tissue TL is associated with cancer; the strongest evidence exists for bladder, esophageal, gastric, and renal cancers. Additional prospective studies with consistent methodology are needed to confirm this hypothesis.","author":[{"dropping-particle":"","family":"Wentzensen","given":"Ingrid M","non-dropping-particle":"","parse-names":false,"suffix":""},{"dropping-particle":"","family":"Mirabello","given":"Lisa","non-dropping-particle":"","parse-names":false,"suffix":""},{"dropping-particle":"","family":"Pfeiffer","given":"Ruth M","non-dropping-particle":"","parse-names":false,"suffix":""},{"dropping-particle":"","family":"Savage","given":"Sharon A","non-dropping-particle":"","parse-names":false,"suffix":""}],"container-title":"Cancer epidemiology, biomarkers &amp; prevention : a publication of the American Association for Cancer Research, cosponsored by the American Society of Preventive Oncology","id":"ITEM-1","issue":"6","issued":{"date-parts":[["2011","6"]]},"language":"eng","page":"1238-1250","publisher-place":"United States","title":"The association of telomere length and cancer: a meta-analysis.","type":"article-journal","volume":"20"},"uris":["http://www.mendeley.com/documents/?uuid=b89440ef-890c-43a6-a2b2-47a647a083b7","http://www.mendeley.com/documents/?uuid=572004ad-615a-4e62-8ae2-9128e5df746b"]},{"id":"ITEM-2","itemData":{"DOI":"10.1371/journal.pone.0020466","ISSN":"1932-6203","abstract":"Background: Telomeres play a key role in the maintenance of chromosome integrity and stability, and telomere shortening is involved in initiation and progression of malignancies. A series of epidemiological studies have examined the association between shortened telomeres and risk of cancers, but the findings remain conflicting.","author":[{"dropping-particle":"","family":"Ma","given":"Hongxia","non-dropping-particle":"","parse-names":false,"suffix":""},{"dropping-particle":"","family":"Zhou","given":"Ziyuan","non-dropping-particle":"","parse-names":false,"suffix":""},{"dropping-particle":"","family":"Wei","given":"Sheng","non-dropping-particle":"","parse-names":false,"suffix":""},{"dropping-particle":"","family":"Liu","given":"Zhensheng","non-dropping-particle":"","parse-names":false,"suffix":""},{"dropping-particle":"","family":"Pooley","given":"Karen A","non-dropping-particle":"","parse-names":false,"suffix":""},{"dropping-particle":"","family":"Dunning","given":"Alison M","non-dropping-particle":"","parse-names":false,"suffix":""},{"dropping-particle":"","family":"Svenson","given":"Ulrika","non-dropping-particle":"","parse-names":false,"suffix":""},{"dropping-particle":"","family":"Roos","given":"Göran","non-dropping-particle":"","parse-names":false,"suffix":""},{"dropping-particle":"","family":"Hosgood","given":"H. Dean","non-dropping-particle":"","parse-names":false,"suffix":""},{"dropping-particle":"","family":"Shen","given":"Min","non-dropping-particle":"","parse-names":false,"suffix":""},{"dropping-particle":"","family":"Wei","given":"Qingyi","non-dropping-particle":"","parse-names":false,"suffix":""}],"container-title":"PLoS ONE","editor":[{"dropping-particle":"","family":"Toland","given":"Amanda Ewart","non-dropping-particle":"","parse-names":false,"suffix":""}],"id":"ITEM-2","issue":"6","issued":{"date-parts":[["2011","6"]]},"page":"e20466","title":"Shortened Telomere Length Is Associated with Increased Risk of Cancer: A Meta-Analysis","type":"article-journal","volume":"6"},"uris":["http://www.mendeley.com/documents/?uuid=2494e0e6-cbf9-3d1c-8baf-99215335bd72","http://www.mendeley.com/documents/?uuid=0b2abd29-4583-49ab-95cb-3d8166948c36"]},{"id":"ITEM-3","itemData":{"DOI":"10.1186/s13058-018-0955-5","ISBN":"1305801809555","ISSN":"1465-542X","PMID":"29665866","abstract":"BACKGROUND Leukocyte telomere length (LTL) and mitochondrial genome (mtDNA) copy number and deletions have been proposed as risk markers for various cancer types, including breast cancer (BC). METHODS To gain a more comprehensive picture on how these markers can modulate BC risk, alone or in conjunction, we performed simultaneous measurements of LTL and mtDNA copy number in up to 570 BC cases and 538 controls from the European Prospective Investigation into Cancer and Nutrition (EPIC) cohort. As a first step, we measured LTL and mtDNA copy number in 96 individuals for which a blood sample had been collected twice with an interval of 15 years. RESULTS According to the intraclass correlation (ICC), we found very good stability over the time period for both measurements, with ICCs of 0.63 for LTL and 0.60 for mtDNA copy number. In the analysis of the entire study sample, we observed that longer LTL was strongly associated with increased risk of BC (OR 2.71, 95% CI 1.58-4.65, p = 3.07 × 10- 4 for highest vs. lowest quartile; OR 3.20, 95% CI 1.57-6.55, p = 1.41 × 10- 3 as a continuous variable). We did not find any association between mtDNA copy number and BC risk; however, when considering only the functional copies, we observed an increased risk of developing estrogen receptor-positive BC (OR 2.47, 95% CI 1.05-5.80, p = 0.04 for highest vs. lowest quartile). CONCLUSIONS We observed a very good correlation between the markers over a period of 15 years. We confirm a role of LTL in BC carcinogenesis and suggest an effect of mtDNA copy number on BC risk.","author":[{"dropping-particle":"","family":"Campa","given":"Daniele","non-dropping-particle":"","parse-names":false,"suffix":""},{"dropping-particle":"","family":"Barrdahl","given":"Myrto","non-dropping-particle":"","parse-names":false,"suffix":""},{"dropping-particle":"","family":"Santoro","given":"Aurelia","non-dropping-particle":"","parse-names":false,"suffix":""},{"dropping-particle":"","family":"Severi","given":"Gianluca","non-dropping-particle":"","parse-names":false,"suffix":""},{"dropping-particle":"","family":"Baglietto","given":"Laura","non-dropping-particle":"","parse-names":false,"suffix":""},{"dropping-particle":"","family":"Omichessan","given":"Hanane","non-dropping-particle":"","parse-names":false,"suffix":""},{"dropping-particle":"","family":"Tumino","given":"Rosario","non-dropping-particle":"","parse-names":false,"suffix":""},{"dropping-particle":"","family":"Bueno-de-Mesquita","given":"H. B(as) As","non-dropping-particle":"","parse-names":false,"suffix":""},{"dropping-particle":"","family":"Peeters","given":"Petra H.","non-dropping-particle":"","parse-names":false,"suffix":""},{"dropping-particle":"","family":"Weiderpass","given":"Elisabete","non-dropping-particle":"","parse-names":false,"suffix":""},{"dropping-particle":"","family":"Chirlaque","given":"Maria-Dolores","non-dropping-particle":"","parse-names":false,"suffix":""},{"dropping-particle":"","family":"Rodríguez-Barranco","given":"Miguel","non-dropping-particle":"","parse-names":false,"suffix":""},{"dropping-particle":"","family":"Agudo","given":"Antonio","non-dropping-particle":"","parse-names":false,"suffix":""},{"dropping-particle":"","family":"Gunter","given":"Marc","non-dropping-particle":"","parse-names":false,"suffix":""},{"dropping-particle":"","family":"Dossus","given":"Laure","non-dropping-particle":"","parse-names":false,"suffix":""},{"dropping-particle":"","family":"Krogh","given":"Vittorio","non-dropping-particle":"","parse-names":false,"suffix":""},{"dropping-particle":"","family":"Matullo","given":"Giuseppe","non-dropping-particle":"","parse-names":false,"suffix":""},{"dropping-particle":"","family":"Trichopoulou","given":"Antonia","non-dropping-particle":"","parse-names":false,"suffix":""},{"dropping-particle":"","family":"Travis","given":"Ruth C","non-dropping-particle":"","parse-names":false,"suffix":""},{"dropping-particle":"","family":"Canzian","given":"Federico","non-dropping-particle":"","parse-names":false,"suffix":""},{"dropping-particle":"","family":"Kaaks","given":"Rudolf","non-dropping-particle":"","parse-names":false,"suffix":""},{"dropping-particle":"","family":"Rodriguez-Barranco","given":"Miguel","non-dropping-particle":"","parse-names":false,"suffix":""},{"dropping-particle":"","family":"Agudo","given":"Antonio","non-dropping-particle":"","parse-names":false,"suffix":""},{"dropping-particle":"","family":"Gunter","given":"Marc","non-dropping-particle":"","parse-names":false,"suffix":""},{"dropping-particle":"","family":"Dossus","given":"Laure","non-dropping-particle":"","parse-names":false,"suffix":""},{"dropping-particle":"","family":"Krogh","given":"Vittorio","non-dropping-particle":"","parse-names":false,"suffix":""},{"dropping-particle":"","family":"Matullo","given":"Giuseppe","non-dropping-particle":"","parse-names":false,"suffix":""},{"dropping-particle":"","family":"Trichopoulou","given":"Antonia","non-dropping-particle":"","parse-names":false,"suffix":""},{"dropping-particle":"","family":"Travis","given":"Ruth C","non-dropping-particle":"","parse-names":false,"suffix":""},{"dropping-particle":"","family":"Canzian","given":"Federico","non-dropping-particle":"","parse-names":false,"suffix":""},{"dropping-particle":"","family":"Kaaks","given":"Rudolf","non-dropping-particle":"","parse-names":false,"suffix":""}],"container-title":"Breast Cancer Research","id":"ITEM-3","issue":"1","issued":{"date-parts":[["2018","12","17"]]},"language":"eng","page":"29","publisher":"BioMed Central","publisher-place":"England","title":"Mitochondrial DNA copy number variation, leukocyte telomere length, and breast cancer risk in the European Prospective Investigation into Cancer and Nutrition (EPIC) study","type":"article-journal","volume":"20"},"uris":["http://www.mendeley.com/documents/?uuid=89a151ca-3c86-4df5-ab51-f14308446522"]},{"id":"ITEM-4","itemData":{"DOI":"10.1002/ijc.29101","ISSN":"1097-0215 (Electronic)","PMID":"25066524","abstract":"Compelling biological and epidemiological evidences point to a key role of genetic variants of the TERT and TERC genes in cancer development. We analyzed the genetic variability of these two gene regions using samples of 2,267 multiple myeloma (MM) cases and 2,796 healthy controls. We found that a TERT variant, rs2242652, is associated with reduced MM susceptibility (OR = 0.81; 95% CI: 0.72-0.92; p = 0.001). In addition we measured the leukocyte telomere length (LTL) in a subgroup of 140 cases who were chemotherapy-free at the time of blood donation and 468 controls, and found that MM patients had longer telomeres compared to controls (OR = 1.19; 95% CI: 0.63-2.24; p(trend) = 0.01 comparing the quartile with the longest LTL versus the shortest LTL). Our data suggest the hypothesis of decreased disease risk by genetic variants that reduce the efficiency of the telomerase complex. This reduced efficiency leads to shorter telomere ends, which in turn may also be a marker of decreased MM risk.","author":[{"dropping-particle":"","family":"Campa","given":"Daniele","non-dropping-particle":"","parse-names":false,"suffix":""},{"dropping-particle":"","family":"Martino","given":"Alessandro","non-dropping-particle":"","parse-names":false,"suffix":""},{"dropping-particle":"","family":"Varkonyi","given":"Judit","non-dropping-particle":"","parse-names":false,"suffix":""},{"dropping-particle":"","family":"Lesueur","given":"Fabienne","non-dropping-particle":"","parse-names":false,"suffix":""},{"dropping-particle":"","family":"Jamroziak","given":"Krzysztof","non-dropping-particle":"","parse-names":false,"suffix":""},{"dropping-particle":"","family":"Landi","given":"Stefano","non-dropping-particle":"","parse-names":false,"suffix":""},{"dropping-particle":"","family":"Jurczyszyn","given":"Artur","non-dropping-particle":"","parse-names":false,"suffix":""},{"dropping-particle":"","family":"Marques","given":"Herlander","non-dropping-particle":"","parse-names":false,"suffix":""},{"dropping-particle":"","family":"Andersen","given":"Vibeke","non-dropping-particle":"","parse-names":false,"suffix":""},{"dropping-particle":"","family":"Jurado","given":"Manuel","non-dropping-particle":"","parse-names":false,"suffix":""},{"dropping-particle":"","family":"Brenner","given":"Hermann","non-dropping-particle":"","parse-names":false,"suffix":""},{"dropping-particle":"","family":"Petrini","given":"Mario","non-dropping-particle":"","parse-names":false,"suffix":""},{"dropping-particle":"","family":"Vogel","given":"Ulla","non-dropping-particle":"","parse-names":false,"suffix":""},{"dropping-particle":"","family":"Garcia-Sanz","given":"Ramon","non-dropping-particle":"","parse-names":false,"suffix":""},{"dropping-particle":"","family":"Buda","given":"Gabriele","non-dropping-particle":"","parse-names":false,"suffix":""},{"dropping-particle":"","family":"Gemignani","given":"Federica","non-dropping-particle":"","parse-names":false,"suffix":""},{"dropping-particle":"","family":"Rios","given":"Rafael","non-dropping-particle":"","parse-names":false,"suffix":""},{"dropping-particle":"","family":"Vangsted","given":"Annette Juul","non-dropping-particle":"","parse-names":false,"suffix":""},{"dropping-particle":"","family":"Dumontet","given":"Charles","non-dropping-particle":"","parse-names":false,"suffix":""},{"dropping-particle":"","family":"Martinez-Lopez","given":"Joaquin","non-dropping-particle":"","parse-names":false,"suffix":""},{"dropping-particle":"","family":"Moreno","given":"Maria Jose","non-dropping-particle":"","parse-names":false,"suffix":""},{"dropping-particle":"","family":"Stepien","given":"Anna","non-dropping-particle":"","parse-names":false,"suffix":""},{"dropping-particle":"","family":"Watek","given":"Marzena","non-dropping-particle":"","parse-names":false,"suffix":""},{"dropping-particle":"","family":"Moreno","given":"Victor","non-dropping-particle":"","parse-names":false,"suffix":""},{"dropping-particle":"","family":"Dieffenbach","given":"Aida Karina","non-dropping-particle":"","parse-names":false,"suffix":""},{"dropping-particle":"","family":"Rossi","given":"Anna Maria","non-dropping-particle":"","parse-names":false,"suffix":""},{"dropping-particle":"","family":"Butterbach","given":"Katja","non-dropping-particle":"","parse-names":false,"suffix":""},{"dropping-particle":"","family":"Jacobsen","given":"Svend E Hove","non-dropping-particle":"","parse-names":false,"suffix":""},{"dropping-particle":"","family":"Goldschmidt","given":"Hartmut","non-dropping-particle":"","parse-names":false,"suffix":""},{"dropping-particle":"","family":"Sainz","given":"Juan","non-dropping-particle":"","parse-names":false,"suffix":""},{"dropping-particle":"","family":"Hillengass","given":"Jens","non-dropping-particle":"","parse-names":false,"suffix":""},{"dropping-particle":"","family":"Orciuolo","given":"Enrico","non-dropping-particle":"","parse-names":false,"suffix":""},{"dropping-particle":"","family":"Dudzinski","given":"Marek","non-dropping-particle":"","parse-names":false,"suffix":""},{"dropping-particle":"","family":"Weinhold","given":"Niels","non-dropping-particle":"","parse-names":false,"suffix":""},{"dropping-particle":"","family":"Reis","given":"Rui Manuel","non-dropping-particle":"","parse-names":false,"suffix":""},{"dropping-particle":"","family":"Canzian","given":"Federico","non-dropping-particle":"","parse-names":false,"suffix":""}],"container-title":"International journal of cancer","id":"ITEM-4","issue":"5","issued":{"date-parts":[["2015","3"]]},"language":"eng","page":"E351-8","publisher-place":"United States","title":"Risk of multiple myeloma is associated with polymorphisms within telomerase genes and telomere length.","type":"article-journal","volume":"136"},"uris":["http://www.mendeley.com/documents/?uuid=b54413b7-b5e5-4e02-87f6-3507518bead6","http://www.mendeley.com/documents/?uuid=2a087046-4b02-4b5d-8929-e8f9d4727058"]},{"id":"ITEM-5","itemData":{"DOI":"10.1158/1055-9965.EPI-14-0247","ISSN":"1055-9965","PMID":"25103821","abstract":"Background: Several studies have examined leukocyte telomere length\\n(LTL) as a possible predictor for cancer at various organ sites. The\\nhypothesis originally motivating many of these studies was that shorter\\ntelomeres would be associated with an increase in cancer risk; the\\nresults of epidemiologic studies have been inconsistent, however, and\\nsuggested positive, negative, or null associations. Two studies have\\naddressed the association of LTL in relation to pancreatic cancer risk\\nand the results are contrasting.\\nMethods: We measured LTL in a prospective study of 331 pancreatic cancer\\ncases and 331 controls in the context of the European Prospective\\nInvestigation into Cancer and Nutrition (EPIC).\\nResults: We observed that the mean LTL was higher in cases (0.59 +/-\\n0.20) than in controls (0.57 +/- 0.17), although this difference was not\\nstatistically significant (P = 0.07), and a basic logistic regression\\nmodel showed no association of LTL with pancreas cancer risk. When\\nadjusting for levels of HbA1c and C-peptide, however, there was a weakly\\npositive association between longer LTL and pancreatic cancer risk\\n{[}OR, 1.13; 95% confidence interval (CI), 1.01-1.27]. Additional\\nanalyses by cubic spline regression suggested a possible nonlinear\\nrelationship between LTL and pancreatic cancer risk (P = 0.022), with a\\nstatistically nonsignificant increase in risk at very low LTL, as well\\nas a significant increase at high LTL.\\nConclusion: Taken together, the results from our study do not support\\nLTL as a uniform and strong predictor of pancreatic cancer.\\nImpact: The results of this article can provide insights into telomere\\ndynamics and highlight the complex relationship between LTL and\\npancreatic cancer risk. (C)2014 AACR.","author":[{"dropping-particle":"","family":"Campa","given":"Daniele","non-dropping-particle":"","parse-names":false,"suffix":""},{"dropping-particle":"","family":"Mergarten","given":"Bjoern Björn","non-dropping-particle":"","parse-names":false,"suffix":""},{"dropping-particle":"","family":"Vivo","given":"Immaculata","non-dropping-particle":"De","parse-names":false,"suffix":""},{"dropping-particle":"","family":"Boutron-Ruault","given":"Marie-Christine","non-dropping-particle":"","parse-names":false,"suffix":""},{"dropping-particle":"","family":"Racine","given":"Antoine","non-dropping-particle":"","parse-names":false,"suffix":""},{"dropping-particle":"","family":"Severi","given":"Gianluca","non-dropping-particle":"","parse-names":false,"suffix":""},{"dropping-particle":"","family":"Nieters","given":"Alexandra","non-dropping-particle":"","parse-names":false,"suffix":""},{"dropping-particle":"","family":"Katzke","given":"Verena A.","non-dropping-particle":"","parse-names":false,"suffix":""},{"dropping-particle":"","family":"Trichopoulou","given":"Antonia","non-dropping-particle":"","parse-names":false,"suffix":""},{"dropping-particle":"","family":"Yiannakouris","given":"Nikos","non-dropping-particle":"","parse-names":false,"suffix":""},{"dropping-particle":"","family":"Trichopoulos","given":"Dimitrios","non-dropping-particle":"","parse-names":false,"suffix":""},{"dropping-particle":"","family":"Boeing","given":"Heiner","non-dropping-particle":"","parse-names":false,"suffix":""},{"dropping-particle":"","family":"Ramon Quiros","given":"J","non-dropping-particle":"","parse-names":false,"suffix":""},{"dropping-particle":"","family":"Duell","given":"Eric J.","non-dropping-particle":"","parse-names":false,"suffix":""},{"dropping-particle":"","family":"Molina-Montes","given":"Esther","non-dropping-particle":"","parse-names":false,"suffix":""},{"dropping-particle":"","family":"Mara Huerta","given":"Jose","non-dropping-particle":"","parse-names":false,"suffix":""},{"dropping-particle":"","family":"Ardanaz","given":"Eva","non-dropping-particle":"","parse-names":false,"suffix":""},{"dropping-particle":"","family":"Dorronsoro","given":"Miren","non-dropping-particle":"","parse-names":false,"suffix":""},{"dropping-particle":"","family":"Khaw","given":"Kay-Tee","non-dropping-particle":"","parse-names":false,"suffix":""},{"dropping-particle":"","family":"Wareham","given":"Nicholas","non-dropping-particle":"","parse-names":false,"suffix":""},{"dropping-particle":"","family":"Travis","given":"Ruth C.","non-dropping-particle":"","parse-names":false,"suffix":""},{"dropping-particle":"","family":"Palli","given":"Domenico","non-dropping-particle":"","parse-names":false,"suffix":""},{"dropping-particle":"","family":"Pala","given":"Valeria","non-dropping-particle":"","parse-names":false,"suffix":""},{"dropping-particle":"","family":"Tumino","given":"Rosario","non-dropping-particle":"","parse-names":false,"suffix":""},{"dropping-particle":"","family":"Naccarati","given":"Alessio","non-dropping-particle":"","parse-names":false,"suffix":""},{"dropping-particle":"","family":"Panico","given":"Salvatore","non-dropping-particle":"","parse-names":false,"suffix":""},{"dropping-particle":"","family":"Vineis","given":"Paolo","non-dropping-particle":"","parse-names":false,"suffix":""},{"dropping-particle":"","family":"Riboli","given":"Elio","non-dropping-particle":"","parse-names":false,"suffix":""},{"dropping-particle":"","family":"Siddiq","given":"Afshan","non-dropping-particle":"","parse-names":false,"suffix":""},{"dropping-particle":"","family":"Bueno-de-Mesquita","given":"H.B. B.","non-dropping-particle":"","parse-names":false,"suffix":""},{"dropping-particle":"","family":"Peeters","given":"Petra H.","non-dropping-particle":"","parse-names":false,"suffix":""},{"dropping-particle":"","family":"Nilsson","given":"Peter M.","non-dropping-particle":"","parse-names":false,"suffix":""},{"dropping-particle":"","family":"Sund","given":"Malin","non-dropping-particle":"","parse-names":false,"suffix":""},{"dropping-particle":"","family":"Ye","given":"Weimin","non-dropping-particle":"","parse-names":false,"suffix":""},{"dropping-particle":"","family":"Lund","given":"Eiliv","non-dropping-particle":"","parse-names":false,"suffix":""},{"dropping-particle":"","family":"Jareid","given":"Mie","non-dropping-particle":"","parse-names":false,"suffix":""},{"dropping-particle":"","family":"Weiderpass","given":"Elisabete","non-dropping-particle":"","parse-names":false,"suffix":""},{"dropping-particle":"","family":"Duarte-Salles","given":"Talita","non-dropping-particle":"","parse-names":false,"suffix":""},{"dropping-particle":"","family":"Kong","given":"So Yeon","non-dropping-particle":"","parse-names":false,"suffix":""},{"dropping-particle":"","family":"Stepien","given":"Magdalena","non-dropping-particle":"","parse-names":false,"suffix":""},{"dropping-particle":"","family":"Canzian","given":"Federico","non-dropping-particle":"","parse-names":false,"suffix":""},{"dropping-particle":"","family":"Kaaks","given":"Rudolf","non-dropping-particle":"","parse-names":false,"suffix":""},{"dropping-particle":"","family":"Quirós","given":"J. Ramón","non-dropping-particle":"","parse-names":false,"suffix":""},{"dropping-particle":"","family":"Duell","given":"Eric J.","non-dropping-particle":"","parse-names":false,"suffix":""},{"dropping-particle":"","family":"Molina-Montes","given":"Esther","non-dropping-particle":"","parse-names":false,"suffix":""},{"dropping-particle":"","family":"Huerta","given":"José María","non-dropping-particle":"","parse-names":false,"suffix":""},{"dropping-particle":"","family":"Ardanaz","given":"Eva","non-dropping-particle":"","parse-names":false,"suffix":""},{"dropping-particle":"","family":"Dorronsoro","given":"Miren","non-dropping-particle":"","parse-names":false,"suffix":""},{"dropping-particle":"","family":"Khaw","given":"Kay-Tee","non-dropping-particle":"","parse-names":false,"suffix":""},{"dropping-particle":"","family":"Wareham","given":"Nicholas","non-dropping-particle":"","parse-names":false,"suffix":""},{"dropping-particle":"","family":"Travis","given":"Ruth C.","non-dropping-particle":"","parse-names":false,"suffix":""},{"dropping-particle":"","family":"Palli","given":"Domenico","non-dropping-particle":"","parse-names":false,"suffix":""},{"dropping-particle":"","family":"Pala","given":"Valeria","non-dropping-particle":"","parse-names":false,"suffix":""},{"dropping-particle":"","family":"Tumino","given":"Rosario","non-dropping-particle":"","parse-names":false,"suffix":""},{"dropping-particle":"","family":"Naccarati","given":"Alessio","non-dropping-particle":"","parse-names":false,"suffix":""},{"dropping-particle":"","family":"Panico","given":"Salvatore","non-dropping-particle":"","parse-names":false,"suffix":""},{"dropping-particle":"","family":"Vineis","given":"Paolo","non-dropping-particle":"","parse-names":false,"suffix":""},{"dropping-particle":"","family":"Riboli","given":"Elio","non-dropping-particle":"","parse-names":false,"suffix":""},{"dropping-particle":"","family":"Siddiq","given":"Afshan","non-dropping-particle":"","parse-names":false,"suffix":""},{"dropping-particle":"","family":"Bueno-de-Mesquita","given":"H.B. B.","non-dropping-particle":"","parse-names":false,"suffix":""},{"dropping-particle":"","family":"Peeters","given":"Petra H.","non-dropping-particle":"","parse-names":false,"suffix":""},{"dropping-particle":"","family":"Nilsson","given":"Peter M.","non-dropping-particle":"","parse-names":false,"suffix":""},{"dropping-particle":"","family":"Sund","given":"Malin","non-dropping-particle":"","parse-names":false,"suffix":""},{"dropping-particle":"","family":"Ye","given":"Weimin","non-dropping-particle":"","parse-names":false,"suffix":""},{"dropping-particle":"","family":"Lund","given":"Eiliv","non-dropping-particle":"","parse-names":false,"suffix":""},{"dropping-particle":"","family":"Jareid","given":"Mie","non-dropping-particle":"","parse-names":false,"suffix":""},{"dropping-particle":"","family":"Weiderpass","given":"Elisabete","non-dropping-particle":"","parse-names":false,"suffix":""},{"dropping-particle":"","family":"Duarte-Salles","given":"Talita","non-dropping-particle":"","parse-names":false,"suffix":""},{"dropping-particle":"","family":"Kong","given":"So Yeon","non-dropping-particle":"","parse-names":false,"suffix":""},{"dropping-particle":"","family":"Stepien","given":"Magdalena","non-dropping-particle":"","parse-names":false,"suffix":""},{"dropping-particle":"","family":"Canzian","given":"Federico","non-dropping-particle":"","parse-names":false,"suffix":""},{"dropping-particle":"","family":"Kaaks","given":"Rudolf","non-dropping-particle":"","parse-names":false,"suffix":""}],"container-title":"Cancer Epidemiology Biomarkers &amp; Prevention","id":"ITEM-5","issue":"11","issued":{"date-parts":[["2014","11","1"]]},"page":"2447-2454","title":"Leukocyte Telomere Length in Relation to Pancreatic Cancer Risk: A Prospective Study","type":"article-journal","volume":"23"},"uris":["http://www.mendeley.com/documents/?uuid=353f5541-c0f1-472b-9b73-9f7d11afabca"]},{"id":"ITEM-6","itemData":{"DOI":"10.1001/jamaoncol.2016.5945","ISSN":"23742445","PMID":"28241208","abstract":"IMPORTANCE: The causal direction and magnitude of the association between telomere length and incidence of cancer and non-neoplastic diseases is uncertain owing to the susceptibility of observational studies to confounding and reverse causation. OBJECTIVE: To conduct a Mendelian randomization study, using germline genetic variants as instrumental variables, to appraise the causal relevance of telomere length for risk of cancer and non-neoplastic diseases. DATA SOURCES: Genomewide association studies (GWAS) published up to January 15, 2015. STUDY SELECTION: GWAS of noncommunicable diseases that assayed germline genetic variation and did not select cohort or control participants on the basis of preexisting diseases. Of 163 GWAS of noncommunicable diseases identified, summary data from 103 were available. DATA EXTRACTION AND SYNTHESIS: Summary association statistics for single nucleotide polymorphisms (SNPs) that are strongly associated with telomere length in the general population. MAIN OUTCOMES AND MEASURES: Odds ratios (ORs) and 95% confidence intervals (CIs) for disease per standard deviation (SD) higher telomere length due to germline genetic variation. RESULTS: Summary data were available for 35 cancers and 48 non-neoplastic diseases, corresponding to 420 081 cases (median cases, 2526 per disease) and 1 093 105 controls (median, 6789 per disease). Increased telomere length due to germline genetic variation was generally associated with increased risk for site-specific cancers. The strongest associations (ORs [95% CIs] per 1-SD change in genetically increased telomere length) were observed for glioma, 5.27 (3.15-8.81); serous low-malignant-potential ovarian cancer, 4.35 (2.39-7.94); lung adenocarcinoma, 3.19 (2.40-4.22); neuroblastoma, 2.98 (1.92-4.62); bladder cancer, 2.19 (1.32-3.66); melanoma, 1.87 (1.55-2.26); testicular cancer, 1.76 (1.02-3.04); kidney cancer, 1.55 (1.08-2.23); and endometrial cancer, 1.31 (1.07-1.61). Associations were stronger for rarer cancers and at tissue sites with lower rates of stem cell division. There was generally little evidence of association between genetically increased telomere length and risk of psychiatric, autoimmune, inflammatory, diabetic, and other non-neoplastic diseases, except for coronary heart disease (OR, 0.78 [95% CI, 0.67-0.90]), abdominal aortic aneurysm (OR, 0.63 [95% CI, 0.49-0.81]), celiac disease (OR, 0.42 [95% CI, 0.28-0.61]) and interstitial lung disease (OR, 0.09 [95% CI, 0.05-0.15]). CONCLU…","author":[{"dropping-particle":"","family":"Haycock","given":"Philip C.","non-dropping-particle":"","parse-names":false,"suffix":""},{"dropping-particle":"","family":"Burgess","given":"Stephen","non-dropping-particle":"","parse-names":false,"suffix":""},{"dropping-particle":"","family":"Nounu","given":"Aayah","non-dropping-particle":"","parse-names":false,"suffix":""},{"dropping-particle":"","family":"Zheng","given":"Jie","non-dropping-particle":"","parse-names":false,"suffix":""},{"dropping-particle":"","family":"Okoli","given":"George N.","non-dropping-particle":"","parse-names":false,"suffix":""},{"dropping-particle":"","family":"Bowden","given":"Jack","non-dropping-particle":"","parse-names":false,"suffix":""},{"dropping-particle":"","family":"Wade","given":"Kaitlin Hazel","non-dropping-particle":"","parse-names":false,"suffix":""},{"dropping-particle":"","family":"Timpson","given":"Nicholas J.","non-dropping-particle":"","parse-names":false,"suffix":""},{"dropping-particle":"","family":"Evans","given":"David M.","non-dropping-particle":"","parse-names":false,"suffix":""},{"dropping-particle":"","family":"Willeit","given":"Peter","non-dropping-particle":"","parse-names":false,"suffix":""},{"dropping-particle":"","family":"Aviv","given":"Abraham","non-dropping-particle":"","parse-names":false,"suffix":""},{"dropping-particle":"","family":"Gaunt","given":"Tom R.","non-dropping-particle":"","parse-names":false,"suffix":""},{"dropping-particle":"","family":"Hemani","given":"Gibran","non-dropping-particle":"","parse-names":false,"suffix":""},{"dropping-particle":"","family":"Mangino","given":"Massimo","non-dropping-particle":"","parse-names":false,"suffix":""},{"dropping-particle":"","family":"Ellis","given":"Hayley Patricia","non-dropping-particle":"","parse-names":false,"suffix":""},{"dropping-particle":"","family":"Kurian","given":"Kathreena M.","non-dropping-particle":"","parse-names":false,"suffix":""},{"dropping-particle":"","family":"Pooley","given":"Karen A.","non-dropping-particle":"","parse-names":false,"suffix":""},{"dropping-particle":"","family":"Eeles","given":"Rosalind A.","non-dropping-particle":"","parse-names":false,"suffix":""},{"dropping-particle":"","family":"Lee","given":"Jeffrey E.","non-dropping-particle":"","parse-names":false,"suffix":""},{"dropping-particle":"","family":"Fang","given":"Shenying","non-dropping-particle":"","parse-names":false,"suffix":""},{"dropping-particle":"V.","family":"Chen","given":"Wei","non-dropping-particle":"","parse-names":false,"suffix":""},{"dropping-particle":"","family":"Law","given":"Matthew H.","non-dropping-particle":"","parse-names":false,"suffix":""},{"dropping-particle":"","family":"Bowdler","given":"Lisa M.","non-dropping-particle":"","parse-names":false,"suffix":""},{"dropping-particle":"","family":"Iles","given":"Mark M.","non-dropping-particle":"","parse-names":false,"suffix":""},{"dropping-particle":"","family":"Yang","given":"Qiong","non-dropping-particle":"","parse-names":false,"suffix":""},{"dropping-particle":"","family":"Worrall","given":"Bradford B.","non-dropping-particle":"","parse-names":false,"suffix":""},{"dropping-particle":"","family":"Markus","given":"Hugh Stephen","non-dropping-particle":"","parse-names":false,"suffix":""},{"dropping-particle":"","family":"Hung","given":"Rayjean J.","non-dropping-particle":"","parse-names":false,"suffix":""},{"dropping-particle":"","family":"Amos","given":"Chris I.","non-dropping-particle":"","parse-names":false,"suffix":""},{"dropping-particle":"","family":"Spurdle","given":"Amanda B.","non-dropping-particle":"","parse-names":false,"suffix":""},{"dropping-particle":"","family":"Thompson","given":"Deborah J.","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container-title":"JAMA Oncology","id":"ITEM-6","issue":"5","issued":{"date-parts":[["2017","5","1"]]},"language":"eng","page":"636-651","publisher":"American Medical Association","title":"Association between telomere length and risk of cancer and non-neoplastic diseases a mendelian randomization study","type":"article-journal","volume":"3"},"uris":["http://www.mendeley.com/documents/?uuid=ab6023f3-b62e-4735-90d1-0df5f1e6724e"]},{"id":"ITEM-7","itemData":{"DOI":"10.1093/neuonc/not240","ISSN":"1522-8517","abstract":"These authors contributed equally to this work. Background. Compelling epidemiological evidence indicates that alterations of telomere length are associated with risks of many ma-lignancies in a tumor-specific manner, such as lung cancer, breast cancer, and non-Hodgkin's lymphoma. However, the association between leukocyte telomere length and glioma risk has not been investigated.","author":[{"dropping-particle":"","family":"Wang","given":"Shaolong","non-dropping-particle":"","parse-names":false,"suffix":""},{"dropping-particle":"","family":"Chen","given":"Yibing","non-dropping-particle":"","parse-names":false,"suffix":""},{"dropping-particle":"","family":"Qu","given":"Falin","non-dropping-particle":"","parse-names":false,"suffix":""},{"dropping-particle":"","family":"He","given":"Shiming","non-dropping-particle":"","parse-names":false,"suffix":""},{"dropping-particle":"","family":"Huang","given":"Xiaojun","non-dropping-particle":"","parse-names":false,"suffix":""},{"dropping-particle":"","family":"Jiang","given":"Hequn","non-dropping-particle":"","parse-names":false,"suffix":""},{"dropping-particle":"","family":"Jin","given":"Tianbo","non-dropping-particle":"","parse-names":false,"suffix":""},{"dropping-particle":"","family":"Wan,","given":"S.","non-dropping-particle":"","parse-names":false,"suffix":""},{"dropping-particle":"","family":"Xing","given":"Jinliang","non-dropping-particle":"","parse-names":false,"suffix":""}],"container-title":"Neuro-Oncology","id":"ITEM-7","issue":"4","issued":{"date-parts":[["2014","4"]]},"page":"505-512","title":"Association between leukocyte telomere length and glioma risk: a case-control study","type":"article-journal","volume":"16"},"uris":["http://www.mendeley.com/documents/?uuid=3d6b3ce5-a27b-360c-ab74-b15e0e07109a","http://www.mendeley.com/documents/?uuid=c80d0c2d-33ca-422d-bffb-f972cc8be0d9"]},{"id":"ITEM-8","itemData":{"DOI":"10.1093/jnci/djt016","ISSN":"1460-2105 (Electronic)","PMID":"23468462","abstract":"BACKGROUND: Recent meta-analyses have suggested that short telomere length was associated with increased risk of cancer. We therefore tested the hypotheses that short telomere length was associated with increased risk of cancer and with increased risk of early death after cancer. METHODS: We measured leukocyte telomere length in a prospective study of 47 102 Danish general population participants from the Copenhagen City Heart Study and the Copenhagen General Population Study. Participants were followed for up to 20 years for cancer diagnosis and death. Follow-up was 100% complete. All statistical tests were two-sided. RESULTS: Telomere length decreased linearly with increasing age (P &lt;.001). During follow-up, we observed 3142 first cancers and, among these individuals, 1730 deaths. Decreasing quartiles of telomere length were associated with decreasing survival after cancer (log-rank P &lt;.001). Multivariable-adjusted hazard ratios of early death were 1.31 (95% confidence interval [CI] = 1.14 to 1.52) in individuals in the quartile and 1.43 (95% CI = 1.13 to 1.80) in individuals in the decile with the shortest telomeres vs the longest. Unadjusted hazard ratios of cancer risk were 1.74 (95% CI = 1.58 to 1.93) and 2.00 (95% CI = 1.70 to 2.35) in individuals in the quartile and decile with the shortest vs longest telomeres; however, multivariable adjustment changed these hazard ratios to 0.98 (95% CI = 0.88 to 1.08) and 0.95 (95% CI = 0.80 to 1.11), mainly because of age adjustment. CONCLUSIONS: Short telomere length is associated with reduced survival after cancer but not with cancer risk. The latter contrasts with findings from recent meta-analyses.","author":[{"dropping-particle":"","family":"Weischer","given":"Maren","non-dropping-particle":"","parse-names":false,"suffix":""},{"dropping-particle":"","family":"Nordestgaard","given":"Borge G","non-dropping-particle":"","parse-names":false,"suffix":""},{"dropping-particle":"","family":"Cawthon","given":"Richard M","non-dropping-particle":"","parse-names":false,"suffix":""},{"dropping-particle":"","family":"Freiberg","given":"Jacob J","non-dropping-particle":"","parse-names":false,"suffix":""},{"dropping-particle":"","family":"Tybjaerg-Hansen","given":"Anne","non-dropping-particle":"","parse-names":false,"suffix":""},{"dropping-particle":"","family":"Bojesen","given":"Stig E","non-dropping-particle":"","parse-names":false,"suffix":""}],"container-title":"Journal of the National Cancer Institute","id":"ITEM-8","issue":"7","issued":{"date-parts":[["2013","4"]]},"language":"eng","page":"459-468","publisher-place":"United States","title":"Short telomere length, cancer survival, and cancer risk in 47102 individuals.","type":"article-journal","volume":"105"},"uris":["http://www.mendeley.com/documents/?uuid=604ac05d-3570-4d53-b097-2b95a65e7878","http://www.mendeley.com/documents/?uuid=92e889cc-1e08-4392-ae58-13ae399fa44c"]},{"id":"ITEM-9","itemData":{"DOI":"10.1158/1055-9965.EPI-16-0968","ISSN":"1538-7755 (Electronic)","PMID":"28619828","abstract":"The association between telomere length (TL) in peripheral blood cells and cancer risk remains inconclusive. We carried out a meta-analysis on prospective studies. The study-specific RR estimates were first transformed to a common comparable scale and then were pooled by a random-effects model. The dataset was composed of 13,894 cases and 71,672 controls from 28 studies in 25 articles. In the comparison of the longest versus shortest third of TL, we observed a marginally positive association between longer TL and higher risk of total cancers [OR = 1.086; 95% confidence interval (CI), 0.952-1.238]. Subgroup analyses showed that the association was stronger in lung cancer (n = 3; OR = 1.690; 95% CI, 1.253-2.280), in men (n = 6; OR = 1.302; 95% CI, 1.120-1.514) and in studies with more precise methods for DNA extraction (phenol-chloroform, salting-out or magnetic bead, n = 6, OR = 1.618; 95% CI, 1.320-1.985) and TL measurement (multiplex Q-PCR, n = 8; OR = 1.439; 95% CI, 1.118-1.852). Our meta-analysis suggested longer TL in peripheral blood cells is a likely risk factor for lung cancer or cancers in men. Accurate DNA extraction and TL measurement methods make it more liable to find significant associations between TL and cancer risk and thus should be taken into consideration in future epidemiologic studies. Cancer Epidemiol Biomarkers Prev; 26(9); 1381-90. (c)2017 AACR.","author":[{"dropping-particle":"","family":"Zhang","given":"Xia","non-dropping-particle":"","parse-names":false,"suffix":""},{"dropping-particle":"","family":"Zhao","given":"Qian","non-dropping-particle":"","parse-names":false,"suffix":""},{"dropping-particle":"","family":"Zhu","given":"Wei","non-dropping-particle":"","parse-names":false,"suffix":""},{"dropping-particle":"","family":"Liu","given":"Tao","non-dropping-particle":"","parse-names":false,"suffix":""},{"dropping-particle":"","family":"Xie","given":"Shao-Hua","non-dropping-particle":"","parse-names":false,"suffix":""},{"dropping-particle":"","family":"Zhong","given":"Li-Xin","non-dropping-particle":"","parse-names":false,"suffix":""},{"dropping-particle":"","family":"Cai","given":"Yuan-Yuan","non-dropping-particle":"","parse-names":false,"suffix":""},{"dropping-particle":"","family":"Li","given":"Xiao-Na","non-dropping-particle":"","parse-names":false,"suffix":""},{"dropping-particle":"","family":"Liang","given":"Mei","non-dropping-particle":"","parse-names":false,"suffix":""},{"dropping-particle":"","family":"Chen","given":"Wen","non-dropping-particle":"","parse-names":false,"suffix":""},{"dropping-particle":"","family":"Hu","given":"Qian-Sheng","non-dropping-particle":"","parse-names":false,"suffix":""},{"dropping-particle":"","family":"Zhang","given":"Bo","non-dropping-particle":"","parse-names":false,"suffix":""}],"container-title":"Cancer epidemiology, biomarkers &amp; prevention : a publication of the American Association for Cancer Research, cosponsored by the American Society of Preventive Oncology","id":"ITEM-9","issue":"9","issued":{"date-parts":[["2017","9"]]},"language":"eng","page":"1381-1390","publisher-place":"United States","title":"The Association of Telomere Length in Peripheral Blood Cells with Cancer Risk: A  Systematic Review and Meta-analysis of Prospective Studies.","type":"article-journal","volume":"26"},"uris":["http://www.mendeley.com/documents/?uuid=d988e348-3b0a-42db-8025-284eaabe30fd","http://www.mendeley.com/documents/?uuid=48dcbb62-eec9-4466-b4d4-4bfb10518d59"]}],"mendeley":{"formattedCitation":"[23,25–32]","plainTextFormattedCitation":"[23,25–32]","previouslyFormattedCitation":"[23,25–32]"},"properties":{"noteIndex":0},"schema":"https://github.com/citation-style-language/schema/raw/master/csl-citation.json"}</w:instrText>
      </w:r>
      <w:r w:rsidR="006107D1" w:rsidRPr="003A1C99">
        <w:rPr>
          <w:rFonts w:cstheme="minorHAnsi"/>
          <w:szCs w:val="24"/>
          <w:lang w:val="en-GB"/>
        </w:rPr>
        <w:fldChar w:fldCharType="separate"/>
      </w:r>
      <w:r w:rsidR="006107D1" w:rsidRPr="006107D1">
        <w:rPr>
          <w:rFonts w:cstheme="minorHAnsi"/>
          <w:noProof/>
          <w:szCs w:val="24"/>
          <w:lang w:val="en-GB"/>
        </w:rPr>
        <w:t>[23,25–32]</w:t>
      </w:r>
      <w:r w:rsidR="006107D1" w:rsidRPr="003A1C99">
        <w:rPr>
          <w:rFonts w:cstheme="minorHAnsi"/>
          <w:szCs w:val="24"/>
          <w:lang w:val="en-GB"/>
        </w:rPr>
        <w:fldChar w:fldCharType="end"/>
      </w:r>
      <w:r w:rsidR="00D82DE0">
        <w:rPr>
          <w:szCs w:val="24"/>
          <w:lang w:val="en-GB"/>
        </w:rPr>
        <w:t>.</w:t>
      </w:r>
      <w:r w:rsidR="003A73A4" w:rsidRPr="003A1C99">
        <w:rPr>
          <w:szCs w:val="24"/>
          <w:lang w:val="en-GB"/>
        </w:rPr>
        <w:t xml:space="preserve"> </w:t>
      </w:r>
      <w:r w:rsidRPr="003A1C99">
        <w:rPr>
          <w:rFonts w:cstheme="minorHAnsi"/>
          <w:szCs w:val="24"/>
          <w:lang w:val="en-GB"/>
        </w:rPr>
        <w:t xml:space="preserve">TL is genetically determined, and 11 single nucleotide polymorphisms (SNPs) have shown </w:t>
      </w:r>
      <w:r w:rsidR="003A73A4" w:rsidRPr="003A1C99">
        <w:rPr>
          <w:rFonts w:cstheme="minorHAnsi"/>
          <w:szCs w:val="24"/>
          <w:lang w:val="en-GB"/>
        </w:rPr>
        <w:t>a strong</w:t>
      </w:r>
      <w:r w:rsidRPr="003A1C99">
        <w:rPr>
          <w:rFonts w:cstheme="minorHAnsi"/>
          <w:szCs w:val="24"/>
          <w:lang w:val="en-GB"/>
        </w:rPr>
        <w:t xml:space="preserve"> influence on this trait </w:t>
      </w:r>
      <w:r w:rsidRPr="003A1C99">
        <w:rPr>
          <w:rFonts w:cstheme="minorHAnsi"/>
          <w:szCs w:val="24"/>
          <w:lang w:val="en-GB"/>
        </w:rPr>
        <w:fldChar w:fldCharType="begin" w:fldLock="1"/>
      </w:r>
      <w:r w:rsidR="006107D1">
        <w:rPr>
          <w:rFonts w:cstheme="minorHAnsi"/>
          <w:szCs w:val="24"/>
          <w:lang w:val="en-GB"/>
        </w:rPr>
        <w:instrText>ADDIN CSL_CITATION {"citationItems":[{"id":"ITEM-1","itemData":{"DOI":"10.1073/pnas.0911494107","ISSN":"00278424","PMID":"20421499","abstract":"Telomeres are engaged in a host of cellular functions, and their length is regulated by multiple genes. Telomere shortening, in the course of somatic cell replication, ultimately leads to replicative senescence. In humans, rare mutations in genes that regulate telomere length have been identified in monogenic diseases such as dyskeratosis congenita andidiopathic pulmonary fibrosis, which are associated with shortened leukocyte telomere length (LTL) and increased risk for aplastic anemia. Shortened LTL is observed in a host of aging-related complex genetic diseases and is associated with diminished survival in the elderly. We report results of a genome-wide association study of LTL in a consortium of four observational studies (n = 3,417 participants with LTL and genome-wide genotyping). SNPs in the regions of the oligonucleotide/ oligosaccharide-binding folds containing one gene (OBFC1; rs4387287; P = 3.9 × 10-9) and chemokine (C-X-C motif) receptor 4 gene (CXCR4; rs4452212; P = 2.9 × 10-8)were associatedwith LTL at a genome-wide significance level (P &lt; 5 × 10-8). We attempted replication of the top SNPs at these loci through de novo genotyping of 1,893 additional individuals and in silico lookup in another observational study (n = 2,876), and we confirmed the association findings for OBFC1 but not CXCR4. In addition, we confirmed the telomerase RNA component (TERC) as a gene associated with LTL (P=1.1 × 10-5). The identification of OBFC1 through genome-wide association as a locus for interindividual variation in LTL in the general population advances the understanding of telomere biology in humans and mayp rovide insights into aging-related disorders linked to altered LTL dynamics.","author":[{"dropping-particle":"","family":"Levy","given":"Daniel","non-dropping-particle":"","parse-names":false,"suffix":""},{"dropping-particle":"","family":"Neuhausen","given":"Susan L.","non-dropping-particle":"","parse-names":false,"suffix":""},{"dropping-particle":"","family":"Hunt","given":"Steven C.","non-dropping-particle":"","parse-names":false,"suffix":""},{"dropping-particle":"","family":"Kimura","given":"Masayuki","non-dropping-particle":"","parse-names":false,"suffix":""},{"dropping-particle":"","family":"Hwang","given":"Shih Jen","non-dropping-particle":"","parse-names":false,"suffix":""},{"dropping-particle":"","family":"Chen","given":"Wei","non-dropping-particle":"","parse-names":false,"suffix":""},{"dropping-particle":"","family":"Bis","given":"Joshua C.","non-dropping-particle":"","parse-names":false,"suffix":""},{"dropping-particle":"","family":"Fitzpatrick","given":"Annette L.","non-dropping-particle":"","parse-names":false,"suffix":""},{"dropping-particle":"","family":"Smith","given":"Erin","non-dropping-particle":"","parse-names":false,"suffix":""},{"dropping-particle":"","family":"Johnson","given":"Andrew D.","non-dropping-particle":"","parse-names":false,"suffix":""},{"dropping-particle":"","family":"Gardner","given":"Jeffrey P.","non-dropping-particle":"","parse-names":false,"suffix":""},{"dropping-particle":"","family":"Srinivasan","given":"Sathanur R.","non-dropping-particle":"","parse-names":false,"suffix":""},{"dropping-particle":"","family":"Schork","given":"Nicholas","non-dropping-particle":"","parse-names":false,"suffix":""},{"dropping-particle":"","family":"Rotter","given":"Jerome I.","non-dropping-particle":"","parse-names":false,"suffix":""},{"dropping-particle":"","family":"Herbig","given":"Utz","non-dropping-particle":"","parse-names":false,"suffix":""},{"dropping-particle":"","family":"Psaty","given":"Bruce M.","non-dropping-particle":"","parse-names":false,"suffix":""},{"dropping-particle":"","family":"Sastrasinh","given":"Malinee","non-dropping-particle":"","parse-names":false,"suffix":""},{"dropping-particle":"","family":"Murray","given":"Sarah S.","non-dropping-particle":"","parse-names":false,"suffix":""},{"dropping-particle":"","family":"Vasan","given":"Ramachandran S.","non-dropping-particle":"","parse-names":false,"suffix":""},{"dropping-particle":"","family":"Province","given":"Michael A.","non-dropping-particle":"","parse-names":false,"suffix":""},{"dropping-particle":"","family":"Glazer","given":"Nicole L.","non-dropping-particle":"","parse-names":false,"suffix":""},{"dropping-particle":"","family":"Lu","given":"Xiaobin","non-dropping-particle":"","parse-names":false,"suffix":""},{"dropping-particle":"","family":"Cao","given":"Xiaojian","non-dropping-particle":"","parse-names":false,"suffix":""},{"dropping-particle":"","family":"Kronmal","given":"Richard","non-dropping-particle":"","parse-names":false,"suffix":""},{"dropping-particle":"","family":"Mangino","given":"Massimo","non-dropping-particle":"","parse-names":false,"suffix":""},{"dropping-particle":"","family":"Soranzo","given":"Nicole","non-dropping-particle":"","parse-names":false,"suffix":""},{"dropping-particle":"","family":"Spector","given":"Tim D.","non-dropping-particle":"","parse-names":false,"suffix":""},{"dropping-particle":"","family":"Berenson","given":"Gerald S.","non-dropping-particle":"","parse-names":false,"suffix":""},{"dropping-particle":"","family":"Aviv","given":"Abraham","non-dropping-particle":"","parse-names":false,"suffix":""}],"container-title":"Proceedings of the National Academy of Sciences of the United States of America","id":"ITEM-1","issue":"20","issued":{"date-parts":[["2010","5","18"]]},"page":"9293-9298","publisher":"National Academy of Sciences","title":"Genome-wide association identifies OBFC1 as a locus involved in human leukocyte telomere biology","type":"article-journal","volume":"107"},"uris":["http://www.mendeley.com/documents/?uuid=f1d7ce43-c0f4-3169-8819-4491ea836695"]},{"id":"ITEM-2","itemData":{"DOI":"10.1093/hmg/dds382","ISSN":"1460-2083","PMID":"23001564","abstract":"Leukocyte telomere length (LTL) is associated with a number of common age-related diseases and is a heritable trait. Previous genome-wide association studies (GWASs) identified two loci on chromosomes 3q26.2 (TERC) and 10q24.33 (OBFC1) that are associated with the inter-individual LTL variation. We performed a meta-analysis of 9190 individuals from six independent GWAS and validated our findings in 2226 individuals from four additional studies. We confirmed previously reported associations with OBFC1 (rs9419958 P = 9.1 × 10(-11)) and with the telomerase RNA component TERC (rs1317082, P = 1.1 × 10(-8)). We also identified two novel genomic regions associated with LTL variation that map near a conserved telomere maintenance complex component 1 (CTC1; rs3027234, P = 3.6 × 10(-8)) on chromosome17p13.1 and zinc finger protein 676 (ZNF676; rs412658, P = 3.3 × 10(-8)) on 19p12. The minor allele of rs3027234 was associated with both shorter LTL and lower expression of CTC1. Our findings are consistent with the recent observations that point mutations in CTC1 cause short telomeres in both Arabidopsis and humans affected by a rare Mendelian syndrome. Overall, our results provide novel insights into the genetic architecture of inter-individual LTL variation in the general population.","author":[{"dropping-particle":"","family":"Mangino","given":"Massimo","non-dropping-particle":"","parse-names":false,"suffix":""},{"dropping-particle":"","family":"Hwang","given":"Shih-Jen","non-dropping-particle":"","parse-names":false,"suffix":""},{"dropping-particle":"","family":"Spector","given":"Timothy D.","non-dropping-particle":"","parse-names":false,"suffix":""},{"dropping-particle":"","family":"Hunt","given":"Steven C.","non-dropping-particle":"","parse-names":false,"suffix":""},{"dropping-particle":"","family":"Kimura","given":"Masayuki","non-dropping-particle":"","parse-names":false,"suffix":""},{"dropping-particle":"","family":"Fitzpatrick","given":"Annette L.","non-dropping-particle":"","parse-names":false,"suffix":""},{"dropping-particle":"","family":"Christiansen","given":"Lene","non-dropping-particle":"","parse-names":false,"suffix":""},{"dropping-particle":"","family":"Petersen","given":"Inge","non-dropping-particle":"","parse-names":false,"suffix":""},{"dropping-particle":"","family":"Elbers","given":"Clara C.","non-dropping-particle":"","parse-names":false,"suffix":""},{"dropping-particle":"","family":"Harris","given":"Tamara","non-dropping-particle":"","parse-names":false,"suffix":""},{"dropping-particle":"","family":"Chen","given":"Wei","non-dropping-particle":"","parse-names":false,"suffix":""},{"dropping-particle":"","family":"Srinivasan","given":"Sathanur R.","non-dropping-particle":"","parse-names":false,"suffix":""},{"dropping-particle":"","family":"Kark","given":"Jeremy D.","non-dropping-particle":"","parse-names":false,"suffix":""},{"dropping-particle":"","family":"Benetos","given":"Athanase","non-dropping-particle":"","parse-names":false,"suffix":""},{"dropping-particle":"","family":"Shamieh","given":"Said","non-dropping-particle":"El","parse-names":false,"suffix":""},{"dropping-particle":"","family":"Visvikis-Siest","given":"Sophie","non-dropping-particle":"","parse-names":false,"suffix":""},{"dropping-particle":"","family":"Christensen","given":"Kaare","non-dropping-particle":"","parse-names":false,"suffix":""},{"dropping-particle":"","family":"Berenson","given":"Gerald S.","non-dropping-particle":"","parse-names":false,"suffix":""},{"dropping-particle":"","family":"Valdes","given":"Ana M.","non-dropping-particle":"","parse-names":false,"suffix":""},{"dropping-particle":"","family":"Viñuela","given":"Ana","non-dropping-particle":"","parse-names":false,"suffix":""},{"dropping-particle":"","family":"Garcia","given":"Melissa","non-dropping-particle":"","parse-names":false,"suffix":""},{"dropping-particle":"","family":"Arnett","given":"Donna K.","non-dropping-particle":"","parse-names":false,"suffix":""},{"dropping-particle":"","family":"Broeckel","given":"Ulrich","non-dropping-particle":"","parse-names":false,"suffix":""},{"dropping-particle":"","family":"Province","given":"Michael A.","non-dropping-particle":"","parse-names":false,"suffix":""},{"dropping-particle":"","family":"Pankow","given":"James S.","non-dropping-particle":"","parse-names":false,"suffix":""},{"dropping-particle":"","family":"Kammerer","given":"Candace","non-dropping-particle":"","parse-names":false,"suffix":""},{"dropping-particle":"","family":"Liu","given":"Yongmei","non-dropping-particle":"","parse-names":false,"suffix":""},{"dropping-particle":"","family":"Nalls","given":"Michael","non-dropping-particle":"","parse-names":false,"suffix":""},{"dropping-particle":"","family":"Tishkoff","given":"Sarah","non-dropping-particle":"","parse-names":false,"suffix":""},{"dropping-particle":"","family":"Thomas","given":"Fridtjof","non-dropping-particle":"","parse-names":false,"suffix":""},{"dropping-particle":"","family":"Ziv","given":"Elad","non-dropping-particle":"","parse-names":false,"suffix":""},{"dropping-particle":"","family":"Psaty","given":"Bruce M.","non-dropping-particle":"","parse-names":false,"suffix":""},{"dropping-particle":"","family":"Bis","given":"Joshua C.","non-dropping-particle":"","parse-names":false,"suffix":""},{"dropping-particle":"","family":"Rotter","given":"Jerome I.","non-dropping-particle":"","parse-names":false,"suffix":""},{"dropping-particle":"","family":"Taylor","given":"Kent D.","non-dropping-particle":"","parse-names":false,"suffix":""},{"dropping-particle":"","family":"Smith","given":"Erin","non-dropping-particle":"","parse-names":false,"suffix":""},{"dropping-particle":"","family":"Schork","given":"Nicholas J.","non-dropping-particle":"","parse-names":false,"suffix":""},{"dropping-particle":"","family":"Levy","given":"Daniel","non-dropping-particle":"","parse-names":false,"suffix":""},{"dropping-particle":"","family":"Aviv","given":"Abraham","non-dropping-particle":"","parse-names":false,"suffix":""}],"container-title":"Human molecular genetics","id":"ITEM-2","issue":"24","issued":{"date-parts":[["2012","12","15"]]},"page":"5385-94","title":"Genome-wide meta-analysis points to CTC1 and ZNF676 as genes regulating telomere homeostasis in humans.","type":"article-journal","volume":"21"},"uris":["http://www.mendeley.com/documents/?uuid=4a848d32-0f77-47be-bfbe-8081e0b94642"]},{"id":"ITEM-3","itemData":{"DOI":"10.1038/ng.2528","ISSN":"1061-4036","PMID":"23535734","abstract":"Interindividual variation in mean leukocyte telomere length (LTL) is associated with cancer and several age-associated diseases. We report here a genome-wide meta-analysis of 37,684 individuals with replication of selected variants in an additional 10,739 individuals. We identified seven loci, including five new loci, associated with mean LTL (P &lt; 5 × 10(-8)). Five of the loci contain candidate genes (TERC, TERT, NAF1, OBFC1 and RTEL1) that are known to be involved in telomere biology. Lead SNPs at two loci (TERC and TERT) associate with several cancers and other diseases, including idiopathic pulmonary fibrosis. Moreover, a genetic risk score analysis combining lead variants at all 7 loci in 22,233 coronary artery disease cases and 64,762 controls showed an association of the alleles associated with shorter LTL with increased risk of coronary artery disease (21% (95% confidence interval, 5-35%) per standard deviation in LTL, P = 0.014). Our findings support a causal role of telomere-length variation in some age-related diseases.","author":[{"dropping-particle":"","family":"Codd","given":"Veryan","non-dropping-particle":"","parse-names":false,"suffix":""},{"dropping-particle":"","family":"Nelson","given":"Christopher P","non-dropping-particle":"","parse-names":false,"suffix":""},{"dropping-particle":"","family":"Albrecht","given":"Eva","non-dropping-particle":"","parse-names":false,"suffix":""},{"dropping-particle":"","family":"Mangino","given":"Massimo","non-dropping-particle":"","parse-names":false,"suffix":""},{"dropping-particle":"","family":"Deelen","given":"Joris","non-dropping-particle":"","parse-names":false,"suffix":""},{"dropping-particle":"","family":"Buxton","given":"Jessica L","non-dropping-particle":"","parse-names":false,"suffix":""},{"dropping-particle":"","family":"Hottenga","given":"Jouke Jan","non-dropping-particle":"","parse-names":false,"suffix":""},{"dropping-particle":"","family":"Fischer","given":"Krista","non-dropping-particle":"","parse-names":false,"suffix":""},{"dropping-particle":"","family":"Esko","given":"Tõnu","non-dropping-particle":"","parse-names":false,"suffix":""},{"dropping-particle":"","family":"Surakka","given":"Ida","non-dropping-particle":"","parse-names":false,"suffix":""},{"dropping-particle":"","family":"Broer","given":"Linda","non-dropping-particle":"","parse-names":false,"suffix":""},{"dropping-particle":"","family":"Nyholt","given":"Dale R","non-dropping-particle":"","parse-names":false,"suffix":""},{"dropping-particle":"","family":"Leach","given":"Irene Mateo","non-dropping-particle":"","parse-names":false,"suffix":""},{"dropping-particle":"","family":"Salo","given":"Perttu","non-dropping-particle":"","parse-names":false,"suffix":""},{"dropping-particle":"","family":"Hägg","given":"Sara","non-dropping-particle":"","parse-names":false,"suffix":""},{"dropping-particle":"","family":"Matthews","given":"Mary K","non-dropping-particle":"","parse-names":false,"suffix":""},{"dropping-particle":"","family":"Palmen","given":"Jutta","non-dropping-particle":"","parse-names":false,"suffix":""},{"dropping-particle":"","family":"Norata","given":"Giuseppe D","non-dropping-particle":"","parse-names":false,"suffix":""},{"dropping-particle":"","family":"O'Reilly","given":"Paul F","non-dropping-particle":"","parse-names":false,"suffix":""},{"dropping-particle":"","family":"Saleheen","given":"Danish","non-dropping-particle":"","parse-names":false,"suffix":""},{"dropping-particle":"","family":"Amin","given":"Najaf","non-dropping-particle":"","parse-names":false,"suffix":""},{"dropping-particle":"","family":"Balmforth","given":"Anthony J","non-dropping-particle":"","parse-names":false,"suffix":""},{"dropping-particle":"","family":"Beekman","given":"Marian","non-dropping-particle":"","parse-names":false,"suffix":""},{"dropping-particle":"","family":"Boer","given":"Rudolf A","non-dropping-particle":"de","parse-names":false,"suffix":""},{"dropping-particle":"","family":"Böhringer","given":"Stefan","non-dropping-particle":"","parse-names":false,"suffix":""},{"dropping-particle":"","family":"Braund","given":"Peter S","non-dropping-particle":"","parse-names":false,"suffix":""},{"dropping-particle":"","family":"Burton","given":"Paul R","non-dropping-particle":"","parse-names":false,"suffix":""},{"dropping-particle":"","family":"Craen","given":"Anton J Mde","non-dropping-particle":"","parse-names":false,"suffix":""},{"dropping-particle":"","family":"Denniff","given":"Matthew","non-dropping-particle":"","parse-names":false,"suffix":""},{"dropping-particle":"","family":"Dong","given":"Yanbin","non-dropping-particle":"","parse-names":false,"suffix":""},{"dropping-particle":"","family":"Douroudis","given":"Konstantinos","non-dropping-particle":"","parse-names":false,"suffix":""},{"dropping-particle":"","family":"Dubinina","given":"Elena","non-dropping-particle":"","parse-names":false,"suffix":""},{"dropping-particle":"","family":"Eriksson","given":"Johan G","non-dropping-particle":"","parse-names":false,"suffix":""},{"dropping-particle":"","family":"Garlaschelli","given":"Katia","non-dropping-particle":"","parse-names":false,"suffix":""},{"dropping-particle":"","family":"Guo","given":"Dehuang","non-dropping-particle":"","parse-names":false,"suffix":""},{"dropping-particle":"","family":"Hartikainen","given":"Anna-Liisa","non-dropping-particle":"","parse-names":false,"suffix":""},{"dropping-particle":"","family":"Henders","given":"Anjali K","non-dropping-particle":"","parse-names":false,"suffix":""},{"dropping-particle":"","family":"Houwing-Duistermaat","given":"Jeanine J","non-dropping-particle":"","parse-names":false,"suffix":""},{"dropping-particle":"","family":"Kananen","given":"Laura","non-dropping-particle":"","parse-names":false,"suffix":""},{"dropping-particle":"","family":"Karssen","given":"Lennart C","non-dropping-particle":"","parse-names":false,"suffix":""},{"dropping-particle":"","family":"Kettunen","given":"Johannes","non-dropping-particle":"","parse-names":false,"suffix":""},{"dropping-particle":"","family":"Klopp","given":"Norman","non-dropping-particle":"","parse-names":false,"suffix":""},{"dropping-particle":"","family":"Lagou","given":"Vasiliki","non-dropping-particle":"","parse-names":false,"suffix":""},{"dropping-particle":"","family":"Leeuwen","given":"Elisabeth M","non-dropping-particle":"van","parse-names":false,"suffix":""},{"dropping-particle":"","family":"Madden","given":"Pamela A","non-dropping-particle":"","parse-names":false,"suffix":""},{"dropping-particle":"","family":"Mägi","given":"Reedik","non-dropping-particle":"","parse-names":false,"suffix":""},{"dropping-particle":"","family":"Magnusson","given":"Patrik K E","non-dropping-particle":"","parse-names":false,"suffix":""},{"dropping-particle":"","family":"Männistö","given":"Satu","non-dropping-particle":"","parse-names":false,"suffix":""},{"dropping-particle":"","family":"McCarthy","given":"Mark I","non-dropping-particle":"","parse-names":false,"suffix":""},{"dropping-particle":"","family":"Medland","given":"Sarah E","non-dropping-particle":"","parse-names":false,"suffix":""},{"dropping-particle":"","family":"Mihailov","given":"Evelin","non-dropping-particle":"","parse-names":false,"suffix":""},{"dropping-particle":"","family":"Montgomery","given":"Grant W","non-dropping-particle":"","parse-names":false,"suffix":""},{"dropping-particle":"","family":"Oostra","given":"Ben A","non-dropping-particle":"","parse-names":false,"suffix":""},{"dropping-particle":"","family":"Palotie","given":"Aarno","non-dropping-particle":"","parse-names":false,"suffix":""},{"dropping-particle":"","family":"Peters","given":"Annette","non-dropping-particle":"","parse-names":false,"suffix":""},{"dropping-particle":"","family":"Pollard","given":"Helen","non-dropping-particle":"","parse-names":false,"suffix":""},{"dropping-particle":"","family":"Pouta","given":"Anneli","non-dropping-particle":"","parse-names":false,"suffix":""},{"dropping-particle":"","family":"Prokopenko","given":"Inga","non-dropping-particle":"","parse-names":false,"suffix":""},{"dropping-particle":"","family":"Ripatti","given":"Samuli","non-dropping-particle":"","parse-names":false,"suffix":""},{"dropping-particle":"","family":"Salomaa","given":"Veikko","non-dropping-particle":"","parse-names":false,"suffix":""},{"dropping-particle":"","family":"Suchiman","given":"H Eka D","non-dropping-particle":"","parse-names":false,"suffix":""},{"dropping-particle":"","family":"Valdes","given":"Ana M","non-dropping-particle":"","parse-names":false,"suffix":""},{"dropping-particle":"","family":"Verweij","given":"Niek","non-dropping-particle":"","parse-names":false,"suffix":""},{"dropping-particle":"","family":"Viñuela","given":"Ana","non-dropping-particle":"","parse-names":false,"suffix":""},{"dropping-particle":"","family":"Wang","given":"Xiaoling","non-dropping-particle":"","parse-names":false,"suffix":""},{"dropping-particle":"","family":"Wichmann","given":"H-Erich","non-dropping-particle":"","parse-names":false,"suffix":""},{"dropping-particle":"","family":"Widen","given":"Elisabeth","non-dropping-particle":"","parse-names":false,"suffix":""},{"dropping-particle":"","family":"Willemsen","given":"Gonneke","non-dropping-particle":"","parse-names":false,"suffix":""},{"dropping-particle":"","family":"Wright","given":"Margaret J","non-dropping-particle":"","parse-names":false,"suffix":""},{"dropping-particle":"","family":"Xia","given":"Kai","non-dropping-particle":"","parse-names":false,"suffix":""},{"dropping-particle":"","family":"Xiao","given":"Xiangjun","non-dropping-particle":"","parse-names":false,"suffix":""},{"dropping-particle":"","family":"Veldhuisen","given":"Dirk J","non-dropping-particle":"van","parse-names":false,"suffix":""},{"dropping-particle":"","family":"Catapano","given":"Alberico L","non-dropping-particle":"","parse-names":false,"suffix":""},{"dropping-particle":"","family":"Tobin","given":"Martin D","non-dropping-particle":"","parse-names":false,"suffix":""},{"dropping-particle":"","family":"Hall","given":"Alistair S","non-dropping-particle":"","parse-names":false,"suffix":""},{"dropping-particle":"","family":"Blakemore","given":"Alexandra I F","non-dropping-particle":"","parse-names":false,"suffix":""},{"dropping-particle":"","family":"Gilst","given":"Wiek H","non-dropping-particle":"van","parse-names":false,"suffix":""},{"dropping-particle":"","family":"Zhu","given":"Haidong","non-dropping-particle":"","parse-names":false,"suffix":""},{"dropping-particle":"","family":"Erdmann","given":"Jeanette","non-dropping-particle":"","parse-names":false,"suffix":""},{"dropping-particle":"","family":"Reilly","given":"Muredach P","non-dropping-particle":"","parse-names":false,"suffix":""},{"dropping-particle":"","family":"Kathiresan","given":"Sekar","non-dropping-particle":"","parse-names":false,"suffix":""},{"dropping-particle":"","family":"Schunkert","given":"Heribert","non-dropping-particle":"","parse-names":false,"suffix":""},{"dropping-particle":"","family":"Talmud","given":"Philippa J","non-dropping-particle":"","parse-names":false,"suffix":""},{"dropping-particle":"","family":"Pedersen","given":"Nancy L","non-dropping-particle":"","parse-names":false,"suffix":""},{"dropping-particle":"","family":"Perola","given":"Markus","non-dropping-particle":"","parse-names":false,"suffix":""},{"dropping-particle":"","family":"Ouwehand","given":"Willem","non-dropping-particle":"","parse-names":false,"suffix":""},{"dropping-particle":"","family":"Kaprio","given":"Jaakko","non-dropping-particle":"","parse-names":false,"suffix":""},{"dropping-particle":"","family":"Martin","given":"Nicholas G","non-dropping-particle":"","parse-names":false,"suffix":""},{"dropping-particle":"","family":"Duijn","given":"Cornelia M","non-dropping-particle":"van","parse-names":false,"suffix":""},{"dropping-particle":"","family":"Hovatta","given":"Iiris","non-dropping-particle":"","parse-names":false,"suffix":""},{"dropping-particle":"","family":"Gieger","given":"Christian","non-dropping-particle":"","parse-names":false,"suffix":""},{"dropping-particle":"","family":"Metspalu","given":"Andres","non-dropping-particle":"","parse-names":false,"suffix":""},{"dropping-particle":"","family":"Boomsma","given":"Dorret I","non-dropping-particle":"","parse-names":false,"suffix":""},{"dropping-particle":"","family":"Jarvelin","given":"Marjo-Riitta","non-dropping-particle":"","parse-names":false,"suffix":""},{"dropping-particle":"","family":"Slagboom","given":"P Eline","non-dropping-particle":"","parse-names":false,"suffix":""},{"dropping-particle":"","family":"Thompson","given":"John R","non-dropping-particle":"","parse-names":false,"suffix":""},{"dropping-particle":"","family":"Spector","given":"Tim D","non-dropping-particle":"","parse-names":false,"suffix":""},{"dropping-particle":"","family":"Harst","given":"Pim","non-dropping-particle":"van der","parse-names":false,"suffix":""},{"dropping-particle":"","family":"Samani","given":"Nilesh J","non-dropping-particle":"","parse-names":false,"suffix":""}],"container-title":"Nature Genetics","id":"ITEM-3","issue":"4","issued":{"date-parts":[["2013","4"]]},"page":"422-427","publisher":"NIH Public Access","title":"Identification of seven loci affecting mean telomere length and their association with disease","type":"article-journal","volume":"45"},"uris":["http://www.mendeley.com/documents/?uuid=ef1dbcaa-53a2-433c-8e78-6458a9e275b4"]},{"id":"ITEM-4","itemData":{"DOI":"10.1001/jamaoncol.2016.5945","ISSN":"23742445","PMID":"28241208","abstract":"IMPORTANCE: The causal direction and magnitude of the association between telomere length and incidence of cancer and non-neoplastic diseases is uncertain owing to the susceptibility of observational studies to confounding and reverse causation. OBJECTIVE: To conduct a Mendelian randomization study, using germline genetic variants as instrumental variables, to appraise the causal relevance of telomere length for risk of cancer and non-neoplastic diseases. DATA SOURCES: Genomewide association studies (GWAS) published up to January 15, 2015. STUDY SELECTION: GWAS of noncommunicable diseases that assayed germline genetic variation and did not select cohort or control participants on the basis of preexisting diseases. Of 163 GWAS of noncommunicable diseases identified, summary data from 103 were available. DATA EXTRACTION AND SYNTHESIS: Summary association statistics for single nucleotide polymorphisms (SNPs) that are strongly associated with telomere length in the general population. MAIN OUTCOMES AND MEASURES: Odds ratios (ORs) and 95% confidence intervals (CIs) for disease per standard deviation (SD) higher telomere length due to germline genetic variation. RESULTS: Summary data were available for 35 cancers and 48 non-neoplastic diseases, corresponding to 420 081 cases (median cases, 2526 per disease) and 1 093 105 controls (median, 6789 per disease). Increased telomere length due to germline genetic variation was generally associated with increased risk for site-specific cancers. The strongest associations (ORs [95% CIs] per 1-SD change in genetically increased telomere length) were observed for glioma, 5.27 (3.15-8.81); serous low-malignant-potential ovarian cancer, 4.35 (2.39-7.94); lung adenocarcinoma, 3.19 (2.40-4.22); neuroblastoma, 2.98 (1.92-4.62); bladder cancer, 2.19 (1.32-3.66); melanoma, 1.87 (1.55-2.26); testicular cancer, 1.76 (1.02-3.04); kidney cancer, 1.55 (1.08-2.23); and endometrial cancer, 1.31 (1.07-1.61). Associations were stronger for rarer cancers and at tissue sites with lower rates of stem cell division. There was generally little evidence of association between genetically increased telomere length and risk of psychiatric, autoimmune, inflammatory, diabetic, and other non-neoplastic diseases, except for coronary heart disease (OR, 0.78 [95% CI, 0.67-0.90]), abdominal aortic aneurysm (OR, 0.63 [95% CI, 0.49-0.81]), celiac disease (OR, 0.42 [95% CI, 0.28-0.61]) and interstitial lung disease (OR, 0.09 [95% CI, 0.05-0.15]). CONCLU…","author":[{"dropping-particle":"","family":"Haycock","given":"Philip C.","non-dropping-particle":"","parse-names":false,"suffix":""},{"dropping-particle":"","family":"Burgess","given":"Stephen","non-dropping-particle":"","parse-names":false,"suffix":""},{"dropping-particle":"","family":"Nounu","given":"Aayah","non-dropping-particle":"","parse-names":false,"suffix":""},{"dropping-particle":"","family":"Zheng","given":"Jie","non-dropping-particle":"","parse-names":false,"suffix":""},{"dropping-particle":"","family":"Okoli","given":"George N.","non-dropping-particle":"","parse-names":false,"suffix":""},{"dropping-particle":"","family":"Bowden","given":"Jack","non-dropping-particle":"","parse-names":false,"suffix":""},{"dropping-particle":"","family":"Wade","given":"Kaitlin Hazel","non-dropping-particle":"","parse-names":false,"suffix":""},{"dropping-particle":"","family":"Timpson","given":"Nicholas J.","non-dropping-particle":"","parse-names":false,"suffix":""},{"dropping-particle":"","family":"Evans","given":"David M.","non-dropping-particle":"","parse-names":false,"suffix":""},{"dropping-particle":"","family":"Willeit","given":"Peter","non-dropping-particle":"","parse-names":false,"suffix":""},{"dropping-particle":"","family":"Aviv","given":"Abraham","non-dropping-particle":"","parse-names":false,"suffix":""},{"dropping-particle":"","family":"Gaunt","given":"Tom R.","non-dropping-particle":"","parse-names":false,"suffix":""},{"dropping-particle":"","family":"Hemani","given":"Gibran","non-dropping-particle":"","parse-names":false,"suffix":""},{"dropping-particle":"","family":"Mangino","given":"Massimo","non-dropping-particle":"","parse-names":false,"suffix":""},{"dropping-particle":"","family":"Ellis","given":"Hayley Patricia","non-dropping-particle":"","parse-names":false,"suffix":""},{"dropping-particle":"","family":"Kurian","given":"Kathreena M.","non-dropping-particle":"","parse-names":false,"suffix":""},{"dropping-particle":"","family":"Pooley","given":"Karen A.","non-dropping-particle":"","parse-names":false,"suffix":""},{"dropping-particle":"","family":"Eeles","given":"Rosalind A.","non-dropping-particle":"","parse-names":false,"suffix":""},{"dropping-particle":"","family":"Lee","given":"Jeffrey E.","non-dropping-particle":"","parse-names":false,"suffix":""},{"dropping-particle":"","family":"Fang","given":"Shenying","non-dropping-particle":"","parse-names":false,"suffix":""},{"dropping-particle":"V.","family":"Chen","given":"Wei","non-dropping-particle":"","parse-names":false,"suffix":""},{"dropping-particle":"","family":"Law","given":"Matthew H.","non-dropping-particle":"","parse-names":false,"suffix":""},{"dropping-particle":"","family":"Bowdler","given":"Lisa M.","non-dropping-particle":"","parse-names":false,"suffix":""},{"dropping-particle":"","family":"Iles","given":"Mark M.","non-dropping-particle":"","parse-names":false,"suffix":""},{"dropping-particle":"","family":"Yang","given":"Qiong","non-dropping-particle":"","parse-names":false,"suffix":""},{"dropping-particle":"","family":"Worrall","given":"Bradford B.","non-dropping-particle":"","parse-names":false,"suffix":""},{"dropping-particle":"","family":"Markus","given":"Hugh Stephen","non-dropping-particle":"","parse-names":false,"suffix":""},{"dropping-particle":"","family":"Hung","given":"Rayjean J.","non-dropping-particle":"","parse-names":false,"suffix":""},{"dropping-particle":"","family":"Amos","given":"Chris I.","non-dropping-particle":"","parse-names":false,"suffix":""},{"dropping-particle":"","family":"Spurdle","given":"Amanda B.","non-dropping-particle":"","parse-names":false,"suffix":""},{"dropping-particle":"","family":"Thompson","given":"Deborah J.","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container-title":"JAMA Oncology","id":"ITEM-4","issue":"5","issued":{"date-parts":[["2017","5","1"]]},"language":"eng","page":"636-651","publisher":"American Medical Association","title":"Association between telomere length and risk of cancer and non-neoplastic diseases a mendelian randomization study","type":"article-journal","volume":"3"},"uris":["http://www.mendeley.com/documents/?uuid=ab6023f3-b62e-4735-90d1-0df5f1e6724e"]}],"mendeley":{"formattedCitation":"[23,33–35]","plainTextFormattedCitation":"[23,33–35]","previouslyFormattedCitation":"[23,33–35]"},"properties":{"noteIndex":0},"schema":"https://github.com/citation-style-language/schema/raw/master/csl-citation.json"}</w:instrText>
      </w:r>
      <w:r w:rsidRPr="003A1C99">
        <w:rPr>
          <w:rFonts w:cstheme="minorHAnsi"/>
          <w:szCs w:val="24"/>
          <w:lang w:val="en-GB"/>
        </w:rPr>
        <w:fldChar w:fldCharType="separate"/>
      </w:r>
      <w:r w:rsidR="006107D1" w:rsidRPr="006107D1">
        <w:rPr>
          <w:rFonts w:cstheme="minorHAnsi"/>
          <w:noProof/>
          <w:szCs w:val="24"/>
          <w:lang w:val="it-IT"/>
        </w:rPr>
        <w:t>[23,33–35]</w:t>
      </w:r>
      <w:r w:rsidRPr="003A1C99">
        <w:rPr>
          <w:rFonts w:cstheme="minorHAnsi"/>
          <w:szCs w:val="24"/>
          <w:lang w:val="en-GB"/>
        </w:rPr>
        <w:fldChar w:fldCharType="end"/>
      </w:r>
      <w:r w:rsidRPr="00B5603E">
        <w:rPr>
          <w:rFonts w:cstheme="minorHAnsi"/>
          <w:szCs w:val="24"/>
          <w:lang w:val="it-IT"/>
        </w:rPr>
        <w:t xml:space="preserve">. </w:t>
      </w:r>
      <w:r w:rsidRPr="003A1C99">
        <w:rPr>
          <w:rFonts w:cstheme="minorHAnsi"/>
          <w:szCs w:val="24"/>
          <w:lang w:val="en-GB"/>
        </w:rPr>
        <w:t>A polygenic score generated with those 11 SNPs</w:t>
      </w:r>
      <w:r w:rsidR="00A26FA2">
        <w:rPr>
          <w:rFonts w:cstheme="minorHAnsi"/>
          <w:szCs w:val="24"/>
          <w:lang w:val="en-GB"/>
        </w:rPr>
        <w:t>,</w:t>
      </w:r>
      <w:r w:rsidRPr="003A1C99">
        <w:rPr>
          <w:rFonts w:cstheme="minorHAnsi"/>
          <w:szCs w:val="24"/>
          <w:lang w:val="en-GB"/>
        </w:rPr>
        <w:t xml:space="preserve"> </w:t>
      </w:r>
      <w:r w:rsidR="00A26FA2">
        <w:rPr>
          <w:rFonts w:cstheme="minorHAnsi"/>
          <w:szCs w:val="24"/>
          <w:lang w:val="en-GB"/>
        </w:rPr>
        <w:t>called</w:t>
      </w:r>
      <w:r w:rsidR="00A26FA2" w:rsidRPr="003A1C99">
        <w:rPr>
          <w:rFonts w:cstheme="minorHAnsi"/>
          <w:szCs w:val="24"/>
          <w:lang w:val="en-GB"/>
        </w:rPr>
        <w:t xml:space="preserve"> </w:t>
      </w:r>
      <w:r w:rsidRPr="003A1C99">
        <w:rPr>
          <w:rFonts w:cstheme="minorHAnsi"/>
          <w:szCs w:val="24"/>
          <w:lang w:val="en-GB"/>
        </w:rPr>
        <w:t xml:space="preserve">“teloscore” </w:t>
      </w:r>
      <w:r w:rsidRPr="003A1C99">
        <w:rPr>
          <w:rFonts w:cstheme="minorHAnsi"/>
          <w:szCs w:val="24"/>
          <w:lang w:val="en-GB"/>
        </w:rPr>
        <w:fldChar w:fldCharType="begin" w:fldLock="1"/>
      </w:r>
      <w:r w:rsidR="006107D1">
        <w:rPr>
          <w:rFonts w:cstheme="minorHAnsi"/>
          <w:szCs w:val="24"/>
          <w:lang w:val="en-GB"/>
        </w:rPr>
        <w:instrText>ADDIN CSL_CITATION {"citationItems":[{"id":"ITEM-1","itemData":{"DOI":"10.1038/s41408-020-00356-5","ISSN":"20445385","PMID":"32873778","abstract":"Telomere length measured in leukocyte (LTL) has been found to be associated with the risk of developing several cancer types, including myeloproliferative neoplasms (MPNs). LTL is genetically determined by, at least, 11 SNPs previously shown to influence LTL. Their combination in a score has been used as a genetic instrument to measure LTL and evaluate the causative association between LTL and the risk of several cancer types. We tested, for the first time, the “teloscore” in 480 MPN patients and 909 healthy controls in a European multi-center case–control study. We found an increased risk to develop MPNs with longer genetically determined telomeres (OR = 1.82, 95% CI 1.24–2.68, P = 2.21 × 10−3, comparing the highest with the lowest quintile of the teloscore distribution). Analyzing the SNPs individually we confirm the association between TERT-rs2736100-C allele and increased risk of developing MPNs and we report a novel association of the OBFC1-rs9420907-C variant with higher MPN risk (ORallelic= 1.43; 95% CI 1.15–1.77; P = 1.35 × 10−3). Consistently with the results obtained with the teloscore, both risk alleles are also associated with longer LTL. In conclusion, our results suggest that genetically determined longer telomeres could be a risk marker for MPN development.","author":[{"dropping-particle":"","family":"Giaccherini","given":"Matteo","non-dropping-particle":"","parse-names":false,"suffix":""},{"dropping-particle":"","family":"Macauda","given":"Angelica","non-dropping-particle":"","parse-names":false,"suffix":""},{"dropping-particle":"","family":"Sgherza","given":"Nicola","non-dropping-particle":"","parse-names":false,"suffix":""},{"dropping-particle":"","family":"Sainz","given":"Juan","non-dropping-particle":"","parse-names":false,"suffix":""},{"dropping-particle":"","family":"Gemignani","given":"Federica","non-dropping-particle":"","parse-names":false,"suffix":""},{"dropping-particle":"","family":"Maldonado","given":"Josè Manuel Sanchez","non-dropping-particle":"","parse-names":false,"suffix":""},{"dropping-particle":"","family":"Jurado","given":"Manuel","non-dropping-particle":"","parse-names":false,"suffix":""},{"dropping-particle":"","family":"Tavano","given":"Francesca","non-dropping-particle":"","parse-names":false,"suffix":""},{"dropping-particle":"","family":"Mazur","given":"Grzegorz","non-dropping-particle":"","parse-names":false,"suffix":""},{"dropping-particle":"","family":"Jerez","given":"Andrés","non-dropping-particle":"","parse-names":false,"suffix":""},{"dropping-particle":"","family":"Góra-Tybor","given":"Joanna","non-dropping-particle":"","parse-names":false,"suffix":""},{"dropping-particle":"","family":"Gołos","given":"Aleksandra","non-dropping-particle":"","parse-names":false,"suffix":""},{"dropping-particle":"","family":"Mohedo","given":"Francisca Hernández","non-dropping-particle":"","parse-names":false,"suffix":""},{"dropping-particle":"","family":"Lopez","given":"Joaquin Martinez","non-dropping-particle":"","parse-names":false,"suffix":""},{"dropping-particle":"","family":"Várkonyi","given":"Judit","non-dropping-particle":"","parse-names":false,"suffix":""},{"dropping-particle":"","family":"Spadano","given":"Raffaele","non-dropping-particle":"","parse-names":false,"suffix":""},{"dropping-particle":"","family":"Butrym","given":"Aleksandra","non-dropping-particle":"","parse-names":false,"suffix":""},{"dropping-particle":"","family":"Canzian","given":"Federico","non-dropping-particle":"","parse-names":false,"suffix":""},{"dropping-particle":"","family":"Campa","given":"Daniele","non-dropping-particle":"","parse-names":false,"suffix":""}],"container-title":"Blood Cancer Journal","id":"ITEM-1","issue":"8","issued":{"date-parts":[["2020","8","1"]]},"page":"89","publisher":"Springer Nature","title":"Genetic polymorphisms associated with telomere length and risk of developing myeloproliferative neoplasms","type":"article-journal","volume":"10"},"uris":["http://www.mendeley.com/documents/?uuid=ded42133-a039-4a24-8b09-58e2c71b059d"]},{"id":"ITEM-2","itemData":{"DOI":"10.1002/ijc.31928","ISSN":"00207136","PMID":"30325019","abstract":"Telomere deregulation is a hallmark of cancer. Telomere length measured in lymphocytes (LTL) has been shown to be a risk marker for several cancers. For pancreatic ductal adenocarcinoma (PDAC) consensus is lacking whether risk is associated with long or short telomeres. Mendelian randomization approaches have shown that a score built from SNPs associated with LTL could be used as a robust risk marker. We explored this approach in a large scale study within the PANcreatic Disease ReseArch (PANDoRA) consortium. We analyzed 10 SNPs (ZNF676-rs409627, TERT-rs2736100, CTC1-rs3027234, DHX35-rs6028466, PXK-rs6772228, NAF1-rs7675998, ZNF208-rs8105767, OBFC1-rs9420907, ACYP2-rs11125529 and TERC-rs10936599) alone and combined in a LTL genetic score (\"teloscore\", which explains 2.2% of the telomere variability) in relation to PDAC risk in 2,374 cases and 4,326 controls. We identified several associations with PDAC risk, among which the strongest were with the TERT-rs2736100 SNP (OR = 1.54; 95%CI 1.35-1.76; p = 1.54 × 10-10 ) and a novel one with the NAF1-rs7675998 SNP (OR = 0.80; 95%CI 0.73-0.88; p = 1.87 × 10-6 , ptrend = 3.27 × 10-7 ). The association of short LTL, measured by the teloscore, with PDAC risk reached genome-wide significance (p = 2.98 × 10-9 for highest vs. lowest quintile; p = 1.82 × 10-10 as a continuous variable). In conclusion, we present a novel genome-wide candidate SNP for PDAC risk (TERT-rs2736100), a completely new signal (NAF1-rs7675998) approaching genome-wide significance and we report a strong association between the teloscore and risk of pancreatic cancer, suggesting that telomeres are a potential risk factor for pancreatic cancer.","author":[{"dropping-particle":"","family":"Campa","given":"Daniele","non-dropping-particle":"","parse-names":false,"suffix":""},{"dropping-particle":"","family":"Matarazzi","given":"Martina","non-dropping-particle":"","parse-names":false,"suffix":""},{"dropping-particle":"","family":"Greenhalf","given":"William","non-dropping-particle":"","parse-names":false,"suffix":""},{"dropping-particle":"","family":"Bijlsma","given":"Maarten","non-dropping-particle":"","parse-names":false,"suffix":""},{"dropping-particle":"","family":"Saum","given":"Kai-Uwe","non-dropping-particle":"","parse-names":false,"suffix":""},{"dropping-particle":"","family":"Pasquali","given":"Claudio","non-dropping-particle":"","parse-names":false,"suffix":""},{"dropping-particle":"","family":"Laarhoven","given":"Hanneke","non-dropping-particle":"van","parse-names":false,"suffix":""},{"dropping-particle":"","family":"Szentesi","given":"Andrea","non-dropping-particle":"","parse-names":false,"suffix":""},{"dropping-particle":"","family":"Federici","given":"Francesca","non-dropping-particle":"","parse-names":false,"suffix":""},{"dropping-particle":"","family":"Vodicka","given":"Pavel","non-dropping-particle":"","parse-names":false,"suffix":""},{"dropping-particle":"","family":"Funel","given":"Niccola","non-dropping-particle":"","parse-names":false,"suffix":""},{"dropping-particle":"","family":"Pezzilli","given":"Raffaele","non-dropping-particle":"","parse-names":false,"suffix":""},{"dropping-particle":"","family":"Bueno-de-Mesquita","given":"H. Bas","non-dropping-particle":"","parse-names":false,"suffix":""},{"dropping-particle":"","family":"Vodickova","given":"Ludmila","non-dropping-particle":"","parse-names":false,"suffix":""},{"dropping-particle":"","family":"Basso","given":"Daniela","non-dropping-particle":"","parse-names":false,"suffix":""},{"dropping-particle":"","family":"Obazee","given":"Ofure","non-dropping-particle":"","parse-names":false,"suffix":""},{"dropping-particle":"","family":"Hackert","given":"Thilo","non-dropping-particle":"","parse-names":false,"suffix":""},{"dropping-particle":"","family":"Soucek","given":"Pavel","non-dropping-particle":"","parse-names":false,"suffix":""},{"dropping-particle":"","family":"Cuk","given":"Katarina","non-dropping-particle":"","parse-names":false,"suffix":""},{"dropping-particle":"","family":"Kaiser","given":"Jörg","non-dropping-particle":"","parse-names":false,"suffix":""},{"dropping-particle":"","family":"Sperti","given":"Cosimo","non-dropping-particle":"","parse-names":false,"suffix":""},{"dropping-particle":"","family":"Lovecek","given":"Martin","non-dropping-particle":"","parse-names":false,"suffix":""},{"dropping-particle":"","family":"Capurso","given":"Gabriele","non-dropping-particle":"","parse-names":false,"suffix":""},{"dropping-particle":"","family":"Mohelnikova-Duchonova","given":"Beatrice","non-dropping-particle":"","parse-names":false,"suffix":""},{"dropping-particle":"","family":"Khaw","given":"Kay-Tee","non-dropping-particle":"","parse-names":false,"suffix":""},{"dropping-particle":"","family":"König","given":"Anna-Katharina","non-dropping-particle":"","parse-names":false,"suffix":""},{"dropping-particle":"","family":"Kupcinskas","given":"Juozas","non-dropping-particle":"","parse-names":false,"suffix":""},{"dropping-particle":"","family":"Kaaks","given":"Rudolf","non-dropping-particle":"","parse-names":false,"suffix":""},{"dropping-particle":"","family":"Bambi","given":"Franco","non-dropping-particle":"","parse-names":false,"suffix":""},{"dropping-particle":"","family":"Archibugi","given":"Livia","non-dropping-particle":"","parse-names":false,"suffix":""},{"dropping-particle":"","family":"Mambrini","given":"Andrea","non-dropping-particle":"","parse-names":false,"suffix":""},{"dropping-particle":"","family":"Cavestro","given":"Giulia Martina","non-dropping-particle":"","parse-names":false,"suffix":""},{"dropping-particle":"","family":"Landi","given":"Stefano","non-dropping-particle":"","parse-names":false,"suffix":""},{"dropping-particle":"","family":"Hegyi","given":"Péter","non-dropping-particle":"","parse-names":false,"suffix":""},{"dropping-particle":"","family":"Izbicki","given":"Jakob R.","non-dropping-particle":"","parse-names":false,"suffix":""},{"dropping-particle":"","family":"Gioffreda","given":"Domenica","non-dropping-particle":"","parse-names":false,"suffix":""},{"dropping-particle":"","family":"Zambon","given":"Carlo Federico","non-dropping-particle":"","parse-names":false,"suffix":""},{"dropping-particle":"","family":"Tavano","given":"Francesca","non-dropping-particle":"","parse-names":false,"suffix":""},{"dropping-particle":"","family":"Talar-Wojnarowska","given":"Renata","non-dropping-particle":"","parse-names":false,"suffix":""},{"dropping-particle":"","family":"Jamroziak","given":"Krzysztof","non-dropping-particle":"","parse-names":false,"suffix":""},{"dropping-particle":"","family":"Key","given":"Timothy J.","non-dropping-particle":"","parse-names":false,"suffix":""},{"dropping-particle":"","family":"Fave","given":"Gianfranco Delle","non-dropping-particle":"","parse-names":false,"suffix":""},{"dropping-particle":"","family":"Strobel","given":"Oliver","non-dropping-particle":"","parse-names":false,"suffix":""},{"dropping-particle":"","family":"Jonaitis","given":"Laimas","non-dropping-particle":"","parse-names":false,"suffix":""},{"dropping-particle":"","family":"Andriulli","given":"Angelo","non-dropping-particle":"","parse-names":false,"suffix":""},{"dropping-particle":"","family":"Lawlor","given":"Rita T.","non-dropping-particle":"","parse-names":false,"suffix":""},{"dropping-particle":"","family":"Pirozzi","given":"Felice","non-dropping-particle":"","parse-names":false,"suffix":""},{"dropping-particle":"","family":"Katzke","given":"Verena","non-dropping-particle":"","parse-names":false,"suffix":""},{"dropping-particle":"","family":"Valsuani","given":"Chiara","non-dropping-particle":"","parse-names":false,"suffix":""},{"dropping-particle":"","family":"Vashist","given":"Yogesh K.","non-dropping-particle":"","parse-names":false,"suffix":""},{"dropping-particle":"","family":"Brenner","given":"Hermann","non-dropping-particle":"","parse-names":false,"suffix":""},{"dropping-particle":"","family":"Canzian","given":"Federico","non-dropping-particle":"","parse-names":false,"suffix":""}],"container-title":"International Journal of Cancer","id":"ITEM-2","issue":"6","issued":{"date-parts":[["2018","11","12"]]},"page":"1275-1283","title":"Genetic determinants of telomere length and risk of pancreatic cancer: A PANDoRA study","type":"article-journal","volume":"144"},"uris":["http://www.mendeley.com/documents/?uuid=926e9570-2ed2-4774-bb87-4a0d9c645f92"]}],"mendeley":{"formattedCitation":"[24,36]","plainTextFormattedCitation":"[24,36]","previouslyFormattedCitation":"[24,36]"},"properties":{"noteIndex":0},"schema":"https://github.com/citation-style-language/schema/raw/master/csl-citation.json"}</w:instrText>
      </w:r>
      <w:r w:rsidRPr="003A1C99">
        <w:rPr>
          <w:rFonts w:cstheme="minorHAnsi"/>
          <w:szCs w:val="24"/>
          <w:lang w:val="en-GB"/>
        </w:rPr>
        <w:fldChar w:fldCharType="separate"/>
      </w:r>
      <w:r w:rsidR="006107D1" w:rsidRPr="006107D1">
        <w:rPr>
          <w:rFonts w:cstheme="minorHAnsi"/>
          <w:noProof/>
          <w:szCs w:val="24"/>
          <w:lang w:val="en-GB"/>
        </w:rPr>
        <w:t>[24,36]</w:t>
      </w:r>
      <w:r w:rsidRPr="003A1C99">
        <w:rPr>
          <w:rFonts w:cstheme="minorHAnsi"/>
          <w:szCs w:val="24"/>
          <w:lang w:val="en-GB"/>
        </w:rPr>
        <w:fldChar w:fldCharType="end"/>
      </w:r>
      <w:r w:rsidRPr="003A1C99">
        <w:rPr>
          <w:rFonts w:cstheme="minorHAnsi"/>
          <w:szCs w:val="24"/>
          <w:lang w:val="en-GB"/>
        </w:rPr>
        <w:t xml:space="preserve"> has been successfully used in susceptibility studies of several human traits </w:t>
      </w:r>
      <w:r w:rsidRPr="003A1C99">
        <w:rPr>
          <w:rFonts w:cstheme="minorHAnsi"/>
          <w:szCs w:val="24"/>
          <w:lang w:val="en-GB"/>
        </w:rPr>
        <w:fldChar w:fldCharType="begin" w:fldLock="1"/>
      </w:r>
      <w:r w:rsidR="006107D1">
        <w:rPr>
          <w:rFonts w:cstheme="minorHAnsi"/>
          <w:szCs w:val="24"/>
          <w:lang w:val="en-GB"/>
        </w:rPr>
        <w:instrText>ADDIN CSL_CITATION {"citationItems":[{"id":"ITEM-1","itemData":{"DOI":"10.3390/ijms22083959","ISSN":"1422-0067","abstract":"Over the past decade, telomeres have attracted increasing attention due to the role they play in human fertility. However, conflicting results have been reported on the possible association between sperm telomere length (STL) and leukocyte telomere length (LTL) and the quality of the sperm parameters. The aim of this study was to run a comprehensive study to investigate the role of STL and LTL in male spermatogenesis and infertility. Moreover, the association between the sperm parameters and 11 candidate single nucleotide polymorphisms (SNPs), identified in the literature for their association with telomere length (TL), was investigated. We observed no associations between sperm parameters and STL nor LTL. For the individual SNPs, we observed five statistically significant associations with sperm parameters: considering a p &lt; 0.05. Namely, ACYP2˗rs11125529 and decreased sperm motility (p = 0.03); PXK˗rs6772228 with a lower sperm count (p = 0.02); NAF1˗rs7675998 with increased probability of having abnormal acrosomes (p = 0.03) and abnormal flagellum (p = 0.04); ZNF208˗rs8105767 and reduction of sperms with normal heads (p = 0.009). This study suggests a moderate involvement of telomere length in male fertility; however, in our analyses four SNPs were weakly associated with sperm variables, suggesting the SNPs to be pleiotropic and involved in other regulatory mechanisms independent of telomere homeostasis, but involved in the spermatogenic process.","author":[{"dropping-particle":"","family":"Gentiluomo","given":"Manuel","non-dropping-particle":"","parse-names":false,"suffix":""},{"dropping-particle":"","family":"Luddi","given":"Alice","non-dropping-particle":"","parse-names":false,"suffix":""},{"dropping-particle":"","family":"Cingolani","given":"Annapaola","non-dropping-particle":"","parse-names":false,"suffix":""},{"dropping-particle":"","family":"Fornili","given":"Marco","non-dropping-particle":"","parse-names":false,"suffix":""},{"dropping-particle":"","family":"Governini","given":"Laura","non-dropping-particle":"","parse-names":false,"suffix":""},{"dropping-particle":"","family":"Lucenteforte","given":"Ersilia","non-dropping-particle":"","parse-names":false,"suffix":""},{"dropping-particle":"","family":"Baglietto","given":"Laura","non-dropping-particle":"","parse-names":false,"suffix":""},{"dropping-particle":"","family":"Piomboni","given":"Paola","non-dropping-particle":"","parse-names":false,"suffix":""},{"dropping-particle":"","family":"Campa","given":"Daniele","non-dropping-particle":"","parse-names":false,"suffix":""}],"container-title":"International Journal of Molecular Sciences","id":"ITEM-1","issue":"8","issued":{"date-parts":[["2021","4","12"]]},"page":"3959","title":"Telomere Length and Male Fertility","type":"article-journal","volume":"22"},"uris":["http://www.mendeley.com/documents/?uuid=3c405595-f62a-4ef9-a90c-bbd14d627df5"]},{"id":"ITEM-2","itemData":{"DOI":"10.3389/fgene.2021.595864","ISSN":"16648021","abstract":"Are shorter telomeres causal risk factors for Alzheimer’s disease (AD)? This study aimed to examine if shorter telomeres were causally associated with a higher risk of AD using Mendelian randomization (MR) analysis. Two-sample MR methods were applied to the summary effect sizes and standard errors from a genome-wide association study for AD. Twenty single nucleotide polymorphisms of genome-wide significance were selected as instrumental variables for leukocyte telomere length. The main analyses were performed primarily using the random-effects inverse-variance weighted method and complemented with the other three methods: weighted median approaches, MR-Egger regression, and weighted mode approach. The intercept of MR-Egger regression was used to assess horizontal pleiotropy. We found that longer telomeres were associated with lower risks of AD (odds ratio = 0.79, 95% confidence interval: 0.67, 0.93, P = 0.004). Comparable results were obtained using weighted median approaches, MR-Egger regression, and weighted mode approaches. The intercept of the MR-Egger regression was close to zero. This may show that there was not suggestive of horizontal pleiotropy. Our findings provided additional evidence regarding the putative causal association between shorter telomere length and the higher risk of AD.","author":[{"dropping-particle":"","family":"Yu","given":"Guangping","non-dropping-particle":"","parse-names":false,"suffix":""},{"dropping-particle":"","family":"Lu","given":"Leihong","non-dropping-particle":"","parse-names":false,"suffix":""},{"dropping-particle":"","family":"Ma","given":"Zaihong","non-dropping-particle":"","parse-names":false,"suffix":""},{"dropping-particle":"","family":"Wu","given":"Shouhai","non-dropping-particle":"","parse-names":false,"suffix":""}],"container-title":"Frontiers in Genetics","id":"ITEM-2","issued":{"date-parts":[["2021","2","19"]]},"publisher":"Frontiers Media S.A.","title":"Genetically Predicted Telomere Length and Its Relationship With Alzheimer’s Disease","type":"article-journal","volume":"12"},"uris":["http://www.mendeley.com/documents/?uuid=98f5d7b2-9192-3f85-8fe3-b6ebda892328"]}],"mendeley":{"formattedCitation":"[37,38]","plainTextFormattedCitation":"[37,38]","previouslyFormattedCitation":"[37,38]"},"properties":{"noteIndex":0},"schema":"https://github.com/citation-style-language/schema/raw/master/csl-citation.json"}</w:instrText>
      </w:r>
      <w:r w:rsidRPr="003A1C99">
        <w:rPr>
          <w:rFonts w:cstheme="minorHAnsi"/>
          <w:szCs w:val="24"/>
          <w:lang w:val="en-GB"/>
        </w:rPr>
        <w:fldChar w:fldCharType="separate"/>
      </w:r>
      <w:r w:rsidR="006107D1" w:rsidRPr="006107D1">
        <w:rPr>
          <w:rFonts w:cstheme="minorHAnsi"/>
          <w:noProof/>
          <w:szCs w:val="24"/>
          <w:lang w:val="en-GB"/>
        </w:rPr>
        <w:t>[37,38]</w:t>
      </w:r>
      <w:r w:rsidRPr="003A1C99">
        <w:rPr>
          <w:rFonts w:cstheme="minorHAnsi"/>
          <w:szCs w:val="24"/>
          <w:lang w:val="en-GB"/>
        </w:rPr>
        <w:fldChar w:fldCharType="end"/>
      </w:r>
      <w:r w:rsidR="00E87AF2">
        <w:rPr>
          <w:rFonts w:cstheme="minorHAnsi"/>
          <w:szCs w:val="24"/>
          <w:lang w:val="en-GB"/>
        </w:rPr>
        <w:t>,</w:t>
      </w:r>
      <w:r w:rsidRPr="003A1C99">
        <w:rPr>
          <w:rFonts w:cstheme="minorHAnsi"/>
          <w:szCs w:val="24"/>
          <w:lang w:val="en-GB"/>
        </w:rPr>
        <w:t xml:space="preserve"> including cancer </w:t>
      </w:r>
      <w:r w:rsidRPr="003A1C99">
        <w:rPr>
          <w:rFonts w:cstheme="minorHAnsi"/>
          <w:szCs w:val="24"/>
          <w:lang w:val="en-GB"/>
        </w:rPr>
        <w:fldChar w:fldCharType="begin" w:fldLock="1"/>
      </w:r>
      <w:r w:rsidR="006107D1">
        <w:rPr>
          <w:rFonts w:cstheme="minorHAnsi"/>
          <w:szCs w:val="24"/>
          <w:lang w:val="en-GB"/>
        </w:rPr>
        <w:instrText>ADDIN CSL_CITATION {"citationItems":[{"id":"ITEM-1","itemData":{"DOI":"10.1093/hmg/ddv252","ISBN":"1460-2083 (Electronic)\\r0964-6906 (Linking)","ISSN":"0964-6906","PMID":"26138067","abstract":"Epidemiological studies have reported inconsistent associations between telomere length (TL) and risk for various cancers. These inconsistencies are likely attributable, in part, to biases that arise due to post-diagnostic and post-treatment TL measurement. To avoid such biases, we used a Mendelian randomization approach and estimated associations between nine TL-associated SNPs and risk for five common cancer types (breast, lung, colorectal, ovarian and prostate cancer, including subtypes) using data on 51,725 cases and 62,035 controls. We then used an inverse-variance weighted average of the SNP-specific associations to estimate the association between a genetic score representing long TL and cancer risk. The long TL genetic score was significantly associated with increased risk of lung adenocarcinoma (P=6.3x10(-15)), even after exclusion of a SNP residing in a known lung cancer susceptibility region (TERT-CLPTM1L) P=6.6x10(-6)). Under Mendelian randomization assumptions, the association estimate (odds ratio (OR)=2.78) is interpreted as the OR for lung adenocarcinoma corresponding to a 1000 base pair increase in TL. The weighted TL SNP score was not associated with other cancer types or subtypes. Our finding that genetic determinants of long TL increase lung adenocarcinoma risk avoids issues with reverse causality and residual confounding that arise in observational studies of TL and disease risk. Under Mendelian randomization assumptions, our finding suggests that longer TL increases lung adenocarcinoma risk. However, caution regarding this causal interpretation is warranted in light of the potential issue of pleiotropy, and a more general interpretation is that SNPs influencing telomere biology are also implicated in lung adenocarcinoma risk.","author":[{"dropping-particle":"","family":"Zhang","given":"Chenan","non-dropping-particle":"","parse-names":false,"suffix":""},{"dropping-particle":"","family":"Doherty","given":"Jennifer A.","non-dropping-particle":"","parse-names":false,"suffix":""},{"dropping-particle":"","family":"Burgess","given":"Stephen","non-dropping-particle":"","parse-names":false,"suffix":""},{"dropping-particle":"","family":"Hung","given":"Rayjean J.","non-dropping-particle":"","parse-names":false,"suffix":""},{"dropping-particle":"","family":"Lindström","given":"Sara","non-dropping-particle":"","parse-names":false,"suffix":""},{"dropping-particle":"","family":"Kraft","given":"Peter","non-dropping-particle":"","parse-names":false,"suffix":""},{"dropping-particle":"","family":"Gong","given":"Jian","non-dropping-particle":"","parse-names":false,"suffix":""},{"dropping-particle":"","family":"Amos","given":"Christopher I.","non-dropping-particle":"","parse-names":false,"suffix":""},{"dropping-particle":"","family":"Sellers","given":"Thomas A.","non-dropping-particle":"","parse-names":false,"suffix":""},{"dropping-particle":"","family":"Monteiro","given":"Alvaro N.A.","non-dropping-particle":"","parse-names":false,"suffix":""},{"dropping-particle":"","family":"Chenevix-Trench","given":"Georgia","non-dropping-particle":"","parse-names":false,"suffix":""},{"dropping-particle":"","family":"Bickeböller","given":"Heike","non-dropping-particle":"","parse-names":false,"suffix":""},{"dropping-particle":"","family":"Risch","given":"Angela","non-dropping-particle":"","parse-names":false,"suffix":""},{"dropping-particle":"","family":"Brennan","given":"Paul","non-dropping-particle":"","parse-names":false,"suffix":""},{"dropping-particle":"","family":"Mckay","given":"James D.","non-dropping-particle":"","parse-names":false,"suffix":""},{"dropping-particle":"","family":"Houlston","given":"Richard S.","non-dropping-particle":"","parse-names":false,"suffix":""},{"dropping-particle":"","family":"Landi","given":"Maria Teresa","non-dropping-particle":"","parse-names":false,"suffix":""},{"dropping-particle":"","family":"Timofeeva","given":"Maria N.","non-dropping-particle":"","parse-names":false,"suffix":""},{"dropping-particle":"","family":"Wang","given":"Yufei","non-dropping-particle":"","parse-names":false,"suffix":""},{"dropping-particle":"","family":"Heinrich","given":"Joachim","non-dropping-particle":"","parse-names":false,"suffix":""},{"dropping-particle":"","family":"Kote-Jarai","given":"Zsofia","non-dropping-particle":"","parse-names":false,"suffix":""},{"dropping-particle":"","family":"Eeles","given":"Rosalind A.","non-dropping-particle":"","parse-names":false,"suffix":""},{"dropping-particle":"","family":"Muir","given":"Ken","non-dropping-particle":"","parse-names":false,"suffix":""},{"dropping-particle":"","family":"Wiklund","given":"Fredrik","non-dropping-particle":"","parse-names":false,"suffix":""},{"dropping-particle":"","family":"Grönberg","given":"Henrik","non-dropping-particle":"","parse-names":false,"suffix":""},{"dropping-particle":"","family":"Berndt","given":"Sonja I.","non-dropping-particle":"","parse-names":false,"suffix":""},{"dropping-particle":"","family":"Chanock","given":"Stephen J.","non-dropping-particle":"","parse-names":false,"suffix":""},{"dropping-particle":"","family":"Schumacher","given":"Fredrick","non-dropping-particle":"","parse-names":false,"suffix":""},{"dropping-particle":"","family":"Haiman","given":"Christopher A.","non-dropping-particle":"","parse-names":false,"suffix":""},{"dropping-particle":"","family":"Henderson","given":"Brian E.","non-dropping-particle":"","parse-names":false,"suffix":""},{"dropping-particle":"","family":"Amin Al Olama","given":"Ali","non-dropping-particle":"","parse-names":false,"suffix":""},{"dropping-particle":"","family":"Andrulis","given":"Irene L.","non-dropping-particle":"","parse-names":false,"suffix":""},{"dropping-particle":"","family":"Hopper","given":"John L.","non-dropping-particle":"","parse-names":false,"suffix":""},{"dropping-particle":"","family":"Chang-Claude","given":"Jenny","non-dropping-particle":"","parse-names":false,"suffix":""},{"dropping-particle":"","family":"John","given":"Esther M.","non-dropping-particle":"","parse-names":false,"suffix":""},{"dropping-particle":"","family":"Malone","given":"Kathleen E.","non-dropping-particle":"","parse-names":false,"suffix":""},{"dropping-particle":"","family":"Gammon","given":"Marilie D.","non-dropping-particle":"","parse-names":false,"suffix":""},{"dropping-particle":"","family":"Ursin","given":"Giske","non-dropping-particle":"","parse-names":false,"suffix":""},{"dropping-particle":"","family":"Whittemore","given":"Alice S.","non-dropping-particle":"","parse-names":false,"suffix":""},{"dropping-particle":"","family":"Hunter","given":"David J.","non-dropping-particle":"","parse-names":false,"suffix":""},{"dropping-particle":"","family":"Gruber","given":"Stephen B.","non-dropping-particle":"","parse-names":false,"suffix":""},{"dropping-particle":"","family":"Knight","given":"Julia A.","non-dropping-particle":"","parse-names":false,"suffix":""},{"dropping-particle":"","family":"Hou","given":"Lifang","non-dropping-particle":"","parse-names":false,"suffix":""},{"dropping-particle":"","family":"Marchand","given":"Loic","non-dropping-particle":"Le","parse-names":false,"suffix":""},{"dropping-particle":"","family":"Newcomb","given":"Polly A.","non-dropping-particle":"","parse-names":false,"suffix":""},{"dropping-particle":"","family":"Hudson","given":"Thomas J.","non-dropping-particle":"","parse-names":false,"suffix":""},{"dropping-particle":"","family":"Chan","given":"Andrew T.","non-dropping-particle":"","parse-names":false,"suffix":""},{"dropping-particle":"","family":"Li","given":"Li","non-dropping-particle":"","parse-names":false,"suffix":""},{"dropping-particle":"","family":"Woods","given":"Michael O.","non-dropping-particle":"","parse-names":false,"suffix":""},{"dropping-particle":"","family":"Ahsan","given":"Habibul","non-dropping-particle":"","parse-names":false,"suffix":""},{"dropping-particle":"","family":"Pierce","given":"Brandon L.","non-dropping-particle":"","parse-names":false,"suffix":""}],"container-title":"Human Molecular Genetics","id":"ITEM-1","issue":"18","issued":{"date-parts":[["2015","9"]]},"page":"5356-5366","title":"Genetic determinants of telomere length and risk of common cancers: a Mendelian randomization study","type":"article-journal","volume":"24"},"uris":["http://www.mendeley.com/documents/?uuid=ecaddc2a-5afd-4e4a-9404-7ecedaf74d68"]},{"id":"ITEM-2","itemData":{"DOI":"10.1093/carcin/bgw037","ISSN":"0143-3334","PMID":"27207662","abstract":"Aberrant telomere lengthening is an important feature of cancer cells in adults and children. In addition to somatic mutations, germline polymorphisms in telomere maintenance genes impact telomere length. Whether these telomere-associated polymorphisms affect risk of childhood malignancies remains largely unexplored. We collected genome-wide data from three groups with pediatric malignancies [neuroblastoma (N = 1516), acute lymphoblastic leukemia (ALL) (N = 958) and osteosarcoma (N = 660)] and three control populations (N = 6892). Using case-control comparisons, we analyzed eight single nucleotide polymorphisms (SNPs) in genes definitively associated with interindividual variation in leukocyte telomere length (LTL) in prior genome-wide association studies: ACYP2, TERC, NAF1, TERT, OBFC1, CTC1, ZNF208 and RTEL1 Six of these SNPs were associated (P &lt; 0.05) with neuroblastoma risk, one with leukemia risk and one with osteosarcoma risk. The allele associated with longer LTL increased cancer risk for all these significantly associated SNPs. Using a weighted linear combination of the eight LTL-associated SNPs, we observed that neuroblastoma patients were predisposed to longer LTL than controls, with each standard deviation increase in genotypically estimated LTL associated with a 1.15-fold increased odds of neuroblastoma (95%CI = 1.09-1.22; P = 7.9×10(-7)). This effect was more pronounced in adolescent-onset neuroblastoma patients (OR = 1.46; 95%CI = 1.03-2.08). A one standard deviation increase in genotypically estimated LTL was more weakly associated with osteosarcoma risk (OR = 1.10; 95%CI = 1.01-1.19; P = 0.017) and leukemia risk (OR = 1.07; 95%CI = 1.00-1.14; P = 0.044), specifically for leukemia patients who relapsed (OR = 1.19; 95%CI = 1.01-1.40; P = 0.043). These results indicate that genetic predisposition to longer LTL is a newly identified risk factor for neuroblastoma and potentially for other cancers of childhood.","author":[{"dropping-particle":"","family":"Walsh","given":"Kyle M","non-dropping-particle":"","parse-names":false,"suffix":""},{"dropping-particle":"","family":"Whitehead","given":"Todd P","non-dropping-particle":"","parse-names":false,"suffix":""},{"dropping-particle":"","family":"Smith","given":"Adam J","non-dropping-particle":"de","parse-names":false,"suffix":""},{"dropping-particle":"V","family":"Smirnov","given":"Ivan","non-dropping-particle":"","parse-names":false,"suffix":""},{"dropping-particle":"","family":"Park","given":"Minsun","non-dropping-particle":"","parse-names":false,"suffix":""},{"dropping-particle":"","family":"Endicott","given":"Alyson A","non-dropping-particle":"","parse-names":false,"suffix":""},{"dropping-particle":"","family":"Francis","given":"Stephen S","non-dropping-particle":"","parse-names":false,"suffix":""},{"dropping-particle":"","family":"Codd","given":"Veryan","non-dropping-particle":"","parse-names":false,"suffix":""},{"dropping-particle":"","family":"Samani","given":"Nilesh J","non-dropping-particle":"","parse-names":false,"suffix":""},{"dropping-particle":"","family":"Metayer","given":"Catherine","non-dropping-particle":"","parse-names":false,"suffix":""},{"dropping-particle":"","family":"Wiemels","given":"Joseph L","non-dropping-particle":"","parse-names":false,"suffix":""}],"container-title":"Carcinogenesis","id":"ITEM-2","issue":"6","issued":{"date-parts":[["2016","6"]]},"page":"576-582","publisher":"Oxford University Press","title":"Common genetic variants associated with telomere length confer risk for neuroblastoma and other childhood cancers","type":"article-journal","volume":"37"},"uris":["http://www.mendeley.com/documents/?uuid=7e788db5-8e79-469e-a226-b5d419d3f575"]},{"id":"ITEM-3","itemData":{"DOI":"10.18632/oncotarget.6468","ISSN":"1949-2553","abstract":"Telomere maintenance has emerged as an important molecular feature with impacts on adult glioma susceptibility and prognosis. Whether longer or shorter leukocyte telomere length (LTL) is associated with glioma risk remains elusive and is often confounded by the effects of age and patient treatment. We sought to determine if genotypically-estimated LTL is associated with glioma risk and if inherited single nucleotide polymorphisms (SNPs) that are associated with LTL are glioma risk factors. Using a Mendelian randomization approach, we assessed differences in genotypically-estimated relative LTL in two independent glioma case-control datasets from the UCSF Adult Glioma Study (652 patients and 3735 controls) and The Cancer Genome Atlas (478 non-overlapping patients and 2559 controls). LTL estimates were based on a weighted linear combination of subject genotype at eight SNPs, previously associated with LTL in the ENGAGE Consortium Telomere Project. Mean estimated LTL was 31bp (5.7%) longer in glioma patients than controls in discovery analyses (P = 7.82x10-8) and 27bp (5.0%) longer in glioma patients than controls in replication analyses (1.48x10-3). Glioma risk increased monotonically with each increasing septile of LTL (O.R.=1.12; P = 3.83x10-12). Four LTL-associated SNPs were significantly associated with glioma risk in pooled analyses, including those in the telomerase component genes TERC (O.R.=1.14; 95% C.I.=1.03-1.28) and TERT (O.R.=1.39; 95% C.I.=1.27-1.52), and those in the CST complex genes OBFC1 (O.R.=1.18; 95% C.I.=1.05-1.33) and CTC1 (O.R.=1.14; 95% C.I.=1.02-1.28). Future work is needed to characterize the","author":[{"dropping-particle":"","family":"Walsh","given":"Kyle M","non-dropping-particle":"","parse-names":false,"suffix":""},{"dropping-particle":"","family":"Codd","given":"Veryan","non-dropping-particle":"","parse-names":false,"suffix":""},{"dropping-particle":"","family":"Rice","given":"Terri","non-dropping-particle":"","parse-names":false,"suffix":""},{"dropping-particle":"","family":"Nelson","given":"Christopher P","non-dropping-particle":"","parse-names":false,"suffix":""},{"dropping-particle":"V","family":"Smirnov","given":"Ivan","non-dropping-particle":"","parse-names":false,"suffix":""},{"dropping-particle":"","family":"McCoy","given":"Lucie S.","non-dropping-particle":"","parse-names":false,"suffix":""},{"dropping-particle":"","family":"Hansen","given":"Helen M","non-dropping-particle":"","parse-names":false,"suffix":""},{"dropping-particle":"","family":"Elhauge","given":"Edward","non-dropping-particle":"","parse-names":false,"suffix":""},{"dropping-particle":"","family":"Ojha","given":"Juhi","non-dropping-particle":"","parse-names":false,"suffix":""},{"dropping-particle":"","family":"Francis","given":"Stephen S","non-dropping-particle":"","parse-names":false,"suffix":""},{"dropping-particle":"","family":"Madsen","given":"Nils R","non-dropping-particle":"","parse-names":false,"suffix":""},{"dropping-particle":"","family":"Bracci","given":"Paige M","non-dropping-particle":"","parse-names":false,"suffix":""},{"dropping-particle":"","family":"Pico","given":"Alexander R","non-dropping-particle":"","parse-names":false,"suffix":""},{"dropping-particle":"","family":"Molinaro","given":"Annette M","non-dropping-particle":"","parse-names":false,"suffix":""},{"dropping-particle":"","family":"Tihan","given":"Tarik","non-dropping-particle":"","parse-names":false,"suffix":""},{"dropping-particle":"","family":"Berger","given":"Mitchel S","non-dropping-particle":"","parse-names":false,"suffix":""},{"dropping-particle":"","family":"Chang","given":"Susan M","non-dropping-particle":"","parse-names":false,"suffix":""},{"dropping-particle":"","family":"Prados","given":"Michael D","non-dropping-particle":"","parse-names":false,"suffix":""},{"dropping-particle":"","family":"Jenkins","given":"Robert B","non-dropping-particle":"","parse-names":false,"suffix":""},{"dropping-particle":"","family":"Wiemels","given":"Joseph L","non-dropping-particle":"","parse-names":false,"suffix":""},{"dropping-particle":"","family":"Group","given":"ENGAGE Consortium Telomere","non-dropping-particle":"","parse-names":false,"suffix":""},{"dropping-particle":"","family":"Samani","given":"Nilesh J","non-dropping-particle":"","parse-names":false,"suffix":""},{"dropping-particle":"","family":"Wiencke","given":"John K","non-dropping-particle":"","parse-names":false,"suffix":""},{"dropping-particle":"","family":"Wrensch","given":"Margaret R","non-dropping-particle":"","parse-names":false,"suffix":""}],"container-title":"Oncotarget","id":"ITEM-3","issue":"40","issued":{"date-parts":[["2015","12"]]},"page":"42468-42477","title":"Longer genotypically-estimated leukocyte telomere length is associated with increased adult glioma risk","type":"article-journal","volume":"6"},"uris":["http://www.mendeley.com/documents/?uuid=3e5fcc4e-94d6-474f-8c01-d492d5303897"]},{"id":"ITEM-4","itemData":{"DOI":"10.1093/hmg/ddw027","ISSN":"0964-6906","author":[{"dropping-particle":"","family":"Machiela","given":"Mitchell J","non-dropping-particle":"","parse-names":false,"suffix":""},{"dropping-particle":"","family":"Lan","given":"Qing","non-dropping-particle":"","parse-names":false,"suffix":""},{"dropping-particle":"","family":"Slager","given":"Susan L","non-dropping-particle":"","parse-names":false,"suffix":""},{"dropping-particle":"","family":"Vermeulen","given":"Roel C.H.","non-dropping-particle":"","parse-names":false,"suffix":""},{"dropping-particle":"","family":"Teras","given":"Lauren R","non-dropping-particle":"","parse-names":false,"suffix":""},{"dropping-particle":"","family":"Camp","given":"Nicola J","non-dropping-particle":"","parse-names":false,"suffix":""},{"dropping-particle":"","family":"Cerhan","given":"James R","non-dropping-particle":"","parse-names":false,"suffix":""},{"dropping-particle":"","family":"Spinelli","given":"John J","non-dropping-particle":"","parse-names":false,"suffix":""},{"dropping-particle":"","family":"Wang","given":"Sophia S.","non-dropping-particle":"","parse-names":false,"suffix":""},{"dropping-particle":"","family":"Nieters","given":"Alexandra","non-dropping-particle":"","parse-names":false,"suffix":""},{"dropping-particle":"","family":"Vijai","given":"Joseph","non-dropping-particle":"","parse-names":false,"suffix":""},{"dropping-particle":"","family":"Yeager","given":"Meredith","non-dropping-particle":"","parse-names":false,"suffix":""},{"dropping-particle":"","family":"Wang","given":"Zhaoming","non-dropping-particle":"","parse-names":false,"suffix":""},{"dropping-particle":"","family":"Ghesquières","given":"Hervé","non-dropping-particle":"","parse-names":false,"suffix":""},{"dropping-particle":"","family":"McKay","given":"James","non-dropping-particle":"","parse-names":false,"suffix":""},{"dropping-particle":"","family":"Conde","given":"Lucia","non-dropping-particle":"","parse-names":false,"suffix":""},{"dropping-particle":"","family":"Bakker","given":"Paul I.W.","non-dropping-particle":"de","parse-names":false,"suffix":""},{"dropping-particle":"","family":"Cox","given":"David G.","non-dropping-particle":"","parse-names":false,"suffix":""},{"dropping-particle":"","family":"Burdett","given":"Laurie","non-dropping-particle":"","parse-names":false,"suffix":""},{"dropping-particle":"","family":"Monnereau","given":"Alain","non-dropping-particle":"","parse-names":false,"suffix":""},{"dropping-particle":"","family":"Flowers","given":"Christopher R.","non-dropping-particle":"","parse-names":false,"suffix":""},{"dropping-particle":"","family":"Roos","given":"Anneclaire J.","non-dropping-particle":"De","parse-names":false,"suffix":""},{"dropping-particle":"","family":"Brooks-Wilson","given":"Angela R.","non-dropping-particle":"","parse-names":false,"suffix":""},{"dropping-particle":"","family":"Giles","given":"Graham G.","non-dropping-particle":"","parse-names":false,"suffix":""},{"dropping-particle":"","family":"Melbye","given":"Mads","non-dropping-particle":"","parse-names":false,"suffix":""},{"dropping-particle":"","family":"Gu","given":"Jian","non-dropping-particle":"","parse-names":false,"suffix":""},{"dropping-particle":"","family":"Jackson","given":"Rebecca D.","non-dropping-particle":"","parse-names":false,"suffix":""},{"dropping-particle":"","family":"Kane","given":"Eleanor","non-dropping-particle":"","parse-names":false,"suffix":""},{"dropping-particle":"","family":"Purdue","given":"Mark P.","non-dropping-particle":"","parse-names":false,"suffix":""},{"dropping-particle":"","family":"Vajdic","given":"Claire M.","non-dropping-particle":"","parse-names":false,"suffix":""},{"dropping-particle":"","family":"Albanes","given":"Demetrius","non-dropping-particle":"","parse-names":false,"suffix":""},{"dropping-particle":"","family":"Kelly","given":"Rachel S.","non-dropping-particle":"","parse-names":false,"suffix":""},{"dropping-particle":"","family":"Zucca","given":"Mariagrazia","non-dropping-particle":"","parse-names":false,"suffix":""},{"dropping-particle":"","family":"Bertrand","given":"Kimberly A.","non-dropping-particle":"","parse-names":false,"suffix":""},{"dropping-particle":"","family":"Zeleniuch-Jacquotte","given":"Anne","non-dropping-particle":"","parse-names":false,"suffix":""},{"dropping-particle":"","family":"Lawrence","given":"Charles","non-dropping-particle":"","parse-names":false,"suffix":""},{"dropping-particle":"","family":"Hutchinson","given":"Amy","non-dropping-particle":"","parse-names":false,"suffix":""},{"dropping-particle":"","family":"Zhi","given":"Degui","non-dropping-particle":"","parse-names":false,"suffix":""},{"dropping-particle":"","family":"Habermann","given":"Thomas M","non-dropping-particle":"","parse-names":false,"suffix":""},{"dropping-particle":"","family":"Link","given":"Brian K","non-dropping-particle":"","parse-names":false,"suffix":""},{"dropping-particle":"","family":"Novak","given":"Anne J","non-dropping-particle":"","parse-names":false,"suffix":""},{"dropping-particle":"","family":"Dogan","given":"Ahmet","non-dropping-particle":"","parse-names":false,"suffix":""},{"dropping-particle":"","family":"Asmann","given":"Yan W","non-dropping-particle":"","parse-names":false,"suffix":""},{"dropping-particle":"","family":"Liebow","given":"Mark","non-dropping-particle":"","parse-names":false,"suffix":""},{"dropping-particle":"","family":"Thompson","given":"Carrie A","non-dropping-particle":"","parse-names":false,"suffix":""},{"dropping-particle":"","family":"Ansell","given":"Stephen M","non-dropping-particle":"","parse-names":false,"suffix":""},{"dropping-particle":"","family":"Witzig","given":"Thomas E","non-dropping-particle":"","parse-names":false,"suffix":""},{"dropping-particle":"","family":"Tilly","given":"Hervé","non-dropping-particle":"","parse-names":false,"suffix":""},{"dropping-particle":"","family":"Haioun","given":"Corinne","non-dropping-particle":"","parse-names":false,"suffix":""},{"dropping-particle":"","family":"Molina","given":"Thierry J.","non-dropping-particle":"","parse-names":false,"suffix":""},{"dropping-particle":"","family":"Hjalgrim","given":"Henrik","non-dropping-particle":"","parse-names":false,"suffix":""},{"dropping-particle":"","family":"Glimelius","given":"Bengt","non-dropping-particle":"","parse-names":false,"suffix":""},{"dropping-particle":"","family":"Adami","given":"Hans-Olov","non-dropping-particle":"","parse-names":false,"suffix":""},{"dropping-particle":"","family":"Roos","given":"Göran","non-dropping-particle":"","parse-names":false,"suffix":""},{"dropping-particle":"","family":"Bracci","given":"Paige M.","non-dropping-particle":"","parse-names":false,"suffix":""},{"dropping-particle":"","family":"Riby","given":"Jacques","non-dropping-particle":"","parse-names":false,"suffix":""},{"dropping-particle":"","family":"Smith","given":"Martyn T.","non-dropping-particle":"","parse-names":false,"suffix":""},{"dropping-particle":"","family":"Holly","given":"Elizabeth A.","non-dropping-particle":"","parse-names":false,"suffix":""},{"dropping-particle":"","family":"Cozen","given":"Wendy","non-dropping-particle":"","parse-names":false,"suffix":""},{"dropping-particle":"","family":"Hartge","given":"Patricia","non-dropping-particle":"","parse-names":false,"suffix":""},{"dropping-particle":"","family":"Morton","given":"Lindsay M","non-dropping-particle":"","parse-names":false,"suffix":""},{"dropping-particle":"","family":"Severson","given":"Richard K","non-dropping-particle":"","parse-names":false,"suffix":""},{"dropping-particle":"","family":"Tinker","given":"Lesley F","non-dropping-particle":"","parse-names":false,"suffix":""},{"dropping-particle":"","family":"North","given":"Kari E.","non-dropping-particle":"","parse-names":false,"suffix":""},{"dropping-particle":"","family":"Becker","given":"Nikolaus","non-dropping-particle":"","parse-names":false,"suffix":""},{"dropping-particle":"","family":"Benavente","given":"Yolanda","non-dropping-particle":"","parse-names":false,"suffix":""},{"dropping-particle":"","family":"Boffetta","given":"Paolo","non-dropping-particle":"","parse-names":false,"suffix":""},{"dropping-particle":"","family":"Brennan","given":"Paul","non-dropping-particle":"","parse-names":false,"suffix":""},{"dropping-particle":"","family":"Foretova","given":"Lenka","non-dropping-particle":"","parse-names":false,"suffix":""},{"dropping-particle":"","family":"Maynadie","given":"Marc","non-dropping-particle":"","parse-names":false,"suffix":""},{"dropping-particle":"","family":"Staines","given":"Anthony","non-dropping-particle":"","parse-names":false,"suffix":""},{"dropping-particle":"","family":"Lightfoot","given":"Tracy","non-dropping-particle":"","parse-names":false,"suffix":""},{"dropping-particle":"","family":"Crouch","given":"Simon","non-dropping-particle":"","parse-names":false,"suffix":""},{"dropping-particle":"","family":"Smith","given":"Alex","non-dropping-particle":"","parse-names":false,"suffix":""},{"dropping-particle":"","family":"Roman","given":"Eve","non-dropping-particle":"","parse-names":false,"suffix":""},{"dropping-particle":"","family":"Diver","given":"W. Ryan","non-dropping-particle":"","parse-names":false,"suffix":""},{"dropping-particle":"","family":"Offit","given":"Kenneth","non-dropping-particle":"","parse-names":false,"suffix":""},{"dropping-particle":"","family":"Zelenetz","given":"Andrew","non-dropping-particle":"","parse-names":false,"suffix":""},{"dropping-particle":"","family":"Klein","given":"Robert J.","non-dropping-particle":"","parse-names":false,"suffix":""},{"dropping-particle":"","family":"Villano","given":"Danylo J.","non-dropping-particle":"","parse-names":false,"suffix":""},{"dropping-particle":"","family":"Zheng","given":"Tongzhang","non-dropping-particle":"","parse-names":false,"suffix":""},{"dropping-particle":"","family":"Zhang","given":"Yawei","non-dropping-particle":"","parse-names":false,"suffix":""},{"dropping-particle":"","family":"Holford","given":"Theodore R.","non-dropping-particle":"","parse-names":false,"suffix":""},{"dropping-particle":"","family":"Turner","given":"Jenny","non-dropping-particle":"","parse-names":false,"suffix":""},{"dropping-particle":"","family":"Southey","given":"Melissa C.","non-dropping-particle":"","parse-names":false,"suffix":""},{"dropping-particle":"","family":"Clavel","given":"Jacqueline","non-dropping-particle":"","parse-names":false,"suffix":""},{"dropping-particle":"","family":"Virtamo","given":"Jarmo","non-dropping-particle":"","parse-names":false,"suffix":""},{"dropping-particle":"","family":"Weinstein","given":"Stephanie","non-dropping-particle":"","parse-names":false,"suffix":""},{"dropping-particle":"","family":"Riboli","given":"Elio","non-dropping-particle":"","parse-names":false,"suffix":""},{"dropping-particle":"","family":"Vineis","given":"Paolo","non-dropping-particle":"","parse-names":false,"suffix":""},{"dropping-particle":"","family":"Kaaks","given":"Rudolph","non-dropping-particle":"","parse-names":false,"suffix":""},{"dropping-particle":"","family":"Boeing","given":"Heiner","non-dropping-particle":"","parse-names":false,"suffix":""},{"dropping-particle":"","family":"Tjønneland","given":"Anne","non-dropping-particle":"","parse-names":false,"suffix":""},{"dropping-particle":"","family":"Angelucci","given":"Emanuele","non-dropping-particle":"","parse-names":false,"suffix":""},{"dropping-particle":"","family":"Lollo","given":"Simonetta","non-dropping-particle":"Di","parse-names":false,"suffix":""},{"dropping-particle":"","family":"Rais","given":"Marco","non-dropping-particle":"","parse-names":false,"suffix":""},{"dropping-particle":"","family":"Vivo","given":"Immaculata","non-dropping-particle":"De","parse-names":false,"suffix":""},{"dropping-particle":"","family":"Giovannucci","given":"Edward","non-dropping-particle":"","parse-names":false,"suffix":""},{"dropping-particle":"","family":"Kraft","given":"Peter","non-dropping-particle":"","parse-names":false,"suffix":""},{"dropping-particle":"","family":"Huang","given":"Jinyan","non-dropping-particle":"","parse-names":false,"suffix":""},{"dropping-particle":"","family":"Ma","given":"Baoshan","non-dropping-particle":"","parse-names":false,"suffix":""},{"dropping-particle":"","family":"Ye","given":"Yuanqing","non-dropping-particle":"","parse-names":false,"suffix":""},{"dropping-particle":"","family":"Chiu","given":"Brian C.H.","non-dropping-particle":"","parse-names":false,"suffix":""},{"dropping-particle":"","family":"Liang","given":"Liming","non-dropping-particle":"","parse-names":false,"suffix":""},{"dropping-particle":"","family":"Park","given":"Ju-Hyun","non-dropping-particle":"","parse-names":false,"suffix":""},{"dropping-particle":"","family":"Chung","given":"Charles C.","non-dropping-particle":"","parse-names":false,"suffix":""},{"dropping-particle":"","family":"Weisenburger","given":"Dennis D.","non-dropping-particle":"","parse-names":false,"suffix":""},{"dropping-particle":"","family":"Fraumeni","given":"Joseph F.","non-dropping-particle":"","parse-names":false,"suffix":""},{"dropping-particle":"","family":"Salles","given":"Gilles","non-dropping-particle":"","parse-names":false,"suffix":""},{"dropping-particle":"","family":"Glenn","given":"Martha","non-dropping-particle":"","parse-names":false,"suffix":""},{"dropping-particle":"","family":"Cannon-Albright","given":"Lisa","non-dropping-particle":"","parse-names":false,"suffix":""},{"dropping-particle":"","family":"Curtin","given":"Karen","non-dropping-particle":"","parse-names":false,"suffix":""},{"dropping-particle":"","family":"Wu","given":"Xifeng","non-dropping-particle":"","parse-names":false,"suffix":""},{"dropping-particle":"","family":"Smedby","given":"Karin E.","non-dropping-particle":"","parse-names":false,"suffix":""},{"dropping-particle":"","family":"Sanjose","given":"Silvia","non-dropping-particle":"de","parse-names":false,"suffix":""},{"dropping-particle":"","family":"Skibola","given":"Christine F.","non-dropping-particle":"","parse-names":false,"suffix":""},{"dropping-particle":"","family":"Berndt","given":"Sonja I","non-dropping-particle":"","parse-names":false,"suffix":""},{"dropping-particle":"","family":"Birmann","given":"Brenda M","non-dropping-particle":"","parse-names":false,"suffix":""},{"dropping-particle":"","family":"Chanock","given":"Stephen J","non-dropping-particle":"","parse-names":false,"suffix":""},{"dropping-particle":"","family":"Rothman","given":"Nathaniel","non-dropping-particle":"","parse-names":false,"suffix":""}],"container-title":"Human Molecular Genetics","id":"ITEM-4","issue":"8","issued":{"date-parts":[["2016","4"]]},"page":"1663-1676","title":"Genetically predicted longer telomere length is associated with increased risk of B-cell lymphoma subtypes","type":"article-journal","volume":"25"},"uris":["http://www.mendeley.com/documents/?uuid=3793d2ce-1f59-43ed-93a2-9352d57631c7"]},{"id":"ITEM-5","itemData":{"DOI":"10.1002/ijc.29393","ISSN":"00207136","abstract":"Recent evidence from several relatively small nested case-control studies in prospective cohorts shows an association between longer telomere length measured phenotypically in peripheral white blood cell (WBC) DNA and increased lung cancer risk. We sought to further explore this relationship by examining a panel of 7 telomere-length associated genetic variants in a large study of 5,457 never-smoking female Asian lung cancer cases and 4,493 never-smoking female Asian controls using data from a previously reported genome-wide association study. Using a group of 1,536 individuals with phenotypically measured telomere length in WBCs in the prospective Shanghai Women's Health study, we demonstrated the utility of a genetic risk score (GRS) of 7 telomere-length associated variants to predict telomere length in an Asian population. We then found that GRSs used as instrumental variables to predict longer telomere length were associated with increased lung cancer risk (OR = 1.51 (95% CI=1.34–1.69) for upper vs. lower quartile of the weighted GRS, P-value=4.54×10 −14) even after removing rs2736100 (P-value=4.81×10 −3), a SNP in the TERT locus robustly associated with lung cancer risk in prior association studies. Stratified analyses suggested the effect of the telomere-associated GRS is strongest among younger individuals. We found no difference in GRS effect between adenocarcinoma and squamous cell subtypes. Our results indicate that a genetic background that favors longer telomere length may increase lung cancer risk, which is consistent with earlier prospective studies relating longer telomere length with increased lung cancer risk.","author":[{"dropping-particle":"","family":"Machiela","given":"Mitchell J","non-dropping-particle":"","parse-names":false,"suffix":""},{"dropping-particle":"","family":"Hsiung","given":"Chao Agnes","non-dropping-particle":"","parse-names":false,"suffix":""},{"dropping-particle":"","family":"Shu","given":"Xiao-Ou","non-dropping-particle":"","parse-names":false,"suffix":""},{"dropping-particle":"","family":"Seow","given":"Wei Jie","non-dropping-particle":"","parse-names":false,"suffix":""},{"dropping-particle":"","family":"Wang","given":"Zhaoming","non-dropping-particle":"","parse-names":false,"suffix":""},{"dropping-particle":"","family":"Matsuo","given":"Keitaro","non-dropping-particle":"","parse-names":false,"suffix":""},{"dropping-particle":"","family":"Hong","given":"Yun-Chul","non-dropping-particle":"","parse-names":false,"suffix":""},{"dropping-particle":"","family":"Seow","given":"Adeline","non-dropping-particle":"","parse-names":false,"suffix":""},{"dropping-particle":"","family":"Wu","given":"Chen","non-dropping-particle":"","parse-names":false,"suffix":""},{"dropping-particle":"","family":"Hosgood","given":"H. Dean","non-dropping-particle":"","parse-names":false,"suffix":""},{"dropping-particle":"","family":"Chen","given":"Kexin","non-dropping-particle":"","parse-names":false,"suffix":""},{"dropping-particle":"","family":"Wang","given":"Jiu-Cun","non-dropping-particle":"","parse-names":false,"suffix":""},{"dropping-particle":"","family":"Wen","given":"Wanqing","non-dropping-particle":"","parse-names":false,"suffix":""},{"dropping-particle":"","family":"Cawthon","given":"Richard","non-dropping-particle":"","parse-names":false,"suffix":""},{"dropping-particle":"","family":"Chatterjee","given":"Nilanjan","non-dropping-particle":"","parse-names":false,"suffix":""},{"dropping-particle":"","family":"Hu","given":"Wei","non-dropping-particle":"","parse-names":false,"suffix":""},{"dropping-particle":"","family":"Caporaso","given":"Neil E.","non-dropping-particle":"","parse-names":false,"suffix":""},{"dropping-particle":"","family":"Park","given":"Jae Yong","non-dropping-particle":"","parse-names":false,"suffix":""},{"dropping-particle":"","family":"Chen","given":"Chien-Jen","non-dropping-particle":"","parse-names":false,"suffix":""},{"dropping-particle":"","family":"Kim","given":"Yeul Hong","non-dropping-particle":"","parse-names":false,"suffix":""},{"dropping-particle":"","family":"Kim","given":"Young Tae","non-dropping-particle":"","parse-names":false,"suffix":""},{"dropping-particle":"","family":"Landi","given":"Maria Teresa","non-dropping-particle":"","parse-names":false,"suffix":""},{"dropping-particle":"","family":"Shen","given":"Hongbing","non-dropping-particle":"","parse-names":false,"suffix":""},{"dropping-particle":"","family":"Lawrence","given":"Charles","non-dropping-particle":"","parse-names":false,"suffix":""},{"dropping-particle":"","family":"Burdett","given":"Laurie","non-dropping-particle":"","parse-names":false,"suffix":""},{"dropping-particle":"","family":"Yeager","given":"Meredith","non-dropping-particle":"","parse-names":false,"suffix":""},{"dropping-particle":"","family":"Chang","given":"I-Shou","non-dropping-particle":"","parse-names":false,"suffix":""},{"dropping-particle":"","family":"Mitsudomi","given":"Tetsuya","non-dropping-particle":"","parse-names":false,"suffix":""},{"dropping-particle":"","family":"Kim","given":"Hee Nam","non-dropping-particle":"","parse-names":false,"suffix":""},{"dropping-particle":"","family":"Chang","given":"Gee-Chen","non-dropping-particle":"","parse-names":false,"suffix":""},{"dropping-particle":"","family":"Bassig","given":"Bryan A.","non-dropping-particle":"","parse-names":false,"suffix":""},{"dropping-particle":"","family":"Tucker","given":"Margaret","non-dropping-particle":"","parse-names":false,"suffix":""},{"dropping-particle":"","family":"Wei","given":"Fusheng","non-dropping-particle":"","parse-names":false,"suffix":""},{"dropping-particle":"","family":"Yin","given":"Zhihua","non-dropping-particle":"","parse-names":false,"suffix":""},{"dropping-particle":"","family":"An","given":"She-Juan","non-dropping-particle":"","parse-names":false,"suffix":""},{"dropping-particle":"","family":"Qian","given":"Biyun","non-dropping-particle":"","parse-names":false,"suffix":""},{"dropping-particle":"","family":"Lee","given":"Victor Ho Fun","non-dropping-particle":"","parse-names":false,"suffix":""},{"dropping-particle":"","family":"Lu","given":"Daru","non-dropping-particle":"","parse-names":false,"suffix":""},{"dropping-particle":"","family":"Liu","given":"Jianjun","non-dropping-particle":"","parse-names":false,"suffix":""},{"dropping-particle":"","family":"Jeon","given":"Hyo-Sung","non-dropping-particle":"","parse-names":false,"suffix":""},{"dropping-particle":"","family":"Hsiao","given":"Chin-Fu","non-dropping-particle":"","parse-names":false,"suffix":""},{"dropping-particle":"","family":"Sung","given":"Jae Sook","non-dropping-particle":"","parse-names":false,"suffix":""},{"dropping-particle":"","family":"Kim","given":"Jin Hee","non-dropping-particle":"","parse-names":false,"suffix":""},{"dropping-particle":"","family":"Gao","given":"Yu-Tang","non-dropping-particle":"","parse-names":false,"suffix":""},{"dropping-particle":"","family":"Tsai","given":"Ying-Huang","non-dropping-particle":"","parse-names":false,"suffix":""},{"dropping-particle":"","family":"Jung","given":"Yoo Jin","non-dropping-particle":"","parse-names":false,"suffix":""},{"dropping-particle":"","family":"Guo","given":"Huan","non-dropping-particle":"","parse-names":false,"suffix":""},{"dropping-particle":"","family":"Hu","given":"Zhibin","non-dropping-particle":"","parse-names":false,"suffix":""},{"dropping-particle":"","family":"Hutchinson","given":"Amy","non-dropping-particle":"","parse-names":false,"suffix":""},{"dropping-particle":"","family":"Wang","given":"Wen-Chang","non-dropping-particle":"","parse-names":false,"suffix":""},{"dropping-particle":"","family":"Klein","given":"Robert J.","non-dropping-particle":"","parse-names":false,"suffix":""},{"dropping-particle":"","family":"Chung","given":"Charles C.","non-dropping-particle":"","parse-names":false,"suffix":""},{"dropping-particle":"","family":"Oh","given":"In-Jae","non-dropping-particle":"","parse-names":false,"suffix":""},{"dropping-particle":"","family":"Chen","given":"Kuan-Yu","non-dropping-particle":"","parse-names":false,"suffix":""},{"dropping-particle":"","family":"Berndt","given":"Sonja I.","non-dropping-particle":"","parse-names":false,"suffix":""},{"dropping-particle":"","family":"Wu","given":"Wei","non-dropping-particle":"","parse-names":false,"suffix":""},{"dropping-particle":"","family":"Chang","given":"Jiang","non-dropping-particle":"","parse-names":false,"suffix":""},{"dropping-particle":"","family":"Zhang","given":"Xu-Chao","non-dropping-particle":"","parse-names":false,"suffix":""},{"dropping-particle":"","family":"Huang","given":"Ming-Shyan","non-dropping-particle":"","parse-names":false,"suffix":""},{"dropping-particle":"","family":"Zheng","given":"Hong","non-dropping-particle":"","parse-names":false,"suffix":""},{"dropping-particle":"","family":"Wang","given":"Junwen","non-dropping-particle":"","parse-names":false,"suffix":""},{"dropping-particle":"","family":"Zhao","given":"Xueying","non-dropping-particle":"","parse-names":false,"suffix":""},{"dropping-particle":"","family":"Li","given":"Yuqing","non-dropping-particle":"","parse-names":false,"suffix":""},{"dropping-particle":"","family":"Choi","given":"Jin Eun","non-dropping-particle":"","parse-names":false,"suffix":""},{"dropping-particle":"","family":"Su","given":"Wu-Chou","non-dropping-particle":"","parse-names":false,"suffix":""},{"dropping-particle":"","family":"Park","given":"Kyong Hwa","non-dropping-particle":"","parse-names":false,"suffix":""},{"dropping-particle":"","family":"Sung","given":"Sook Whan","non-dropping-particle":"","parse-names":false,"suffix":""},{"dropping-particle":"","family":"Chen","given":"Yuh-Min","non-dropping-particle":"","parse-names":false,"suffix":""},{"dropping-particle":"","family":"Liu","given":"Li","non-dropping-particle":"","parse-names":false,"suffix":""},{"dropping-particle":"","family":"Kang","given":"Chang Hyun","non-dropping-particle":"","parse-names":false,"suffix":""},{"dropping-particle":"","family":"Hu","given":"Lingmin","non-dropping-particle":"","parse-names":false,"suffix":""},{"dropping-particle":"","family":"Chen","given":"Chung-Hsing","non-dropping-particle":"","parse-names":false,"suffix":""},{"dropping-particle":"","family":"Pao","given":"William","non-dropping-particle":"","parse-names":false,"suffix":""},{"dropping-particle":"","family":"Kim","given":"Young-Chul","non-dropping-particle":"","parse-names":false,"suffix":""},{"dropping-particle":"","family":"Yang","given":"Tsung-Ying","non-dropping-particle":"","parse-names":false,"suffix":""},{"dropping-particle":"","family":"Xu","given":"Jun","non-dropping-particle":"","parse-names":false,"suffix":""},{"dropping-particle":"","family":"Guan","given":"Peng","non-dropping-particle":"","parse-names":false,"suffix":""},{"dropping-particle":"","family":"Tan","given":"Wen","non-dropping-particle":"","parse-names":false,"suffix":""},{"dropping-particle":"","family":"Su","given":"Jian","non-dropping-particle":"","parse-names":false,"suffix":""},{"dropping-particle":"","family":"Wang","given":"Chih-Liang","non-dropping-particle":"","parse-names":false,"suffix":""},{"dropping-particle":"","family":"Li","given":"Haixin","non-dropping-particle":"","parse-names":false,"suffix":""},{"dropping-particle":"","family":"Sihoe","given":"Alan Dart Loon","non-dropping-particle":"","parse-names":false,"suffix":""},{"dropping-particle":"","family":"Zhao","given":"Zhenhong","non-dropping-particle":"","parse-names":false,"suffix":""},{"dropping-particle":"","family":"Chen","given":"Ying-Hsiang","non-dropping-particle":"","parse-names":false,"suffix":""},{"dropping-particle":"","family":"Choi","given":"Yi Young","non-dropping-particle":"","parse-names":false,"suffix":""},{"dropping-particle":"","family":"Hung","given":"Jen-Yu","non-dropping-particle":"","parse-names":false,"suffix":""},{"dropping-particle":"","family":"Kim","given":"Jun Suk","non-dropping-particle":"","parse-names":false,"suffix":""},{"dropping-particle":"","family":"Yoon","given":"Ho-Il","non-dropping-particle":"","parse-names":false,"suffix":""},{"dropping-particle":"","family":"Cai","given":"Qiuyin","non-dropping-particle":"","parse-names":false,"suffix":""},{"dropping-particle":"","family":"Lin","given":"Chien-Chung","non-dropping-particle":"","parse-names":false,"suffix":""},{"dropping-particle":"","family":"Park","given":"In Kyu","non-dropping-particle":"","parse-names":false,"suffix":""},{"dropping-particle":"","family":"Xu","given":"Ping","non-dropping-particle":"","parse-names":false,"suffix":""},{"dropping-particle":"","family":"Dong","given":"Jing","non-dropping-particle":"","parse-names":false,"suffix":""},{"dropping-particle":"","family":"Kim","given":"Christopher","non-dropping-particle":"","parse-names":false,"suffix":""},{"dropping-particle":"","family":"He","given":"Qincheng","non-dropping-particle":"","parse-names":false,"suffix":""},{"dropping-particle":"","family":"Perng","given":"Reury-Perng","non-dropping-particle":"","parse-names":false,"suffix":""},{"dropping-particle":"","family":"Kohno","given":"Takashi","non-dropping-particle":"","parse-names":false,"suffix":""},{"dropping-particle":"","family":"Kweon","given":"Sun-Seog","non-dropping-particle":"","parse-names":false,"suffix":""},{"dropping-particle":"","family":"Chen","given":"Chih-Yi","non-dropping-particle":"","parse-names":false,"suffix":""},{"dropping-particle":"","family":"Vermeulen","given":"Roel C.H","non-dropping-particle":"","parse-names":false,"suffix":""},{"dropping-particle":"","family":"Wu","given":"Junjie","non-dropping-particle":"","parse-names":false,"suffix":""},{"dropping-particle":"","family":"Lim","given":"Wei-Yen","non-dropping-particle":"","parse-names":false,"suffix":""},{"dropping-particle":"","family":"Chen","given":"Kun-Chieh","non-dropping-particle":"","parse-names":false,"suffix":""},{"dropping-particle":"","family":"Chow","given":"Wong-Ho","non-dropping-particle":"","parse-names":false,"suffix":""},{"dropping-particle":"","family":"Ji","given":"Bu-Tian","non-dropping-particle":"","parse-names":false,"suffix":""},{"dropping-particle":"","family":"Chan","given":"John K. C.","non-dropping-particle":"","parse-names":false,"suffix":""},{"dropping-particle":"","family":"Chu","given":"Minjie","non-dropping-particle":"","parse-names":false,"suffix":""},{"dropping-particle":"","family":"Li","given":"Yao-Jen","non-dropping-particle":"","parse-names":false,"suffix":""},{"dropping-particle":"","family":"Yokota","given":"Jun","non-dropping-particle":"","parse-names":false,"suffix":""},{"dropping-particle":"","family":"Li","given":"Jihua","non-dropping-particle":"","parse-names":false,"suffix":""},{"dropping-particle":"","family":"Chen","given":"Hongyan","non-dropping-particle":"","parse-names":false,"suffix":""},{"dropping-particle":"","family":"Xiang","given":"Yong-Bing","non-dropping-particle":"","parse-names":false,"suffix":""},{"dropping-particle":"","family":"Yu","given":"Chong-Jen","non-dropping-particle":"","parse-names":false,"suffix":""},{"dropping-particle":"","family":"Kunitoh","given":"Hideo","non-dropping-particle":"","parse-names":false,"suffix":""},{"dropping-particle":"","family":"Wu","given":"Guoping","non-dropping-particle":"","parse-names":false,"suffix":""},{"dropping-particle":"","family":"Jin","given":"Li","non-dropping-particle":"","parse-names":false,"suffix":""},{"dropping-particle":"","family":"Lo","given":"Yen-Li","non-dropping-particle":"","parse-names":false,"suffix":""},{"dropping-particle":"","family":"Shiraishi","given":"Kouya","non-dropping-particle":"","parse-names":false,"suffix":""},{"dropping-particle":"","family":"Chen","given":"Ying-Hsiang","non-dropping-particle":"","parse-names":false,"suffix":""},{"dropping-particle":"","family":"Lin","given":"Hsien-Chih","non-dropping-particle":"","parse-names":false,"suffix":""},{"dropping-particle":"","family":"Wu","given":"Tangchun","non-dropping-particle":"","parse-names":false,"suffix":""},{"dropping-particle":"","family":"Wong","given":"Maria Pik","non-dropping-particle":"","parse-names":false,"suffix":""},{"dropping-particle":"","family":"Wu","given":"Yi-Long","non-dropping-particle":"","parse-names":false,"suffix":""},{"dropping-particle":"","family":"Yang","given":"Pan-Chyr","non-dropping-particle":"","parse-names":false,"suffix":""},{"dropping-particle":"","family":"Zhou","given":"Baosen","non-dropping-particle":"","parse-names":false,"suffix":""},{"dropping-particle":"","family":"Shin","given":"Min-Ho","non-dropping-particle":"","parse-names":false,"suffix":""},{"dropping-particle":"","family":"Fraumeni","given":"Joseph F.","non-dropping-particle":"","parse-names":false,"suffix":""},{"dropping-particle":"","family":"Zheng","given":"Wei","non-dropping-particle":"","parse-names":false,"suffix":""},{"dropping-particle":"","family":"Lin","given":"Dongxin","non-dropping-particle":"","parse-names":false,"suffix":""},{"dropping-particle":"","family":"Chanock","given":"Stephen J.","non-dropping-particle":"","parse-names":false,"suffix":""},{"dropping-particle":"","family":"Rothman","given":"Nathaniel","non-dropping-particle":"","parse-names":false,"suffix":""},{"dropping-particle":"","family":"Lan","given":"Qing","non-dropping-particle":"","parse-names":false,"suffix":""}],"container-title":"International Journal of Cancer","id":"ITEM-5","issue":"2","issued":{"date-parts":[["2015","7"]]},"page":"311-319","title":"Genetic variants associated with longer telomere length are associated with increased lung cancer risk among never-smoking women in Asia: a report from the female lung cancer consortium in Asia","type":"article-journal","volume":"137"},"uris":["http://www.mendeley.com/documents/?uuid=af8cd58d-195f-44e0-a338-217a043c8d2e"]},{"id":"ITEM-6","itemData":{"DOI":"10.1016/j.eururo.2017.07.015","ISSN":"03022838","abstract":"a v a i l a b l e a t w w w . s c i e n c e d i r e c t . c o m j o u r n a l h o m e p a g e : w w w . e u r o p e a n u r o l o g y . c o m","author":[{"dropping-particle":"","family":"Machiela","given":"Mitchell J","non-dropping-particle":"","parse-names":false,"suffix":""},{"dropping-particle":"","family":"Hofmann","given":"Jonathan N","non-dropping-particle":"","parse-names":false,"suffix":""},{"dropping-particle":"","family":"Carreras-Torres","given":"Robert","non-dropping-particle":"","parse-names":false,"suffix":""},{"dropping-particle":"","family":"Brown","given":"Kevin M","non-dropping-particle":"","parse-names":false,"suffix":""},{"dropping-particle":"","family":"Johansson","given":"Mattias","non-dropping-particle":"","parse-names":false,"suffix":""},{"dropping-particle":"","family":"Wang","given":"Zhaoming","non-dropping-particle":"","parse-names":false,"suffix":""},{"dropping-particle":"","family":"Foll","given":"Matthieu","non-dropping-particle":"","parse-names":false,"suffix":""},{"dropping-particle":"","family":"Li","given":"Peng","non-dropping-particle":"","parse-names":false,"suffix":""},{"dropping-particle":"","family":"Rothman","given":"Nathaniel","non-dropping-particle":"","parse-names":false,"suffix":""},{"dropping-particle":"","family":"Savage","given":"Sharon A","non-dropping-particle":"","parse-names":false,"suffix":""},{"dropping-particle":"","family":"Gaborieau","given":"Valerie","non-dropping-particle":"","parse-names":false,"suffix":""},{"dropping-particle":"","family":"McKay","given":"James D.","non-dropping-particle":"","parse-names":false,"suffix":""},{"dropping-particle":"","family":"Ye","given":"Yuanqing","non-dropping-particle":"","parse-names":false,"suffix":""},{"dropping-particle":"","family":"Henrion","given":"Marc","non-dropping-particle":"","parse-names":false,"suffix":""},{"dropping-particle":"","family":"Bruinsma","given":"Fiona","non-dropping-particle":"","parse-names":false,"suffix":""},{"dropping-particle":"","family":"Jordan","given":"Susan","non-dropping-particle":"","parse-names":false,"suffix":""},{"dropping-particle":"","family":"Severi","given":"Gianluca","non-dropping-particle":"","parse-names":false,"suffix":""},{"dropping-particle":"","family":"Hveem","given":"Kristian","non-dropping-particle":"","parse-names":false,"suffix":""},{"dropping-particle":"","family":"Vatten","given":"Lars J","non-dropping-particle":"","parse-names":false,"suffix":""},{"dropping-particle":"","family":"Fletcher","given":"Tony","non-dropping-particle":"","parse-names":false,"suffix":""},{"dropping-particle":"","family":"Koppova","given":"Kvetoslava","non-dropping-particle":"","parse-names":false,"suffix":""},{"dropping-particle":"","family":"Larsson","given":"Susanna C","non-dropping-particle":"","parse-names":false,"suffix":""},{"dropping-particle":"","family":"Wolk","given":"Alicja","non-dropping-particle":"","parse-names":false,"suffix":""},{"dropping-particle":"","family":"Banks","given":"Rosamonde E","non-dropping-particle":"","parse-names":false,"suffix":""},{"dropping-particle":"","family":"Selby","given":"Peter J","non-dropping-particle":"","parse-names":false,"suffix":""},{"dropping-particle":"","family":"Easton","given":"Douglas F","non-dropping-particle":"","parse-names":false,"suffix":""},{"dropping-particle":"","family":"Pharoah","given":"Paul","non-dropping-particle":"","parse-names":false,"suffix":""},{"dropping-particle":"","family":"Andreotti","given":"Gabriella","non-dropping-particle":"","parse-names":false,"suffix":""},{"dropping-particle":"","family":"Freeman","given":"Laura E. Beane","non-dropping-particle":"","parse-names":false,"suffix":""},{"dropping-particle":"","family":"Koutros","given":"Stella","non-dropping-particle":"","parse-names":false,"suffix":""},{"dropping-particle":"","family":"Albanes","given":"Demetrius","non-dropping-particle":"","parse-names":false,"suffix":""},{"dropping-particle":"","family":"Mannisto","given":"Satu","non-dropping-particle":"","parse-names":false,"suffix":""},{"dropping-particle":"","family":"Weinstein","given":"Stephanie","non-dropping-particle":"","parse-names":false,"suffix":""},{"dropping-particle":"","family":"Clark","given":"Peter E","non-dropping-particle":"","parse-names":false,"suffix":""},{"dropping-particle":"","family":"Edwards","given":"Todd E","non-dropping-particle":"","parse-names":false,"suffix":""},{"dropping-particle":"","family":"Lipworth","given":"Loren","non-dropping-particle":"","parse-names":false,"suffix":""},{"dropping-particle":"","family":"Gapstur","given":"Susan M","non-dropping-particle":"","parse-names":false,"suffix":""},{"dropping-particle":"","family":"Stevens","given":"Victoria L","non-dropping-particle":"","parse-names":false,"suffix":""},{"dropping-particle":"","family":"Carol","given":"Hallie","non-dropping-particle":"","parse-names":false,"suffix":""},{"dropping-particle":"","family":"Freedman","given":"Matthew L.","non-dropping-particle":"","parse-names":false,"suffix":""},{"dropping-particle":"","family":"Pomerantz","given":"Mark M","non-dropping-particle":"","parse-names":false,"suffix":""},{"dropping-particle":"","family":"Cho","given":"Eunyoung","non-dropping-particle":"","parse-names":false,"suffix":""},{"dropping-particle":"","family":"Kraft","given":"Peter","non-dropping-particle":"","parse-names":false,"suffix":""},{"dropping-particle":"","family":"Preston","given":"Mark A","non-dropping-particle":"","parse-names":false,"suffix":""},{"dropping-particle":"","family":"Wilson","given":"Kathryn M","non-dropping-particle":"","parse-names":false,"suffix":""},{"dropping-particle":"","family":"Gaziano","given":"J Michael","non-dropping-particle":"","parse-names":false,"suffix":""},{"dropping-particle":"","family":"Sesso","given":"Howard S","non-dropping-particle":"","parse-names":false,"suffix":""},{"dropping-particle":"","family":"Black","given":"Amanda","non-dropping-particle":"","parse-names":false,"suffix":""},{"dropping-particle":"","family":"Freedman","given":"Neal D","non-dropping-particle":"","parse-names":false,"suffix":""},{"dropping-particle":"","family":"Huang","given":"Wen-Yi","non-dropping-particle":"","parse-names":false,"suffix":""},{"dropping-particle":"","family":"Anema","given":"John G","non-dropping-particle":"","parse-names":false,"suffix":""},{"dropping-particle":"","family":"Kahnoski","given":"Richard J","non-dropping-particle":"","parse-names":false,"suffix":""},{"dropping-particle":"","family":"Lane","given":"Brian R.","non-dropping-particle":"","parse-names":false,"suffix":""},{"dropping-particle":"","family":"Noyes","given":"Sabrina L","non-dropping-particle":"","parse-names":false,"suffix":""},{"dropping-particle":"","family":"Petillo","given":"David","non-dropping-particle":"","parse-names":false,"suffix":""},{"dropping-particle":"","family":"Colli","given":"Leandro M","non-dropping-particle":"","parse-names":false,"suffix":""},{"dropping-particle":"","family":"Sampson","given":"Joshua N","non-dropping-particle":"","parse-names":false,"suffix":""},{"dropping-particle":"","family":"Besse","given":"Celine","non-dropping-particle":"","parse-names":false,"suffix":""},{"dropping-particle":"","family":"Blanche","given":"Helene","non-dropping-particle":"","parse-names":false,"suffix":""},{"dropping-particle":"","family":"Boland","given":"Anne","non-dropping-particle":"","parse-names":false,"suffix":""},{"dropping-particle":"","family":"Burdette","given":"Laurie","non-dropping-particle":"","parse-names":false,"suffix":""},{"dropping-particle":"","family":"Prokhortchouk","given":"Egor","non-dropping-particle":"","parse-names":false,"suffix":""},{"dropping-particle":"","family":"Skryabin","given":"Konstantin G","non-dropping-particle":"","parse-names":false,"suffix":""},{"dropping-particle":"","family":"Yeager","given":"Meredith","non-dropping-particle":"","parse-names":false,"suffix":""},{"dropping-particle":"","family":"Mijuskovic","given":"Mirjana","non-dropping-particle":"","parse-names":false,"suffix":""},{"dropping-particle":"","family":"Ognjanovic","given":"Miodrag","non-dropping-particle":"","parse-names":false,"suffix":""},{"dropping-particle":"","family":"Foretova","given":"Lenka","non-dropping-particle":"","parse-names":false,"suffix":""},{"dropping-particle":"","family":"Holcatova","given":"Ivana","non-dropping-particle":"","parse-names":false,"suffix":""},{"dropping-particle":"","family":"Janout","given":"Vladimir","non-dropping-particle":"","parse-names":false,"suffix":""},{"dropping-particle":"","family":"Mates","given":"Dana","non-dropping-particle":"","parse-names":false,"suffix":""},{"dropping-particle":"","family":"Mukeriya","given":"Anush","non-dropping-particle":"","parse-names":false,"suffix":""},{"dropping-particle":"","family":"Rascu","given":"Stefan","non-dropping-particle":"","parse-names":false,"suffix":""},{"dropping-particle":"","family":"Zaridze","given":"David","non-dropping-particle":"","parse-names":false,"suffix":""},{"dropping-particle":"","family":"Bencko","given":"Vladimir","non-dropping-particle":"","parse-names":false,"suffix":""},{"dropping-particle":"","family":"Cybulski","given":"Cezary","non-dropping-particle":"","parse-names":false,"suffix":""},{"dropping-particle":"","family":"Fabianova","given":"Eleonora","non-dropping-particle":"","parse-names":false,"suffix":""},{"dropping-particle":"","family":"Jinga","given":"Viorel","non-dropping-particle":"","parse-names":false,"suffix":""},{"dropping-particle":"","family":"Lissowska","given":"Jolanta","non-dropping-particle":"","parse-names":false,"suffix":""},{"dropping-particle":"","family":"Lubinski","given":"Jan","non-dropping-particle":"","parse-names":false,"suffix":""},{"dropping-particle":"","family":"Navratilova","given":"Marie","non-dropping-particle":"","parse-names":false,"suffix":""},{"dropping-particle":"","family":"Rudnai","given":"Peter","non-dropping-particle":"","parse-names":false,"suffix":""},{"dropping-particle":"","family":"Szeszenia-Dabrowska","given":"Neonila","non-dropping-particle":"","parse-names":false,"suffix":""},{"dropping-particle":"","family":"Benhamou","given":"Simone","non-dropping-particle":"","parse-names":false,"suffix":""},{"dropping-particle":"","family":"Cancel-Tassin","given":"Geraldine","non-dropping-particle":"","parse-names":false,"suffix":""},{"dropping-particle":"","family":"Cussenot","given":"Olivier","non-dropping-particle":"","parse-names":false,"suffix":""},{"dropping-particle":"","family":"Bueno-de-Mesquita","given":"H. Bas","non-dropping-particle":"","parse-names":false,"suffix":""},{"dropping-particle":"","family":"Canzian","given":"Federico","non-dropping-particle":"","parse-names":false,"suffix":""},{"dropping-particle":"","family":"Duell","given":"Eric J","non-dropping-particle":"","parse-names":false,"suffix":""},{"dropping-particle":"","family":"Ljungberg","given":"Börje","non-dropping-particle":"","parse-names":false,"suffix":""},{"dropping-particle":"","family":"Sitaram","given":"Raviprakash T","non-dropping-particle":"","parse-names":false,"suffix":""},{"dropping-particle":"","family":"Peters","given":"Ulrike","non-dropping-particle":"","parse-names":false,"suffix":""},{"dropping-particle":"","family":"White","given":"Emily","non-dropping-particle":"","parse-names":false,"suffix":""},{"dropping-particle":"","family":"Anderson","given":"Garnet L","non-dropping-particle":"","parse-names":false,"suffix":""},{"dropping-particle":"","family":"Johnson","given":"Lisa","non-dropping-particle":"","parse-names":false,"suffix":""},{"dropping-particle":"","family":"Luo","given":"Juhua","non-dropping-particle":"","parse-names":false,"suffix":""},{"dropping-particle":"","family":"Buring","given":"Julie","non-dropping-particle":"","parse-names":false,"suffix":""},{"dropping-particle":"","family":"Lee","given":"I-Min","non-dropping-particle":"","parse-names":false,"suffix":""},{"dropping-particle":"","family":"Chow","given":"Wong-Ho","non-dropping-particle":"","parse-names":false,"suffix":""},{"dropping-particle":"","family":"Moore","given":"Lee E","non-dropping-particle":"","parse-names":false,"suffix":""},{"dropping-particle":"","family":"Wood","given":"Christopher","non-dropping-particle":"","parse-names":false,"suffix":""},{"dropping-particle":"","family":"Eisen","given":"Timothy","non-dropping-particle":"","parse-names":false,"suffix":""},{"dropping-particle":"","family":"Larkin","given":"James","non-dropping-particle":"","parse-names":false,"suffix":""},{"dropping-particle":"","family":"Choueiri","given":"Toni K","non-dropping-particle":"","parse-names":false,"suffix":""},{"dropping-particle":"","family":"Lathrop","given":"G Mark","non-dropping-particle":"","parse-names":false,"suffix":""},{"dropping-particle":"","family":"Teh","given":"Bin Tean","non-dropping-particle":"","parse-names":false,"suffix":""},{"dropping-particle":"","family":"Deleuze","given":"Jean-Francois","non-dropping-particle":"","parse-names":false,"suffix":""},{"dropping-particle":"","family":"Wu","given":"Xifeng","non-dropping-particle":"","parse-names":false,"suffix":""},{"dropping-particle":"","family":"Houlston","given":"Richard S","non-dropping-particle":"","parse-names":false,"suffix":""},{"dropping-particle":"","family":"Brennan","given":"Paul","non-dropping-particle":"","parse-names":false,"suffix":""},{"dropping-particle":"","family":"Chanock","given":"Stephen J","non-dropping-particle":"","parse-names":false,"suffix":""},{"dropping-particle":"","family":"Scelo","given":"Ghislaine","non-dropping-particle":"","parse-names":false,"suffix":""},{"dropping-particle":"","family":"Purdue","given":"Mark P","non-dropping-particle":"","parse-names":false,"suffix":""}],"container-title":"European Urology","id":"ITEM-6","issue":"5","issued":{"date-parts":[["2017","11"]]},"page":"747-754","title":"Genetic Variants Related to Longer Telomere Length are Associated with Increased Risk of Renal Cell Carcinoma","type":"article-journal","volume":"72"},"uris":["http://www.mendeley.com/documents/?uuid=345a54bf-291e-4c46-aa0b-e11b0adbd461"]},{"id":"ITEM-7","itemData":{"DOI":"10.1093/jnci/dju267","ISSN":"0027-8874","PMID":"25231748","abstract":"Telomere length has been associated with risk of many cancers, but results are inconsistent. Seven single nucleotide polymorphisms (SNPs) previously associated with mean leukocyte telomere length were either genotyped or well-imputed in 11108 case patients and 13933 control patients from Europe, Israel, the United States and Australia, four of the seven SNPs reached a P value under .05 (two-sided). A genetic score that predicts telomere length, derived from these seven SNPs, is strongly associated (P = 8.92x10(-9), two-sided) with melanoma risk. This demonstrates that the previously observed association between longer telomere length and increased melanoma risk is not attributable to confounding via shared environmental effects (such as ultraviolet exposure) or reverse causality. We provide the first proof that multiple germline genetic determinants of telomere length influence cancer risk.","author":[{"dropping-particle":"","family":"Iles","given":"Mark M","non-dropping-particle":"","parse-names":false,"suffix":""},{"dropping-particle":"","family":"Bishop","given":"D Timothy","non-dropping-particle":"","parse-names":false,"suffix":""},{"dropping-particle":"","family":"Taylor","given":"John C","non-dropping-particle":"","parse-names":false,"suffix":""},{"dropping-particle":"","family":"Hayward","given":"Nicholas K","non-dropping-particle":"","parse-names":false,"suffix":""},{"dropping-particle":"","family":"Brossard","given":"Myriam","non-dropping-particle":"","parse-names":false,"suffix":""},{"dropping-particle":"","family":"Cust","given":"Anne E","non-dropping-particle":"","parse-names":false,"suffix":""},{"dropping-particle":"","family":"Dunning","given":"Alison M","non-dropping-particle":"","parse-names":false,"suffix":""},{"dropping-particle":"","family":"Lee","given":"Jeffrey E","non-dropping-particle":"","parse-names":false,"suffix":""},{"dropping-particle":"","family":"Moses","given":"Eric K","non-dropping-particle":"","parse-names":false,"suffix":""},{"dropping-particle":"","family":"Akslen","given":"Lars A","non-dropping-particle":"","parse-names":false,"suffix":""},{"dropping-particle":"","family":"Andresen","given":"Per A","non-dropping-particle":"","parse-names":false,"suffix":""},{"dropping-particle":"","family":"Avril","given":"Marie-Françoise","non-dropping-particle":"","parse-names":false,"suffix":""},{"dropping-particle":"","family":"Azizi","given":"Esther","non-dropping-particle":"","parse-names":false,"suffix":""},{"dropping-particle":"","family":"Scarrà","given":"Giovanna Bianchi","non-dropping-particle":"","parse-names":false,"suffix":""},{"dropping-particle":"","family":"Brown","given":"Kevin M","non-dropping-particle":"","parse-names":false,"suffix":""},{"dropping-particle":"","family":"Dębniak","given":"Tadeusz","non-dropping-particle":"","parse-names":false,"suffix":""},{"dropping-particle":"","family":"Elder","given":"David E","non-dropping-particle":"","parse-names":false,"suffix":""},{"dropping-particle":"","family":"Friedman","given":"Eitan","non-dropping-particle":"","parse-names":false,"suffix":""},{"dropping-particle":"","family":"Ghiorzo","given":"Paola","non-dropping-particle":"","parse-names":false,"suffix":""},{"dropping-particle":"","family":"Gillanders","given":"Elizabeth M","non-dropping-particle":"","parse-names":false,"suffix":""},{"dropping-particle":"","family":"Goldstein","given":"Alisa M","non-dropping-particle":"","parse-names":false,"suffix":""},{"dropping-particle":"","family":"Gruis","given":"Nelleke A","non-dropping-particle":"","parse-names":false,"suffix":""},{"dropping-particle":"","family":"Hansson","given":"Johan","non-dropping-particle":"","parse-names":false,"suffix":""},{"dropping-particle":"","family":"Harland","given":"Mark","non-dropping-particle":"","parse-names":false,"suffix":""},{"dropping-particle":"","family":"Helsing","given":"Per","non-dropping-particle":"","parse-names":false,"suffix":""},{"dropping-particle":"","family":"Hočevar","given":"Marko","non-dropping-particle":"","parse-names":false,"suffix":""},{"dropping-particle":"","family":"Höiom","given":"Veronica","non-dropping-particle":"","parse-names":false,"suffix":""},{"dropping-particle":"","family":"Ingvar","given":"Christian","non-dropping-particle":"","parse-names":false,"suffix":""},{"dropping-particle":"","family":"Kanetsky","given":"Peter A","non-dropping-particle":"","parse-names":false,"suffix":""},{"dropping-particle":"","family":"Landi","given":"Maria Teresa","non-dropping-particle":"","parse-names":false,"suffix":""},{"dropping-particle":"","family":"Lang","given":"Julie","non-dropping-particle":"","parse-names":false,"suffix":""},{"dropping-particle":"","family":"Lathrop","given":"G Mark","non-dropping-particle":"","parse-names":false,"suffix":""},{"dropping-particle":"","family":"Lubiński","given":"Jan","non-dropping-particle":"","parse-names":false,"suffix":""},{"dropping-particle":"","family":"Mackie","given":"Rona M","non-dropping-particle":"","parse-names":false,"suffix":""},{"dropping-particle":"","family":"Martin","given":"Nicholas G","non-dropping-particle":"","parse-names":false,"suffix":""},{"dropping-particle":"","family":"Molven","given":"Anders","non-dropping-particle":"","parse-names":false,"suffix":""},{"dropping-particle":"","family":"Montgomery","given":"Grant W","non-dropping-particle":"","parse-names":false,"suffix":""},{"dropping-particle":"","family":"Novaković","given":"Srdjan","non-dropping-particle":"","parse-names":false,"suffix":""},{"dropping-particle":"","family":"Olsson","given":"Håkan","non-dropping-particle":"","parse-names":false,"suffix":""},{"dropping-particle":"","family":"Puig","given":"Susana","non-dropping-particle":"","parse-names":false,"suffix":""},{"dropping-particle":"","family":"Puig-Butille","given":"Joan Anton","non-dropping-particle":"","parse-names":false,"suffix":""},{"dropping-particle":"","family":"Radford-Smith","given":"Graham L","non-dropping-particle":"","parse-names":false,"suffix":""},{"dropping-particle":"","family":"Randerson-Moor","given":"Juliette","non-dropping-particle":"","parse-names":false,"suffix":""},{"dropping-particle":"","family":"Stoep","given":"Nienke","non-dropping-particle":"van der","parse-names":false,"suffix":""},{"dropping-particle":"","family":"Doorn","given":"Remco","non-dropping-particle":"van","parse-names":false,"suffix":""},{"dropping-particle":"","family":"Whiteman","given":"David C","non-dropping-particle":"","parse-names":false,"suffix":""},{"dropping-particle":"","family":"MacGregor","given":"Stuart","non-dropping-particle":"","parse-names":false,"suffix":""},{"dropping-particle":"","family":"Pooley","given":"Karen A","non-dropping-particle":"","parse-names":false,"suffix":""},{"dropping-particle":"V","family":"Ward","given":"Sarah","non-dropping-particle":"","parse-names":false,"suffix":""},{"dropping-particle":"","family":"Mann","given":"Graham J","non-dropping-particle":"","parse-names":false,"suffix":""},{"dropping-particle":"","family":"Amos","given":"Christopher I","non-dropping-particle":"","parse-names":false,"suffix":""},{"dropping-particle":"","family":"Pharoah","given":"Paul D P","non-dropping-particle":"","parse-names":false,"suffix":""},{"dropping-particle":"","family":"Demenais","given":"Florence","non-dropping-particle":"","parse-names":false,"suffix":""},{"dropping-particle":"","family":"Law","given":"Matthew H","non-dropping-particle":"","parse-names":false,"suffix":""},{"dropping-particle":"","family":"Newton Bishop","given":"Julia A","non-dropping-particle":"","parse-names":false,"suffix":""},{"dropping-particle":"","family":"Barrett","given":"Jennifer H","non-dropping-particle":"","parse-names":false,"suffix":""}],"container-title":"JNCI: Journal of the National Cancer Institute","id":"ITEM-7","issue":"10","issued":{"date-parts":[["2014","10"]]},"publisher":"Oxford University Press","title":"The Effect on Melanoma Risk of Genes Previously Associated With Telomere Length","type":"article-journal","volume":"106"},"uris":["http://www.mendeley.com/documents/?uuid=e19db6ce-af6e-44f3-b111-996d9e116d74"]},{"id":"ITEM-8","itemData":{"DOI":"10.1038/s41408-020-00356-5","ISSN":"20445385","PMID":"32873778","abstract":"Telomere length measured in leukocyte (LTL) has been found to be associated with the risk of developing several cancer types, including myeloproliferative neoplasms (MPNs). LTL is genetically determined by, at least, 11 SNPs previously shown to influence LTL. Their combination in a score has been used as a genetic instrument to measure LTL and evaluate the causative association between LTL and the risk of several cancer types. We tested, for the first time, the “teloscore” in 480 MPN patients and 909 healthy controls in a European multi-center case–control study. We found an increased risk to develop MPNs with longer genetically determined telomeres (OR = 1.82, 95% CI 1.24–2.68, P = 2.21 × 10−3, comparing the highest with the lowest quintile of the teloscore distribution). Analyzing the SNPs individually we confirm the association between TERT-rs2736100-C allele and increased risk of developing MPNs and we report a novel association of the OBFC1-rs9420907-C variant with higher MPN risk (ORallelic= 1.43; 95% CI 1.15–1.77; P = 1.35 × 10−3). Consistently with the results obtained with the teloscore, both risk alleles are also associated with longer LTL. In conclusion, our results suggest that genetically determined longer telomeres could be a risk marker for MPN development.","author":[{"dropping-particle":"","family":"Giaccherini","given":"Matteo","non-dropping-particle":"","parse-names":false,"suffix":""},{"dropping-particle":"","family":"Macauda","given":"Angelica","non-dropping-particle":"","parse-names":false,"suffix":""},{"dropping-particle":"","family":"Sgherza","given":"Nicola","non-dropping-particle":"","parse-names":false,"suffix":""},{"dropping-particle":"","family":"Sainz","given":"Juan","non-dropping-particle":"","parse-names":false,"suffix":""},{"dropping-particle":"","family":"Gemignani","given":"Federica","non-dropping-particle":"","parse-names":false,"suffix":""},{"dropping-particle":"","family":"Maldonado","given":"Josè Manuel Sanchez","non-dropping-particle":"","parse-names":false,"suffix":""},{"dropping-particle":"","family":"Jurado","given":"Manuel","non-dropping-particle":"","parse-names":false,"suffix":""},{"dropping-particle":"","family":"Tavano","given":"Francesca","non-dropping-particle":"","parse-names":false,"suffix":""},{"dropping-particle":"","family":"Mazur","given":"Grzegorz","non-dropping-particle":"","parse-names":false,"suffix":""},{"dropping-particle":"","family":"Jerez","given":"Andrés","non-dropping-particle":"","parse-names":false,"suffix":""},{"dropping-particle":"","family":"Góra-Tybor","given":"Joanna","non-dropping-particle":"","parse-names":false,"suffix":""},{"dropping-particle":"","family":"Gołos","given":"Aleksandra","non-dropping-particle":"","parse-names":false,"suffix":""},{"dropping-particle":"","family":"Mohedo","given":"Francisca Hernández","non-dropping-particle":"","parse-names":false,"suffix":""},{"dropping-particle":"","family":"Lopez","given":"Joaquin Martinez","non-dropping-particle":"","parse-names":false,"suffix":""},{"dropping-particle":"","family":"Várkonyi","given":"Judit","non-dropping-particle":"","parse-names":false,"suffix":""},{"dropping-particle":"","family":"Spadano","given":"Raffaele","non-dropping-particle":"","parse-names":false,"suffix":""},{"dropping-particle":"","family":"Butrym","given":"Aleksandra","non-dropping-particle":"","parse-names":false,"suffix":""},{"dropping-particle":"","family":"Canzian","given":"Federico","non-dropping-particle":"","parse-names":false,"suffix":""},{"dropping-particle":"","family":"Campa","given":"Daniele","non-dropping-particle":"","parse-names":false,"suffix":""}],"container-title":"Blood Cancer Journal","id":"ITEM-8","issue":"8","issued":{"date-parts":[["2020","8","1"]]},"page":"89","publisher":"Springer Nature","title":"Genetic polymorphisms associated with telomere length and risk of developing myeloproliferative neoplasms","type":"article-journal","volume":"10"},"uris":["http://www.mendeley.com/documents/?uuid=ded42133-a039-4a24-8b09-58e2c71b059d"]},{"id":"ITEM-9","itemData":{"DOI":"10.1001/jamaoncol.2016.5945","ISSN":"23742445","PMID":"28241208","abstract":"IMPORTANCE: The causal direction and magnitude of the association between telomere length and incidence of cancer and non-neoplastic diseases is uncertain owing to the susceptibility of observational studies to confounding and reverse causation. OBJECTIVE: To conduct a Mendelian randomization study, using germline genetic variants as instrumental variables, to appraise the causal relevance of telomere length for risk of cancer and non-neoplastic diseases. DATA SOURCES: Genomewide association studies (GWAS) published up to January 15, 2015. STUDY SELECTION: GWAS of noncommunicable diseases that assayed germline genetic variation and did not select cohort or control participants on the basis of preexisting diseases. Of 163 GWAS of noncommunicable diseases identified, summary data from 103 were available. DATA EXTRACTION AND SYNTHESIS: Summary association statistics for single nucleotide polymorphisms (SNPs) that are strongly associated with telomere length in the general population. MAIN OUTCOMES AND MEASURES: Odds ratios (ORs) and 95% confidence intervals (CIs) for disease per standard deviation (SD) higher telomere length due to germline genetic variation. RESULTS: Summary data were available for 35 cancers and 48 non-neoplastic diseases, corresponding to 420 081 cases (median cases, 2526 per disease) and 1 093 105 controls (median, 6789 per disease). Increased telomere length due to germline genetic variation was generally associated with increased risk for site-specific cancers. The strongest associations (ORs [95% CIs] per 1-SD change in genetically increased telomere length) were observed for glioma, 5.27 (3.15-8.81); serous low-malignant-potential ovarian cancer, 4.35 (2.39-7.94); lung adenocarcinoma, 3.19 (2.40-4.22); neuroblastoma, 2.98 (1.92-4.62); bladder cancer, 2.19 (1.32-3.66); melanoma, 1.87 (1.55-2.26); testicular cancer, 1.76 (1.02-3.04); kidney cancer, 1.55 (1.08-2.23); and endometrial cancer, 1.31 (1.07-1.61). Associations were stronger for rarer cancers and at tissue sites with lower rates of stem cell division. There was generally little evidence of association between genetically increased telomere length and risk of psychiatric, autoimmune, inflammatory, diabetic, and other non-neoplastic diseases, except for coronary heart disease (OR, 0.78 [95% CI, 0.67-0.90]), abdominal aortic aneurysm (OR, 0.63 [95% CI, 0.49-0.81]), celiac disease (OR, 0.42 [95% CI, 0.28-0.61]) and interstitial lung disease (OR, 0.09 [95% CI, 0.05-0.15]). CONCLU…","author":[{"dropping-particle":"","family":"Haycock","given":"Philip C.","non-dropping-particle":"","parse-names":false,"suffix":""},{"dropping-particle":"","family":"Burgess","given":"Stephen","non-dropping-particle":"","parse-names":false,"suffix":""},{"dropping-particle":"","family":"Nounu","given":"Aayah","non-dropping-particle":"","parse-names":false,"suffix":""},{"dropping-particle":"","family":"Zheng","given":"Jie","non-dropping-particle":"","parse-names":false,"suffix":""},{"dropping-particle":"","family":"Okoli","given":"George N.","non-dropping-particle":"","parse-names":false,"suffix":""},{"dropping-particle":"","family":"Bowden","given":"Jack","non-dropping-particle":"","parse-names":false,"suffix":""},{"dropping-particle":"","family":"Wade","given":"Kaitlin Hazel","non-dropping-particle":"","parse-names":false,"suffix":""},{"dropping-particle":"","family":"Timpson","given":"Nicholas J.","non-dropping-particle":"","parse-names":false,"suffix":""},{"dropping-particle":"","family":"Evans","given":"David M.","non-dropping-particle":"","parse-names":false,"suffix":""},{"dropping-particle":"","family":"Willeit","given":"Peter","non-dropping-particle":"","parse-names":false,"suffix":""},{"dropping-particle":"","family":"Aviv","given":"Abraham","non-dropping-particle":"","parse-names":false,"suffix":""},{"dropping-particle":"","family":"Gaunt","given":"Tom R.","non-dropping-particle":"","parse-names":false,"suffix":""},{"dropping-particle":"","family":"Hemani","given":"Gibran","non-dropping-particle":"","parse-names":false,"suffix":""},{"dropping-particle":"","family":"Mangino","given":"Massimo","non-dropping-particle":"","parse-names":false,"suffix":""},{"dropping-particle":"","family":"Ellis","given":"Hayley Patricia","non-dropping-particle":"","parse-names":false,"suffix":""},{"dropping-particle":"","family":"Kurian","given":"Kathreena M.","non-dropping-particle":"","parse-names":false,"suffix":""},{"dropping-particle":"","family":"Pooley","given":"Karen A.","non-dropping-particle":"","parse-names":false,"suffix":""},{"dropping-particle":"","family":"Eeles","given":"Rosalind A.","non-dropping-particle":"","parse-names":false,"suffix":""},{"dropping-particle":"","family":"Lee","given":"Jeffrey E.","non-dropping-particle":"","parse-names":false,"suffix":""},{"dropping-particle":"","family":"Fang","given":"Shenying","non-dropping-particle":"","parse-names":false,"suffix":""},{"dropping-particle":"V.","family":"Chen","given":"Wei","non-dropping-particle":"","parse-names":false,"suffix":""},{"dropping-particle":"","family":"Law","given":"Matthew H.","non-dropping-particle":"","parse-names":false,"suffix":""},{"dropping-particle":"","family":"Bowdler","given":"Lisa M.","non-dropping-particle":"","parse-names":false,"suffix":""},{"dropping-particle":"","family":"Iles","given":"Mark M.","non-dropping-particle":"","parse-names":false,"suffix":""},{"dropping-particle":"","family":"Yang","given":"Qiong","non-dropping-particle":"","parse-names":false,"suffix":""},{"dropping-particle":"","family":"Worrall","given":"Bradford B.","non-dropping-particle":"","parse-names":false,"suffix":""},{"dropping-particle":"","family":"Markus","given":"Hugh Stephen","non-dropping-particle":"","parse-names":false,"suffix":""},{"dropping-particle":"","family":"Hung","given":"Rayjean J.","non-dropping-particle":"","parse-names":false,"suffix":""},{"dropping-particle":"","family":"Amos","given":"Chris I.","non-dropping-particle":"","parse-names":false,"suffix":""},{"dropping-particle":"","family":"Spurdle","given":"Amanda B.","non-dropping-particle":"","parse-names":false,"suffix":""},{"dropping-particle":"","family":"Thompson","given":"Deborah J.","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container-title":"JAMA Oncology","id":"ITEM-9","issue":"5","issued":{"date-parts":[["2017","5","1"]]},"language":"eng","page":"636-651","publisher":"American Medical Association","title":"Association between telomere length and risk of cancer and non-neoplastic diseases a mendelian randomization study","type":"article-journal","volume":"3"},"uris":["http://www.mendeley.com/documents/?uuid=ab6023f3-b62e-4735-90d1-0df5f1e6724e"]}],"mendeley":{"formattedCitation":"[23,36,39–45]","plainTextFormattedCitation":"[23,36,39–45]","previouslyFormattedCitation":"[23,36,39–45]"},"properties":{"noteIndex":0},"schema":"https://github.com/citation-style-language/schema/raw/master/csl-citation.json"}</w:instrText>
      </w:r>
      <w:r w:rsidRPr="003A1C99">
        <w:rPr>
          <w:rFonts w:cstheme="minorHAnsi"/>
          <w:szCs w:val="24"/>
          <w:lang w:val="en-GB"/>
        </w:rPr>
        <w:fldChar w:fldCharType="separate"/>
      </w:r>
      <w:r w:rsidR="006107D1" w:rsidRPr="006107D1">
        <w:rPr>
          <w:rFonts w:cstheme="minorHAnsi"/>
          <w:noProof/>
          <w:szCs w:val="24"/>
        </w:rPr>
        <w:t>[23,36,39–45]</w:t>
      </w:r>
      <w:r w:rsidRPr="003A1C99">
        <w:rPr>
          <w:rFonts w:cstheme="minorHAnsi"/>
          <w:szCs w:val="24"/>
          <w:lang w:val="en-GB"/>
        </w:rPr>
        <w:fldChar w:fldCharType="end"/>
      </w:r>
      <w:r w:rsidRPr="006107D1">
        <w:rPr>
          <w:rFonts w:cstheme="minorHAnsi"/>
          <w:szCs w:val="24"/>
        </w:rPr>
        <w:t xml:space="preserve">. </w:t>
      </w:r>
      <w:r w:rsidR="006B1D27" w:rsidRPr="003A1C99">
        <w:rPr>
          <w:rFonts w:cstheme="minorHAnsi"/>
          <w:szCs w:val="24"/>
          <w:lang w:val="en-GB"/>
        </w:rPr>
        <w:t xml:space="preserve">The advantage of using a genetic score is that it bypasses all the possible </w:t>
      </w:r>
      <w:r w:rsidR="00275AED" w:rsidRPr="003A1C99">
        <w:rPr>
          <w:rFonts w:cstheme="minorHAnsi"/>
          <w:szCs w:val="24"/>
          <w:lang w:val="en-GB"/>
        </w:rPr>
        <w:t>confounders,</w:t>
      </w:r>
      <w:r w:rsidR="006B1D27" w:rsidRPr="003A1C99">
        <w:rPr>
          <w:rFonts w:cstheme="minorHAnsi"/>
          <w:szCs w:val="24"/>
          <w:lang w:val="en-GB"/>
        </w:rPr>
        <w:t xml:space="preserve"> and it could give </w:t>
      </w:r>
      <w:r w:rsidR="00A26FA2">
        <w:rPr>
          <w:rFonts w:cstheme="minorHAnsi"/>
          <w:szCs w:val="24"/>
          <w:lang w:val="en-GB"/>
        </w:rPr>
        <w:t xml:space="preserve">a </w:t>
      </w:r>
      <w:r w:rsidR="006B1D27" w:rsidRPr="003A1C99">
        <w:rPr>
          <w:rFonts w:cstheme="minorHAnsi"/>
          <w:szCs w:val="24"/>
          <w:lang w:val="en-GB"/>
        </w:rPr>
        <w:t>more precise est</w:t>
      </w:r>
      <w:r w:rsidR="00A26FA2">
        <w:rPr>
          <w:rFonts w:cstheme="minorHAnsi"/>
          <w:szCs w:val="24"/>
          <w:lang w:val="en-GB"/>
        </w:rPr>
        <w:t>i</w:t>
      </w:r>
      <w:r w:rsidR="006B1D27" w:rsidRPr="003A1C99">
        <w:rPr>
          <w:rFonts w:cstheme="minorHAnsi"/>
          <w:szCs w:val="24"/>
          <w:lang w:val="en-GB"/>
        </w:rPr>
        <w:t>m</w:t>
      </w:r>
      <w:r w:rsidR="00A26FA2">
        <w:rPr>
          <w:rFonts w:cstheme="minorHAnsi"/>
          <w:szCs w:val="24"/>
          <w:lang w:val="en-GB"/>
        </w:rPr>
        <w:t>ation</w:t>
      </w:r>
      <w:r w:rsidR="006B1D27" w:rsidRPr="003A1C99">
        <w:rPr>
          <w:rFonts w:cstheme="minorHAnsi"/>
          <w:szCs w:val="24"/>
          <w:lang w:val="en-GB"/>
        </w:rPr>
        <w:t xml:space="preserve"> of the causative association between TL and </w:t>
      </w:r>
      <w:r w:rsidR="00D82DE0">
        <w:rPr>
          <w:rFonts w:cstheme="minorHAnsi"/>
          <w:szCs w:val="24"/>
          <w:lang w:val="en-GB"/>
        </w:rPr>
        <w:t>cancer risk</w:t>
      </w:r>
      <w:r w:rsidR="006B1D27" w:rsidRPr="003A1C99">
        <w:rPr>
          <w:rFonts w:cstheme="minorHAnsi"/>
          <w:szCs w:val="24"/>
          <w:lang w:val="en-GB"/>
        </w:rPr>
        <w:t xml:space="preserve">. </w:t>
      </w:r>
      <w:r w:rsidR="00D82DE0">
        <w:rPr>
          <w:rFonts w:cstheme="minorHAnsi"/>
          <w:szCs w:val="24"/>
          <w:lang w:val="en-GB"/>
        </w:rPr>
        <w:t xml:space="preserve">In fact, the </w:t>
      </w:r>
      <w:r w:rsidR="00CF3CFC">
        <w:rPr>
          <w:rFonts w:cstheme="minorHAnsi"/>
          <w:szCs w:val="24"/>
          <w:lang w:val="en-GB"/>
        </w:rPr>
        <w:t xml:space="preserve">studies </w:t>
      </w:r>
      <w:r w:rsidR="00D82DE0">
        <w:rPr>
          <w:rFonts w:cstheme="minorHAnsi"/>
          <w:szCs w:val="24"/>
          <w:lang w:val="en-GB"/>
        </w:rPr>
        <w:t>conducted with</w:t>
      </w:r>
      <w:r w:rsidR="00CF3CFC">
        <w:rPr>
          <w:rFonts w:cstheme="minorHAnsi"/>
          <w:szCs w:val="24"/>
          <w:lang w:val="en-GB"/>
        </w:rPr>
        <w:t xml:space="preserve"> genetic scores</w:t>
      </w:r>
      <w:r w:rsidR="00D82DE0">
        <w:rPr>
          <w:rFonts w:cstheme="minorHAnsi"/>
          <w:szCs w:val="24"/>
          <w:lang w:val="en-GB"/>
        </w:rPr>
        <w:t xml:space="preserve"> </w:t>
      </w:r>
      <w:r w:rsidR="00CF3CFC">
        <w:rPr>
          <w:rFonts w:cstheme="minorHAnsi"/>
          <w:szCs w:val="24"/>
          <w:lang w:val="en-GB"/>
        </w:rPr>
        <w:t>show more consistencies in the results</w:t>
      </w:r>
      <w:r w:rsidR="00980619">
        <w:rPr>
          <w:rFonts w:cstheme="minorHAnsi"/>
          <w:szCs w:val="24"/>
          <w:lang w:val="en-GB"/>
        </w:rPr>
        <w:t xml:space="preserve"> indicating genetically longer determined telomere length as risk factors</w:t>
      </w:r>
      <w:r w:rsidR="007E3DC4">
        <w:rPr>
          <w:rFonts w:cstheme="minorHAnsi"/>
          <w:szCs w:val="24"/>
          <w:lang w:val="en-GB"/>
        </w:rPr>
        <w:t xml:space="preserve"> </w:t>
      </w:r>
      <w:r w:rsidR="007E3DC4">
        <w:rPr>
          <w:rFonts w:cstheme="minorHAnsi"/>
          <w:b/>
          <w:color w:val="000000" w:themeColor="text1"/>
          <w:szCs w:val="24"/>
        </w:rPr>
        <w:fldChar w:fldCharType="begin" w:fldLock="1"/>
      </w:r>
      <w:r w:rsidR="007E3DC4">
        <w:rPr>
          <w:rFonts w:cstheme="minorHAnsi"/>
          <w:b/>
          <w:color w:val="000000" w:themeColor="text1"/>
          <w:szCs w:val="24"/>
        </w:rPr>
        <w:instrText>ADDIN CSL_CITATION {"citationItems":[{"id":"ITEM-1","itemData":{"DOI":"10.1002/ijc.29393","ISSN":"00207136","abstract":"Recent evidence from several relatively small nested case-control studies in prospective cohorts shows an association between longer telomere length measured phenotypically in peripheral white blood cell (WBC) DNA and increased lung cancer risk. We sought to further explore this relationship by examining a panel of 7 telomere-length associated genetic variants in a large study of 5,457 never-smoking female Asian lung cancer cases and 4,493 never-smoking female Asian controls using data from a previously reported genome-wide association study. Using a group of 1,536 individuals with phenotypically measured telomere length in WBCs in the prospective Shanghai Women's Health study, we demonstrated the utility of a genetic risk score (GRS) of 7 telomere-length associated variants to predict telomere length in an Asian population. We then found that GRSs used as instrumental variables to predict longer telomere length were associated with increased lung cancer risk (OR = 1.51 (95% CI=1.34–1.69) for upper vs. lower quartile of the weighted GRS, P-value=4.54×10 −14) even after removing rs2736100 (P-value=4.81×10 −3), a SNP in the TERT locus robustly associated with lung cancer risk in prior association studies. Stratified analyses suggested the effect of the telomere-associated GRS is strongest among younger individuals. We found no difference in GRS effect between adenocarcinoma and squamous cell subtypes. Our results indicate that a genetic background that favors longer telomere length may increase lung cancer risk, which is consistent with earlier prospective studies relating longer telomere length with increased lung cancer risk.","author":[{"dropping-particle":"","family":"Machiela","given":"Mitchell J","non-dropping-particle":"","parse-names":false,"suffix":""},{"dropping-particle":"","family":"Hsiung","given":"Chao Agnes","non-dropping-particle":"","parse-names":false,"suffix":""},{"dropping-particle":"","family":"Shu","given":"Xiao-Ou","non-dropping-particle":"","parse-names":false,"suffix":""},{"dropping-particle":"","family":"Seow","given":"Wei Jie","non-dropping-particle":"","parse-names":false,"suffix":""},{"dropping-particle":"","family":"Wang","given":"Zhaoming","non-dropping-particle":"","parse-names":false,"suffix":""},{"dropping-particle":"","family":"Matsuo","given":"Keitaro","non-dropping-particle":"","parse-names":false,"suffix":""},{"dropping-particle":"","family":"Hong","given":"Yun-Chul","non-dropping-particle":"","parse-names":false,"suffix":""},{"dropping-particle":"","family":"Seow","given":"Adeline","non-dropping-particle":"","parse-names":false,"suffix":""},{"dropping-particle":"","family":"Wu","given":"Chen","non-dropping-particle":"","parse-names":false,"suffix":""},{"dropping-particle":"","family":"Hosgood","given":"H. Dean","non-dropping-particle":"","parse-names":false,"suffix":""},{"dropping-particle":"","family":"Chen","given":"Kexin","non-dropping-particle":"","parse-names":false,"suffix":""},{"dropping-particle":"","family":"Wang","given":"Jiu-Cun","non-dropping-particle":"","parse-names":false,"suffix":""},{"dropping-particle":"","family":"Wen","given":"Wanqing","non-dropping-particle":"","parse-names":false,"suffix":""},{"dropping-particle":"","family":"Cawthon","given":"Richard","non-dropping-particle":"","parse-names":false,"suffix":""},{"dropping-particle":"","family":"Chatterjee","given":"Nilanjan","non-dropping-particle":"","parse-names":false,"suffix":""},{"dropping-particle":"","family":"Hu","given":"Wei","non-dropping-particle":"","parse-names":false,"suffix":""},{"dropping-particle":"","family":"Caporaso","given":"Neil E.","non-dropping-particle":"","parse-names":false,"suffix":""},{"dropping-particle":"","family":"Park","given":"Jae Yong","non-dropping-particle":"","parse-names":false,"suffix":""},{"dropping-particle":"","family":"Chen","given":"Chien-Jen","non-dropping-particle":"","parse-names":false,"suffix":""},{"dropping-particle":"","family":"Kim","given":"Yeul Hong","non-dropping-particle":"","parse-names":false,"suffix":""},{"dropping-particle":"","family":"Kim","given":"Young Tae","non-dropping-particle":"","parse-names":false,"suffix":""},{"dropping-particle":"","family":"Landi","given":"Maria Teresa","non-dropping-particle":"","parse-names":false,"suffix":""},{"dropping-particle":"","family":"Shen","given":"Hongbing","non-dropping-particle":"","parse-names":false,"suffix":""},{"dropping-particle":"","family":"Lawrence","given":"Charles","non-dropping-particle":"","parse-names":false,"suffix":""},{"dropping-particle":"","family":"Burdett","given":"Laurie","non-dropping-particle":"","parse-names":false,"suffix":""},{"dropping-particle":"","family":"Yeager","given":"Meredith","non-dropping-particle":"","parse-names":false,"suffix":""},{"dropping-particle":"","family":"Chang","given":"I-Shou","non-dropping-particle":"","parse-names":false,"suffix":""},{"dropping-particle":"","family":"Mitsudomi","given":"Tetsuya","non-dropping-particle":"","parse-names":false,"suffix":""},{"dropping-particle":"","family":"Kim","given":"Hee Nam","non-dropping-particle":"","parse-names":false,"suffix":""},{"dropping-particle":"","family":"Chang","given":"Gee-Chen","non-dropping-particle":"","parse-names":false,"suffix":""},{"dropping-particle":"","family":"Bassig","given":"Bryan A.","non-dropping-particle":"","parse-names":false,"suffix":""},{"dropping-particle":"","family":"Tucker","given":"Margaret","non-dropping-particle":"","parse-names":false,"suffix":""},{"dropping-particle":"","family":"Wei","given":"Fusheng","non-dropping-particle":"","parse-names":false,"suffix":""},{"dropping-particle":"","family":"Yin","given":"Zhihua","non-dropping-particle":"","parse-names":false,"suffix":""},{"dropping-particle":"","family":"An","given":"She-Juan","non-dropping-particle":"","parse-names":false,"suffix":""},{"dropping-particle":"","family":"Qian","given":"Biyun","non-dropping-particle":"","parse-names":false,"suffix":""},{"dropping-particle":"","family":"Lee","given":"Victor Ho Fun","non-dropping-particle":"","parse-names":false,"suffix":""},{"dropping-particle":"","family":"Lu","given":"Daru","non-dropping-particle":"","parse-names":false,"suffix":""},{"dropping-particle":"","family":"Liu","given":"Jianjun","non-dropping-particle":"","parse-names":false,"suffix":""},{"dropping-particle":"","family":"Jeon","given":"Hyo-Sung","non-dropping-particle":"","parse-names":false,"suffix":""},{"dropping-particle":"","family":"Hsiao","given":"Chin-Fu","non-dropping-particle":"","parse-names":false,"suffix":""},{"dropping-particle":"","family":"Sung","given":"Jae Sook","non-dropping-particle":"","parse-names":false,"suffix":""},{"dropping-particle":"","family":"Kim","given":"Jin Hee","non-dropping-particle":"","parse-names":false,"suffix":""},{"dropping-particle":"","family":"Gao","given":"Yu-Tang","non-dropping-particle":"","parse-names":false,"suffix":""},{"dropping-particle":"","family":"Tsai","given":"Ying-Huang","non-dropping-particle":"","parse-names":false,"suffix":""},{"dropping-particle":"","family":"Jung","given":"Yoo Jin","non-dropping-particle":"","parse-names":false,"suffix":""},{"dropping-particle":"","family":"Guo","given":"Huan","non-dropping-particle":"","parse-names":false,"suffix":""},{"dropping-particle":"","family":"Hu","given":"Zhibin","non-dropping-particle":"","parse-names":false,"suffix":""},{"dropping-particle":"","family":"Hutchinson","given":"Amy","non-dropping-particle":"","parse-names":false,"suffix":""},{"dropping-particle":"","family":"Wang","given":"Wen-Chang","non-dropping-particle":"","parse-names":false,"suffix":""},{"dropping-particle":"","family":"Klein","given":"Robert J.","non-dropping-particle":"","parse-names":false,"suffix":""},{"dropping-particle":"","family":"Chung","given":"Charles C.","non-dropping-particle":"","parse-names":false,"suffix":""},{"dropping-particle":"","family":"Oh","given":"In-Jae","non-dropping-particle":"","parse-names":false,"suffix":""},{"dropping-particle":"","family":"Chen","given":"Kuan-Yu","non-dropping-particle":"","parse-names":false,"suffix":""},{"dropping-particle":"","family":"Berndt","given":"Sonja I.","non-dropping-particle":"","parse-names":false,"suffix":""},{"dropping-particle":"","family":"Wu","given":"Wei","non-dropping-particle":"","parse-names":false,"suffix":""},{"dropping-particle":"","family":"Chang","given":"Jiang","non-dropping-particle":"","parse-names":false,"suffix":""},{"dropping-particle":"","family":"Zhang","given":"Xu-Chao","non-dropping-particle":"","parse-names":false,"suffix":""},{"dropping-particle":"","family":"Huang","given":"Ming-Shyan","non-dropping-particle":"","parse-names":false,"suffix":""},{"dropping-particle":"","family":"Zheng","given":"Hong","non-dropping-particle":"","parse-names":false,"suffix":""},{"dropping-particle":"","family":"Wang","given":"Junwen","non-dropping-particle":"","parse-names":false,"suffix":""},{"dropping-particle":"","family":"Zhao","given":"Xueying","non-dropping-particle":"","parse-names":false,"suffix":""},{"dropping-particle":"","family":"Li","given":"Yuqing","non-dropping-particle":"","parse-names":false,"suffix":""},{"dropping-particle":"","family":"Choi","given":"Jin Eun","non-dropping-particle":"","parse-names":false,"suffix":""},{"dropping-particle":"","family":"Su","given":"Wu-Chou","non-dropping-particle":"","parse-names":false,"suffix":""},{"dropping-particle":"","family":"Park","given":"Kyong Hwa","non-dropping-particle":"","parse-names":false,"suffix":""},{"dropping-particle":"","family":"Sung","given":"Sook Whan","non-dropping-particle":"","parse-names":false,"suffix":""},{"dropping-particle":"","family":"Chen","given":"Yuh-Min","non-dropping-particle":"","parse-names":false,"suffix":""},{"dropping-particle":"","family":"Liu","given":"Li","non-dropping-particle":"","parse-names":false,"suffix":""},{"dropping-particle":"","family":"Kang","given":"Chang Hyun","non-dropping-particle":"","parse-names":false,"suffix":""},{"dropping-particle":"","family":"Hu","given":"Lingmin","non-dropping-particle":"","parse-names":false,"suffix":""},{"dropping-particle":"","family":"Chen","given":"Chung-Hsing","non-dropping-particle":"","parse-names":false,"suffix":""},{"dropping-particle":"","family":"Pao","given":"William","non-dropping-particle":"","parse-names":false,"suffix":""},{"dropping-particle":"","family":"Kim","given":"Young-Chul","non-dropping-particle":"","parse-names":false,"suffix":""},{"dropping-particle":"","family":"Yang","given":"Tsung-Ying","non-dropping-particle":"","parse-names":false,"suffix":""},{"dropping-particle":"","family":"Xu","given":"Jun","non-dropping-particle":"","parse-names":false,"suffix":""},{"dropping-particle":"","family":"Guan","given":"Peng","non-dropping-particle":"","parse-names":false,"suffix":""},{"dropping-particle":"","family":"Tan","given":"Wen","non-dropping-particle":"","parse-names":false,"suffix":""},{"dropping-particle":"","family":"Su","given":"Jian","non-dropping-particle":"","parse-names":false,"suffix":""},{"dropping-particle":"","family":"Wang","given":"Chih-Liang","non-dropping-particle":"","parse-names":false,"suffix":""},{"dropping-particle":"","family":"Li","given":"Haixin","non-dropping-particle":"","parse-names":false,"suffix":""},{"dropping-particle":"","family":"Sihoe","given":"Alan Dart Loon","non-dropping-particle":"","parse-names":false,"suffix":""},{"dropping-particle":"","family":"Zhao","given":"Zhenhong","non-dropping-particle":"","parse-names":false,"suffix":""},{"dropping-particle":"","family":"Chen","given":"Ying-Hsiang","non-dropping-particle":"","parse-names":false,"suffix":""},{"dropping-particle":"","family":"Choi","given":"Yi Young","non-dropping-particle":"","parse-names":false,"suffix":""},{"dropping-particle":"","family":"Hung","given":"Jen-Yu","non-dropping-particle":"","parse-names":false,"suffix":""},{"dropping-particle":"","family":"Kim","given":"Jun Suk","non-dropping-particle":"","parse-names":false,"suffix":""},{"dropping-particle":"","family":"Yoon","given":"Ho-Il","non-dropping-particle":"","parse-names":false,"suffix":""},{"dropping-particle":"","family":"Cai","given":"Qiuyin","non-dropping-particle":"","parse-names":false,"suffix":""},{"dropping-particle":"","family":"Lin","given":"Chien-Chung","non-dropping-particle":"","parse-names":false,"suffix":""},{"dropping-particle":"","family":"Park","given":"In Kyu","non-dropping-particle":"","parse-names":false,"suffix":""},{"dropping-particle":"","family":"Xu","given":"Ping","non-dropping-particle":"","parse-names":false,"suffix":""},{"dropping-particle":"","family":"Dong","given":"Jing","non-dropping-particle":"","parse-names":false,"suffix":""},{"dropping-particle":"","family":"Kim","given":"Christopher","non-dropping-particle":"","parse-names":false,"suffix":""},{"dropping-particle":"","family":"He","given":"Qincheng","non-dropping-particle":"","parse-names":false,"suffix":""},{"dropping-particle":"","family":"Perng","given":"Reury-Perng","non-dropping-particle":"","parse-names":false,"suffix":""},{"dropping-particle":"","family":"Kohno","given":"Takashi","non-dropping-particle":"","parse-names":false,"suffix":""},{"dropping-particle":"","family":"Kweon","given":"Sun-Seog","non-dropping-particle":"","parse-names":false,"suffix":""},{"dropping-particle":"","family":"Chen","given":"Chih-Yi","non-dropping-particle":"","parse-names":false,"suffix":""},{"dropping-particle":"","family":"Vermeulen","given":"Roel C.H","non-dropping-particle":"","parse-names":false,"suffix":""},{"dropping-particle":"","family":"Wu","given":"Junjie","non-dropping-particle":"","parse-names":false,"suffix":""},{"dropping-particle":"","family":"Lim","given":"Wei-Yen","non-dropping-particle":"","parse-names":false,"suffix":""},{"dropping-particle":"","family":"Chen","given":"Kun-Chieh","non-dropping-particle":"","parse-names":false,"suffix":""},{"dropping-particle":"","family":"Chow","given":"Wong-Ho","non-dropping-particle":"","parse-names":false,"suffix":""},{"dropping-particle":"","family":"Ji","given":"Bu-Tian","non-dropping-particle":"","parse-names":false,"suffix":""},{"dropping-particle":"","family":"Chan","given":"John K. C.","non-dropping-particle":"","parse-names":false,"suffix":""},{"dropping-particle":"","family":"Chu","given":"Minjie","non-dropping-particle":"","parse-names":false,"suffix":""},{"dropping-particle":"","family":"Li","given":"Yao-Jen","non-dropping-particle":"","parse-names":false,"suffix":""},{"dropping-particle":"","family":"Yokota","given":"Jun","non-dropping-particle":"","parse-names":false,"suffix":""},{"dropping-particle":"","family":"Li","given":"Jihua","non-dropping-particle":"","parse-names":false,"suffix":""},{"dropping-particle":"","family":"Chen","given":"Hongyan","non-dropping-particle":"","parse-names":false,"suffix":""},{"dropping-particle":"","family":"Xiang","given":"Yong-Bing","non-dropping-particle":"","parse-names":false,"suffix":""},{"dropping-particle":"","family":"Yu","given":"Chong-Jen","non-dropping-particle":"","parse-names":false,"suffix":""},{"dropping-particle":"","family":"Kunitoh","given":"Hideo","non-dropping-particle":"","parse-names":false,"suffix":""},{"dropping-particle":"","family":"Wu","given":"Guoping","non-dropping-particle":"","parse-names":false,"suffix":""},{"dropping-particle":"","family":"Jin","given":"Li","non-dropping-particle":"","parse-names":false,"suffix":""},{"dropping-particle":"","family":"Lo","given":"Yen-Li","non-dropping-particle":"","parse-names":false,"suffix":""},{"dropping-particle":"","family":"Shiraishi","given":"Kouya","non-dropping-particle":"","parse-names":false,"suffix":""},{"dropping-particle":"","family":"Chen","given":"Ying-Hsiang","non-dropping-particle":"","parse-names":false,"suffix":""},{"dropping-particle":"","family":"Lin","given":"Hsien-Chih","non-dropping-particle":"","parse-names":false,"suffix":""},{"dropping-particle":"","family":"Wu","given":"Tangchun","non-dropping-particle":"","parse-names":false,"suffix":""},{"dropping-particle":"","family":"Wong","given":"Maria Pik","non-dropping-particle":"","parse-names":false,"suffix":""},{"dropping-particle":"","family":"Wu","given":"Yi-Long","non-dropping-particle":"","parse-names":false,"suffix":""},{"dropping-particle":"","family":"Yang","given":"Pan-Chyr","non-dropping-particle":"","parse-names":false,"suffix":""},{"dropping-particle":"","family":"Zhou","given":"Baosen","non-dropping-particle":"","parse-names":false,"suffix":""},{"dropping-particle":"","family":"Shin","given":"Min-Ho","non-dropping-particle":"","parse-names":false,"suffix":""},{"dropping-particle":"","family":"Fraumeni","given":"Joseph F.","non-dropping-particle":"","parse-names":false,"suffix":""},{"dropping-particle":"","family":"Zheng","given":"Wei","non-dropping-particle":"","parse-names":false,"suffix":""},{"dropping-particle":"","family":"Lin","given":"Dongxin","non-dropping-particle":"","parse-names":false,"suffix":""},{"dropping-particle":"","family":"Chanock","given":"Stephen J.","non-dropping-particle":"","parse-names":false,"suffix":""},{"dropping-particle":"","family":"Rothman","given":"Nathaniel","non-dropping-particle":"","parse-names":false,"suffix":""},{"dropping-particle":"","family":"Lan","given":"Qing","non-dropping-particle":"","parse-names":false,"suffix":""}],"container-title":"International Journal of Cancer","id":"ITEM-1","issue":"2","issued":{"date-parts":[["2015","7"]]},"page":"311-319","title":"Genetic variants associated with longer telomere length are associated with increased lung cancer risk among never-smoking women in Asia: a report from the female lung cancer consortium in Asia","type":"article-journal","volume":"137"},"uris":["http://www.mendeley.com/documents/?uuid=af8cd58d-195f-44e0-a338-217a043c8d2e"]},{"id":"ITEM-2","itemData":{"DOI":"10.1002/cam4.2590","ISSN":"2045-7634","PMID":"31605466","abstract":"Associations between telomere length and cancer risk have been investigated in many epidemiological studies, but the results are controversial. These associations may be biased by reverse causation or confounded by environmental exposures. To avoid potential biases, we used Mendelian randomization method to evaluate whether TL is the causal risk factor for lung cancer. We conducted Mendelian randomization analysis in two published East Asian GWAS studies (7127 cases and 6818 controls). We used both weighted genetic risk score and inverse-variance weighting method to estimate the relationship between TL and lung cancer risk. Nonlinear test also used to detect potential association trends. We observed that increased weight GRS was associated with increased risk of lung cancer (OR = 2.25, 95%CI: 1.81-2.78, P = 1.18 × 10(-13) ). In different subtypes, weight GRS was significantly associated with lung adenocarcinoma risk (OR = 2.69, 95% CI: 2.11-3.42, P = 7.20 × 10(-16) ); while lung squamous cell carcinoma showed a marginal association (OR = 1.45, 95% CI = 1.01-2.10, P = .047). Nonlinear analysis suggested a log-linear dose-response relationship between increased weight GRS and lung cancer risk. Our results indicated that longer TL increases lung cancer risk. Those biological mechanisms changes caused by long TL may play an important role in lung carcinogenesis.","author":[{"dropping-particle":"","family":"Cao","given":"Xuguang","non-dropping-particle":"","parse-names":false,"suffix":""},{"dropping-particle":"","family":"Huang","given":"Mingtao","non-dropping-particle":"","parse-names":false,"suffix":""},{"dropping-particle":"","family":"Zhu","given":"Meng","non-dropping-particle":"","parse-names":false,"suffix":""},{"dropping-particle":"","family":"Fang","given":"Rui","non-dropping-particle":"","parse-names":false,"suffix":""},{"dropping-particle":"","family":"Ma","given":"Zijian","non-dropping-particle":"","parse-names":false,"suffix":""},{"dropping-particle":"","family":"Jiang","given":"Tao","non-dropping-particle":"","parse-names":false,"suffix":""},{"dropping-particle":"","family":"Dai","given":"Juncheng","non-dropping-particle":"","parse-names":false,"suffix":""},{"dropping-particle":"","family":"Ma","given":"Hongxia","non-dropping-particle":"","parse-names":false,"suffix":""},{"dropping-particle":"","family":"Jin","given":"Guangfu","non-dropping-particle":"","parse-names":false,"suffix":""},{"dropping-particle":"","family":"Shen","given":"Hongbing","non-dropping-particle":"","parse-names":false,"suffix":""},{"dropping-particle":"","family":"Du","given":"Jiangbo","non-dropping-particle":"","parse-names":false,"suffix":""},{"dropping-particle":"","family":"Xu","given":"Lin","non-dropping-particle":"","parse-names":false,"suffix":""},{"dropping-particle":"","family":"Hu","given":"Zhibin","non-dropping-particle":"","parse-names":false,"suffix":""}],"container-title":"Cancer Medicine","id":"ITEM-2","issue":"17","issued":{"date-parts":[["2019","12"]]},"language":"eng","page":"7469-7476","title":"Mendelian randomization study of telomere length and lung cancer risk in East Asian population","type":"article-journal","volume":"8"},"uris":["http://www.mendeley.com/documents/?uuid=dfa323aa-83b5-4f02-80aa-af4cc858fd18","http://www.mendeley.com/documents/?uuid=fb0526ed-1599-4bb3-8fb7-ec088815fddb","http://www.mendeley.com/documents/?uuid=779ca357-d539-4bd1-88cc-e480b24706e8"]},{"id":"ITEM-3","itemData":{"DOI":"10.1001/jamaoncol.2016.5945","ISSN":"23742445","PMID":"28241208","abstract":"IMPORTANCE: The causal direction and magnitude of the association between telomere length and incidence of cancer and non-neoplastic diseases is uncertain owing to the susceptibility of observational studies to confounding and reverse causation. OBJECTIVE: To conduct a Mendelian randomization study, using germline genetic variants as instrumental variables, to appraise the causal relevance of telomere length for risk of cancer and non-neoplastic diseases. DATA SOURCES: Genomewide association studies (GWAS) published up to January 15, 2015. STUDY SELECTION: GWAS of noncommunicable diseases that assayed germline genetic variation and did not select cohort or control participants on the basis of preexisting diseases. Of 163 GWAS of noncommunicable diseases identified, summary data from 103 were available. DATA EXTRACTION AND SYNTHESIS: Summary association statistics for single nucleotide polymorphisms (SNPs) that are strongly associated with telomere length in the general population. MAIN OUTCOMES AND MEASURES: Odds ratios (ORs) and 95% confidence intervals (CIs) for disease per standard deviation (SD) higher telomere length due to germline genetic variation. RESULTS: Summary data were available for 35 cancers and 48 non-neoplastic diseases, corresponding to 420 081 cases (median cases, 2526 per disease) and 1 093 105 controls (median, 6789 per disease). Increased telomere length due to germline genetic variation was generally associated with increased risk for site-specific cancers. The strongest associations (ORs [95% CIs] per 1-SD change in genetically increased telomere length) were observed for glioma, 5.27 (3.15-8.81); serous low-malignant-potential ovarian cancer, 4.35 (2.39-7.94); lung adenocarcinoma, 3.19 (2.40-4.22); neuroblastoma, 2.98 (1.92-4.62); bladder cancer, 2.19 (1.32-3.66); melanoma, 1.87 (1.55-2.26); testicular cancer, 1.76 (1.02-3.04); kidney cancer, 1.55 (1.08-2.23); and endometrial cancer, 1.31 (1.07-1.61). Associations were stronger for rarer cancers and at tissue sites with lower rates of stem cell division. There was generally little evidence of association between genetically increased telomere length and risk of psychiatric, autoimmune, inflammatory, diabetic, and other non-neoplastic diseases, except for coronary heart disease (OR, 0.78 [95% CI, 0.67-0.90]), abdominal aortic aneurysm (OR, 0.63 [95% CI, 0.49-0.81]), celiac disease (OR, 0.42 [95% CI, 0.28-0.61]) and interstitial lung disease (OR, 0.09 [95% CI, 0.05-0.15]). CONCLU…","author":[{"dropping-particle":"","family":"Haycock","given":"Philip C.","non-dropping-particle":"","parse-names":false,"suffix":""},{"dropping-particle":"","family":"Burgess","given":"Stephen","non-dropping-particle":"","parse-names":false,"suffix":""},{"dropping-particle":"","family":"Nounu","given":"Aayah","non-dropping-particle":"","parse-names":false,"suffix":""},{"dropping-particle":"","family":"Zheng","given":"Jie","non-dropping-particle":"","parse-names":false,"suffix":""},{"dropping-particle":"","family":"Okoli","given":"George N.","non-dropping-particle":"","parse-names":false,"suffix":""},{"dropping-particle":"","family":"Bowden","given":"Jack","non-dropping-particle":"","parse-names":false,"suffix":""},{"dropping-particle":"","family":"Wade","given":"Kaitlin Hazel","non-dropping-particle":"","parse-names":false,"suffix":""},{"dropping-particle":"","family":"Timpson","given":"Nicholas J.","non-dropping-particle":"","parse-names":false,"suffix":""},{"dropping-particle":"","family":"Evans","given":"David M.","non-dropping-particle":"","parse-names":false,"suffix":""},{"dropping-particle":"","family":"Willeit","given":"Peter","non-dropping-particle":"","parse-names":false,"suffix":""},{"dropping-particle":"","family":"Aviv","given":"Abraham","non-dropping-particle":"","parse-names":false,"suffix":""},{"dropping-particle":"","family":"Gaunt","given":"Tom R.","non-dropping-particle":"","parse-names":false,"suffix":""},{"dropping-particle":"","family":"Hemani","given":"Gibran","non-dropping-particle":"","parse-names":false,"suffix":""},{"dropping-particle":"","family":"Mangino","given":"Massimo","non-dropping-particle":"","parse-names":false,"suffix":""},{"dropping-particle":"","family":"Ellis","given":"Hayley Patricia","non-dropping-particle":"","parse-names":false,"suffix":""},{"dropping-particle":"","family":"Kurian","given":"Kathreena M.","non-dropping-particle":"","parse-names":false,"suffix":""},{"dropping-particle":"","family":"Pooley","given":"Karen A.","non-dropping-particle":"","parse-names":false,"suffix":""},{"dropping-particle":"","family":"Eeles","given":"Rosalind A.","non-dropping-particle":"","parse-names":false,"suffix":""},{"dropping-particle":"","family":"Lee","given":"Jeffrey E.","non-dropping-particle":"","parse-names":false,"suffix":""},{"dropping-particle":"","family":"Fang","given":"Shenying","non-dropping-particle":"","parse-names":false,"suffix":""},{"dropping-particle":"V.","family":"Chen","given":"Wei","non-dropping-particle":"","parse-names":false,"suffix":""},{"dropping-particle":"","family":"Law","given":"Matthew H.","non-dropping-particle":"","parse-names":false,"suffix":""},{"dropping-particle":"","family":"Bowdler","given":"Lisa M.","non-dropping-particle":"","parse-names":false,"suffix":""},{"dropping-particle":"","family":"Iles","given":"Mark M.","non-dropping-particle":"","parse-names":false,"suffix":""},{"dropping-particle":"","family":"Yang","given":"Qiong","non-dropping-particle":"","parse-names":false,"suffix":""},{"dropping-particle":"","family":"Worrall","given":"Bradford B.","non-dropping-particle":"","parse-names":false,"suffix":""},{"dropping-particle":"","family":"Markus","given":"Hugh Stephen","non-dropping-particle":"","parse-names":false,"suffix":""},{"dropping-particle":"","family":"Hung","given":"Rayjean J.","non-dropping-particle":"","parse-names":false,"suffix":""},{"dropping-particle":"","family":"Amos","given":"Chris I.","non-dropping-particle":"","parse-names":false,"suffix":""},{"dropping-particle":"","family":"Spurdle","given":"Amanda B.","non-dropping-particle":"","parse-names":false,"suffix":""},{"dropping-particle":"","family":"Thompson","given":"Deborah J.","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container-title":"JAMA Oncology","id":"ITEM-3","issue":"5","issued":{"date-parts":[["2017","5","1"]]},"language":"eng","page":"636-651","publisher":"American Medical Association","title":"Association between telomere length and risk of cancer and non-neoplastic diseases a mendelian randomization study","type":"article-journal","volume":"3"},"uris":["http://www.mendeley.com/documents/?uuid=ab6023f3-b62e-4735-90d1-0df5f1e6724e"]},{"id":"ITEM-4","itemData":{"DOI":"10.1038/s41408-021-00462-y","ISSN":"2044-5385 (Electronic)","PMID":"33854038","abstract":"Telomeres are involved in processes like cellular growth, chromosomal stability, and proper segregation to daughter cells. Telomere length measured in leukocytes (LTL) has been investigated in different cancer types, including multiple myeloma (MM). However, LTL measurement is prone to heterogeneity due to sample handling and study design (retrospective vs. prospective). LTL is genetically determined; genome-wide association studies identified 11 SNPs that, combined in a score, can be used as a genetic instrument to measure LTL and evaluate its association with MM risk. This approach has been already successfully attempted in various cancer types but never in MM. We tested the \"teloscore\" in 2407 MM patients and 1741 controls from the International Multiple Myeloma rESEarch (IMMeNSE) consortium. We observed an increased risk for longer genetically determined telomere length (gdTL) (OR = 1.69; 95% CI 1.36-2.11; P = 2.97 × 10(-6) for highest vs. lowest quintile of the score). Furthermore, in a subset of 1376 MM patients we tested the relationship between the teloscore and MM patients survival, observing a better prognosis for longer gdTL compared with shorter gdTL (HR = 0.93; 95% CI 0.86-0.99; P = 0.049). In conclusion, we report convincing evidence that longer gdTL is a risk marker for MM risk, and that it is potentially involved in increasing MM survival.","author":[{"dropping-particle":"","family":"Giaccherini","given":"Matteo","non-dropping-particle":"","parse-names":false,"suffix":""},{"dropping-particle":"","family":"Macauda","given":"Angelica","non-dropping-particle":"","parse-names":false,"suffix":""},{"dropping-particle":"","family":"Orciuolo","given":"Enrico","non-dropping-particle":"","parse-names":false,"suffix":""},{"dropping-particle":"","family":"Rymko","given":"Marcin","non-dropping-particle":"","parse-names":false,"suffix":""},{"dropping-particle":"","family":"Gruenpeter","given":"Karolina","non-dropping-particle":"","parse-names":false,"suffix":""},{"dropping-particle":"","family":"Dumontet","given":"Charles","non-dropping-particle":"","parse-names":false,"suffix":""},{"dropping-particle":"","family":"Raźny","given":"Malgorzata","non-dropping-particle":"","parse-names":false,"suffix":""},{"dropping-particle":"","family":"Moreno","given":"Victor","non-dropping-particle":"","parse-names":false,"suffix":""},{"dropping-particle":"","family":"Buda","given":"Gabriele","non-dropping-particle":"","parse-names":false,"suffix":""},{"dropping-particle":"","family":"Beider","given":"Katia","non-dropping-particle":"","parse-names":false,"suffix":""},{"dropping-particle":"","family":"Varkonyi","given":"Judit","non-dropping-particle":"","parse-names":false,"suffix":""},{"dropping-particle":"","family":"Avet-Loiseau","given":"Hervé","non-dropping-particle":"","parse-names":false,"suffix":""},{"dropping-particle":"","family":"Martinez-Lopez","given":"Joaquín","non-dropping-particle":"","parse-names":false,"suffix":""},{"dropping-particle":"","family":"Marques","given":"Herlander","non-dropping-particle":"","parse-names":false,"suffix":""},{"dropping-particle":"","family":"Watek","given":"Marzena","non-dropping-particle":"","parse-names":false,"suffix":""},{"dropping-particle":"","family":"Sarasquete","given":"Maria Eugenia","non-dropping-particle":"","parse-names":false,"suffix":""},{"dropping-particle":"","family":"Andersen","given":"Vibeke","non-dropping-particle":"","parse-names":false,"suffix":""},{"dropping-particle":"","family":"Karlin","given":"Lionel","non-dropping-particle":"","parse-names":false,"suffix":""},{"dropping-particle":"","family":"Suska","given":"Anna","non-dropping-particle":"","parse-names":false,"suffix":""},{"dropping-particle":"","family":"Kruszewski","given":"Marcin","non-dropping-particle":"","parse-names":false,"suffix":""},{"dropping-particle":"","family":"Abildgaard","given":"Niels","non-dropping-particle":"","parse-names":false,"suffix":""},{"dropping-particle":"","family":"Dudziński","given":"Marek","non-dropping-particle":"","parse-names":false,"suffix":""},{"dropping-particle":"","family":"Butrym","given":"Aleksandra","non-dropping-particle":"","parse-names":false,"suffix":""},{"dropping-particle":"","family":"Nagler","given":"Arnold","non-dropping-particle":"","parse-names":false,"suffix":""},{"dropping-particle":"","family":"Vangsted","given":"Annette Juul","non-dropping-particle":"","parse-names":false,"suffix":""},{"dropping-particle":"","family":"Kadar","given":"Katalin","non-dropping-particle":"","parse-names":false,"suffix":""},{"dropping-particle":"","family":"Waldemar","given":"Tomczak","non-dropping-particle":"","parse-names":false,"suffix":""},{"dropping-particle":"","family":"Jamroziak","given":"Krzysztof","non-dropping-particle":"","parse-names":false,"suffix":""},{"dropping-particle":"","family":"Jacobsen","given":"Svend Erik Hove","non-dropping-particle":"","parse-names":false,"suffix":""},{"dropping-particle":"","family":"Ebbesen","given":"Lene Hyldahl","non-dropping-particle":"","parse-names":false,"suffix":""},{"dropping-particle":"","family":"Taszner","given":"Michał","non-dropping-particle":"","parse-names":false,"suffix":""},{"dropping-particle":"","family":"Mazur","given":"Grzegorz","non-dropping-particle":"","parse-names":false,"suffix":""},{"dropping-particle":"","family":"Lesueur","given":"Fabienne","non-dropping-particle":"","parse-names":false,"suffix":""},{"dropping-particle":"","family":"Pelosini","given":"Matteo","non-dropping-particle":"","parse-names":false,"suffix":""},{"dropping-particle":"","family":"Garcia-Sanz","given":"Ramon","non-dropping-particle":"","parse-names":false,"suffix":""},{"dropping-particle":"","family":"Jurczyszyn","given":"Artur","non-dropping-particle":"","parse-names":false,"suffix":""},{"dropping-particle":"","family":"Demangel","given":"Delphine","non-dropping-particle":"","parse-names":false,"suffix":""},{"dropping-particle":"","family":"Reis","given":"Rui Manuel","non-dropping-particle":"","parse-names":false,"suffix":""},{"dropping-particle":"","family":"Iskierka-Jażdżewska","given":"Elżbieta","non-dropping-particle":"","parse-names":false,"suffix":""},{"dropping-particle":"","family":"Markiewicz","given":"Miroslaw","non-dropping-particle":"","parse-names":false,"suffix":""},{"dropping-particle":"","family":"Gemignani","given":"Federica","non-dropping-particle":"","parse-names":false,"suffix":""},{"dropping-particle":"","family":"Subocz","given":"Edyta","non-dropping-particle":"","parse-names":false,"suffix":""},{"dropping-particle":"","family":"Zawirska","given":"Daria","non-dropping-particle":"","parse-names":false,"suffix":""},{"dropping-particle":"","family":"Druzd-Sitek","given":"Agnieszka","non-dropping-particle":"","parse-names":false,"suffix":""},{"dropping-particle":"","family":"Stępień","given":"Anna","non-dropping-particle":"","parse-names":false,"suffix":""},{"dropping-particle":"","family":"Alonso","given":"M Henar","non-dropping-particle":"","parse-names":false,"suffix":""},{"dropping-particle":"","family":"Sainz","given":"Juan","non-dropping-particle":"","parse-names":false,"suffix":""},{"dropping-particle":"","family":"Canzian","given":"Federico","non-dropping-particle":"","parse-names":false,"suffix":""},{"dropping-particle":"","family":"Campa","given":"Daniele","non-dropping-particle":"","parse-names":false,"suffix":""}],"container-title":"Blood cancer journal","id":"ITEM-4","issue":"4","issued":{"date-parts":[["2021","4"]]},"language":"eng","page":"74","title":"Genetically determined telomere length and multiple myeloma risk and outcome.","type":"article-journal","volume":"11"},"uris":["http://www.mendeley.com/documents/?uuid=42354eb7-2cea-4886-b77f-3f842fcf5a37"]},{"id":"ITEM-5","itemData":{"DOI":"10.1038/s41408-020-00356-5","ISSN":"20445385","PMID":"32873778","abstract":"Telomere length measured in leukocyte (LTL) has been found to be associated with the risk of developing several cancer types, including myeloproliferative neoplasms (MPNs). LTL is genetically determined by, at least, 11 SNPs previously shown to influence LTL. Their combination in a score has been used as a genetic instrument to measure LTL and evaluate the causative association between LTL and the risk of several cancer types. We tested, for the first time, the “teloscore” in 480 MPN patients and 909 healthy controls in a European multi-center case–control study. We found an increased risk to develop MPNs with longer genetically determined telomeres (OR = 1.82, 95% CI 1.24–2.68, P = 2.21 × 10−3, comparing the highest with the lowest quintile of the teloscore distribution). Analyzing the SNPs individually we confirm the association between TERT-rs2736100-C allele and increased risk of developing MPNs and we report a novel association of the OBFC1-rs9420907-C variant with higher MPN risk (ORallelic= 1.43; 95% CI 1.15–1.77; P = 1.35 × 10−3). Consistently with the results obtained with the teloscore, both risk alleles are also associated with longer LTL. In conclusion, our results suggest that genetically determined longer telomeres could be a risk marker for MPN development.","author":[{"dropping-particle":"","family":"Giaccherini","given":"Matteo","non-dropping-particle":"","parse-names":false,"suffix":""},{"dropping-particle":"","family":"Macauda","given":"Angelica","non-dropping-particle":"","parse-names":false,"suffix":""},{"dropping-particle":"","family":"Sgherza","given":"Nicola","non-dropping-particle":"","parse-names":false,"suffix":""},{"dropping-particle":"","family":"Sainz","given":"Juan","non-dropping-particle":"","parse-names":false,"suffix":""},{"dropping-particle":"","family":"Gemignani","given":"Federica","non-dropping-particle":"","parse-names":false,"suffix":""},{"dropping-particle":"","family":"Maldonado","given":"Josè Manuel Sanchez","non-dropping-particle":"","parse-names":false,"suffix":""},{"dropping-particle":"","family":"Jurado","given":"Manuel","non-dropping-particle":"","parse-names":false,"suffix":""},{"dropping-particle":"","family":"Tavano","given":"Francesca","non-dropping-particle":"","parse-names":false,"suffix":""},{"dropping-particle":"","family":"Mazur","given":"Grzegorz","non-dropping-particle":"","parse-names":false,"suffix":""},{"dropping-particle":"","family":"Jerez","given":"Andrés","non-dropping-particle":"","parse-names":false,"suffix":""},{"dropping-particle":"","family":"Góra-Tybor","given":"Joanna","non-dropping-particle":"","parse-names":false,"suffix":""},{"dropping-particle":"","family":"Gołos","given":"Aleksandra","non-dropping-particle":"","parse-names":false,"suffix":""},{"dropping-particle":"","family":"Mohedo","given":"Francisca Hernández","non-dropping-particle":"","parse-names":false,"suffix":""},{"dropping-particle":"","family":"Lopez","given":"Joaquin Martinez","non-dropping-particle":"","parse-names":false,"suffix":""},{"dropping-particle":"","family":"Várkonyi","given":"Judit","non-dropping-particle":"","parse-names":false,"suffix":""},{"dropping-particle":"","family":"Spadano","given":"Raffaele","non-dropping-particle":"","parse-names":false,"suffix":""},{"dropping-particle":"","family":"Butrym","given":"Aleksandra","non-dropping-particle":"","parse-names":false,"suffix":""},{"dropping-particle":"","family":"Canzian","given":"Federico","non-dropping-particle":"","parse-names":false,"suffix":""},{"dropping-particle":"","family":"Campa","given":"Daniele","non-dropping-particle":"","parse-names":false,"suffix":""}],"container-title":"Blood Cancer Journal","id":"ITEM-5","issue":"8","issued":{"date-parts":[["2020","8","1"]]},"page":"89","publisher":"Springer Nature","title":"Genetic polymorphisms associated with telomere length and risk of developing myeloproliferative neoplasms","type":"article-journal","volume":"10"},"uris":["http://www.mendeley.com/documents/?uuid=ded42133-a039-4a24-8b09-58e2c71b059d"]},{"id":"ITEM-6","itemData":{"DOI":"10.1158/1055-9965.EPI-15-1329","ISSN":"1055-9965","abstract":"Background—Chronic lymphocytic leukemia (CLL) is the most common leukemia in the western world. Shorter mean telomere length in leukemic cells has been associated with more aggressive disease. Germline polymorphisms in telomere maintenance genes impact telomere length and may contribute to CLL susceptibility.","author":[{"dropping-particle":"","family":"Ojha","given":"Juhi","non-dropping-particle":"","parse-names":false,"suffix":""},{"dropping-particle":"","family":"Codd","given":"Veryan","non-dropping-particle":"","parse-names":false,"suffix":""},{"dropping-particle":"","family":"Nelson","given":"Christopher P","non-dropping-particle":"","parse-names":false,"suffix":""},{"dropping-particle":"","family":"Samani","given":"Nilesh J","non-dropping-particle":"","parse-names":false,"suffix":""},{"dropping-particle":"V","family":"Smirnov","given":"Ivan","non-dropping-particle":"","parse-names":false,"suffix":""},{"dropping-particle":"","family":"Madsen","given":"Nils R","non-dropping-particle":"","parse-names":false,"suffix":""},{"dropping-particle":"","family":"Hansen","given":"Helen M","non-dropping-particle":"","parse-names":false,"suffix":""},{"dropping-particle":"","family":"Smith","given":"A. J.","non-dropping-particle":"de","parse-names":false,"suffix":""},{"dropping-particle":"","family":"Bracci","given":"Paige M","non-dropping-particle":"","parse-names":false,"suffix":""},{"dropping-particle":"","family":"Wiencke","given":"John K","non-dropping-particle":"","parse-names":false,"suffix":""},{"dropping-particle":"","family":"Wrensch","given":"Margaret R","non-dropping-particle":"","parse-names":false,"suffix":""},{"dropping-particle":"","family":"Wiemels","given":"Joseph L","non-dropping-particle":"","parse-names":false,"suffix":""},{"dropping-particle":"","family":"Walsh","given":"Kyle M","non-dropping-particle":"","parse-names":false,"suffix":""}],"container-title":"Cancer Epidemiology Biomarkers &amp; Prevention","id":"ITEM-6","issue":"7","issued":{"date-parts":[["2016","7"]]},"page":"1043-1049","title":"Genetic Variation Associated with Longer Telomere Length Increases Risk of Chronic Lymphocytic Leukemia","type":"article-journal","volume":"25"},"uris":["http://www.mendeley.com/documents/?uuid=73d91aed-71d8-3378-b7d9-1fcf6f48cca4","http://www.mendeley.com/documents/?uuid=7b5c26e3-a50a-456d-b1b9-b61506adc106","http://www.mendeley.com/documents/?uuid=4542b5a2-b4d1-414c-8e12-6f8c16d3c7c8"]}],"mendeley":{"formattedCitation":"[23,36,43,46–48]","plainTextFormattedCitation":"[23,36,43,46–48]"},"properties":{"noteIndex":0},"schema":"https://github.com/citation-style-language/schema/raw/master/csl-citation.json"}</w:instrText>
      </w:r>
      <w:r w:rsidR="007E3DC4">
        <w:rPr>
          <w:rFonts w:cstheme="minorHAnsi"/>
          <w:b/>
          <w:color w:val="000000" w:themeColor="text1"/>
          <w:szCs w:val="24"/>
        </w:rPr>
        <w:fldChar w:fldCharType="separate"/>
      </w:r>
      <w:r w:rsidR="007E3DC4" w:rsidRPr="007E3DC4">
        <w:rPr>
          <w:rFonts w:cstheme="minorHAnsi"/>
          <w:noProof/>
          <w:color w:val="000000" w:themeColor="text1"/>
          <w:szCs w:val="24"/>
        </w:rPr>
        <w:t>[23,36,43,46–48]</w:t>
      </w:r>
      <w:r w:rsidR="007E3DC4">
        <w:rPr>
          <w:rFonts w:cstheme="minorHAnsi"/>
          <w:b/>
          <w:color w:val="000000" w:themeColor="text1"/>
          <w:szCs w:val="24"/>
        </w:rPr>
        <w:fldChar w:fldCharType="end"/>
      </w:r>
      <w:r w:rsidR="007E3DC4">
        <w:rPr>
          <w:rFonts w:cstheme="minorHAnsi"/>
          <w:b/>
          <w:color w:val="000000" w:themeColor="text1"/>
          <w:szCs w:val="24"/>
        </w:rPr>
        <w:t>.</w:t>
      </w:r>
    </w:p>
    <w:p w14:paraId="0308FB8A" w14:textId="4BEE8F09" w:rsidR="00FF5984" w:rsidRDefault="00CF3CFC" w:rsidP="00943D69">
      <w:pPr>
        <w:spacing w:line="360" w:lineRule="auto"/>
        <w:rPr>
          <w:rFonts w:cstheme="minorHAnsi"/>
          <w:szCs w:val="24"/>
          <w:lang w:val="en-GB"/>
        </w:rPr>
      </w:pPr>
      <w:r w:rsidRPr="00CF3CFC">
        <w:rPr>
          <w:szCs w:val="24"/>
          <w:lang w:val="en-GB"/>
        </w:rPr>
        <w:t xml:space="preserve">Given that there are no reports on the effect of TL on </w:t>
      </w:r>
      <w:proofErr w:type="spellStart"/>
      <w:r w:rsidR="00FA698C" w:rsidRPr="00CF3CFC">
        <w:rPr>
          <w:szCs w:val="24"/>
          <w:lang w:val="en-GB"/>
        </w:rPr>
        <w:t>PanNE</w:t>
      </w:r>
      <w:r w:rsidR="00FA698C">
        <w:rPr>
          <w:szCs w:val="24"/>
          <w:lang w:val="en-GB"/>
        </w:rPr>
        <w:t>N</w:t>
      </w:r>
      <w:proofErr w:type="spellEnd"/>
      <w:r w:rsidR="00FA698C" w:rsidRPr="00CF3CFC">
        <w:rPr>
          <w:szCs w:val="24"/>
          <w:lang w:val="en-GB"/>
        </w:rPr>
        <w:t xml:space="preserve"> </w:t>
      </w:r>
      <w:r w:rsidRPr="00CF3CFC">
        <w:rPr>
          <w:szCs w:val="24"/>
          <w:lang w:val="en-GB"/>
        </w:rPr>
        <w:t xml:space="preserve">susceptibility this study </w:t>
      </w:r>
      <w:r w:rsidR="00E87AF2" w:rsidRPr="00CF3CFC">
        <w:rPr>
          <w:rFonts w:cstheme="minorHAnsi"/>
          <w:szCs w:val="24"/>
          <w:lang w:val="en-GB"/>
        </w:rPr>
        <w:t xml:space="preserve">aimed to </w:t>
      </w:r>
      <w:r w:rsidRPr="005D7862">
        <w:rPr>
          <w:rFonts w:cstheme="minorHAnsi"/>
          <w:szCs w:val="24"/>
          <w:lang w:val="en-GB"/>
        </w:rPr>
        <w:t>understand</w:t>
      </w:r>
      <w:r w:rsidR="00E87AF2" w:rsidRPr="00F720A0">
        <w:rPr>
          <w:rFonts w:cstheme="minorHAnsi"/>
          <w:szCs w:val="24"/>
          <w:lang w:val="en-GB"/>
        </w:rPr>
        <w:t xml:space="preserve"> the association of TL with the risk of developing </w:t>
      </w:r>
      <w:proofErr w:type="spellStart"/>
      <w:r w:rsidR="00FA698C" w:rsidRPr="00F720A0">
        <w:rPr>
          <w:rFonts w:cstheme="minorHAnsi"/>
          <w:szCs w:val="24"/>
          <w:lang w:val="en-GB"/>
        </w:rPr>
        <w:t>PanNE</w:t>
      </w:r>
      <w:r w:rsidR="00FA698C">
        <w:rPr>
          <w:rFonts w:cstheme="minorHAnsi"/>
          <w:szCs w:val="24"/>
          <w:lang w:val="en-GB"/>
        </w:rPr>
        <w:t>N</w:t>
      </w:r>
      <w:proofErr w:type="spellEnd"/>
      <w:r w:rsidR="00FA698C" w:rsidRPr="00F720A0">
        <w:rPr>
          <w:rFonts w:cstheme="minorHAnsi"/>
          <w:szCs w:val="24"/>
          <w:lang w:val="en-GB"/>
        </w:rPr>
        <w:t xml:space="preserve"> </w:t>
      </w:r>
      <w:r w:rsidRPr="00F720A0">
        <w:rPr>
          <w:rFonts w:cstheme="minorHAnsi"/>
          <w:szCs w:val="24"/>
          <w:lang w:val="en-GB"/>
        </w:rPr>
        <w:t xml:space="preserve">using the </w:t>
      </w:r>
      <w:proofErr w:type="spellStart"/>
      <w:r w:rsidRPr="00F720A0">
        <w:rPr>
          <w:rFonts w:cstheme="minorHAnsi"/>
          <w:szCs w:val="24"/>
          <w:lang w:val="en-GB"/>
        </w:rPr>
        <w:t>teloscore</w:t>
      </w:r>
      <w:proofErr w:type="spellEnd"/>
      <w:r w:rsidR="00E87AF2" w:rsidRPr="00F720A0">
        <w:rPr>
          <w:rFonts w:cstheme="minorHAnsi"/>
          <w:szCs w:val="24"/>
          <w:lang w:val="en-GB"/>
        </w:rPr>
        <w:t>.</w:t>
      </w:r>
    </w:p>
    <w:p w14:paraId="4EF81681" w14:textId="77777777" w:rsidR="0052517A" w:rsidRPr="003A1C99" w:rsidRDefault="0052517A" w:rsidP="00943D69">
      <w:pPr>
        <w:spacing w:line="360" w:lineRule="auto"/>
        <w:rPr>
          <w:szCs w:val="24"/>
          <w:lang w:val="en-GB"/>
        </w:rPr>
      </w:pPr>
    </w:p>
    <w:p w14:paraId="632FBE90" w14:textId="77777777" w:rsidR="00811327" w:rsidRPr="003A1C99" w:rsidRDefault="00811327" w:rsidP="00943D69">
      <w:pPr>
        <w:spacing w:line="360" w:lineRule="auto"/>
        <w:rPr>
          <w:lang w:val="en-GB"/>
        </w:rPr>
        <w:sectPr w:rsidR="00811327" w:rsidRPr="003A1C99">
          <w:pgSz w:w="12240" w:h="15840"/>
          <w:pgMar w:top="1440" w:right="1440" w:bottom="1440" w:left="1440" w:header="720" w:footer="720" w:gutter="0"/>
          <w:cols w:space="720"/>
          <w:docGrid w:linePitch="360"/>
        </w:sectPr>
      </w:pPr>
    </w:p>
    <w:p w14:paraId="11D5278A" w14:textId="7548E5B4" w:rsidR="00811327" w:rsidRPr="003A1C99" w:rsidRDefault="00811327" w:rsidP="00943D69">
      <w:pPr>
        <w:pStyle w:val="Heading1"/>
        <w:spacing w:before="0" w:line="360" w:lineRule="auto"/>
        <w:rPr>
          <w:lang w:val="en-GB"/>
        </w:rPr>
      </w:pPr>
      <w:r w:rsidRPr="003A1C99">
        <w:rPr>
          <w:lang w:val="en-GB"/>
        </w:rPr>
        <w:lastRenderedPageBreak/>
        <w:t>Material and methods</w:t>
      </w:r>
    </w:p>
    <w:p w14:paraId="08A1171E" w14:textId="49D44C33" w:rsidR="00811327" w:rsidRPr="003A1C99" w:rsidRDefault="00811327" w:rsidP="00943D69">
      <w:pPr>
        <w:pStyle w:val="Heading2"/>
        <w:spacing w:before="0" w:line="360" w:lineRule="auto"/>
        <w:rPr>
          <w:lang w:val="en-GB"/>
        </w:rPr>
      </w:pPr>
      <w:r w:rsidRPr="003A1C99">
        <w:rPr>
          <w:lang w:val="en-GB"/>
        </w:rPr>
        <w:t>Study population</w:t>
      </w:r>
    </w:p>
    <w:p w14:paraId="33C8D519" w14:textId="58F22DAB" w:rsidR="00CA679B" w:rsidRDefault="000A6570" w:rsidP="00943D69">
      <w:pPr>
        <w:spacing w:line="360" w:lineRule="auto"/>
        <w:rPr>
          <w:lang w:val="en-GB"/>
        </w:rPr>
      </w:pPr>
      <w:r w:rsidRPr="003A1C99">
        <w:rPr>
          <w:lang w:val="en-GB"/>
        </w:rPr>
        <w:t>The present study</w:t>
      </w:r>
      <w:r w:rsidR="00811327" w:rsidRPr="003A1C99">
        <w:rPr>
          <w:lang w:val="en-GB"/>
        </w:rPr>
        <w:t xml:space="preserve"> analysed </w:t>
      </w:r>
      <w:r w:rsidR="00EF49E3" w:rsidRPr="003A1C99">
        <w:rPr>
          <w:lang w:val="en-GB"/>
        </w:rPr>
        <w:t>291</w:t>
      </w:r>
      <w:r w:rsidR="00811327" w:rsidRPr="003A1C99">
        <w:rPr>
          <w:lang w:val="en-GB"/>
        </w:rPr>
        <w:t xml:space="preserve"> </w:t>
      </w:r>
      <w:proofErr w:type="spellStart"/>
      <w:r w:rsidR="00FA698C" w:rsidRPr="003A1C99">
        <w:rPr>
          <w:lang w:val="en-GB"/>
        </w:rPr>
        <w:t>PanNE</w:t>
      </w:r>
      <w:r w:rsidR="00FA698C">
        <w:rPr>
          <w:lang w:val="en-GB"/>
        </w:rPr>
        <w:t>N</w:t>
      </w:r>
      <w:r w:rsidR="00FA698C" w:rsidRPr="003A1C99">
        <w:rPr>
          <w:lang w:val="en-GB"/>
        </w:rPr>
        <w:t>s</w:t>
      </w:r>
      <w:proofErr w:type="spellEnd"/>
      <w:r w:rsidR="00811327" w:rsidRPr="003A1C99">
        <w:rPr>
          <w:lang w:val="en-GB"/>
        </w:rPr>
        <w:t xml:space="preserve"> and </w:t>
      </w:r>
      <w:r w:rsidR="00EF49E3" w:rsidRPr="003A1C99">
        <w:rPr>
          <w:lang w:val="en-GB"/>
        </w:rPr>
        <w:t>1</w:t>
      </w:r>
      <w:r w:rsidR="00CB36A2">
        <w:rPr>
          <w:lang w:val="en-GB"/>
        </w:rPr>
        <w:t>686</w:t>
      </w:r>
      <w:r w:rsidR="00CA679B" w:rsidRPr="003A1C99">
        <w:rPr>
          <w:lang w:val="en-GB"/>
        </w:rPr>
        <w:t xml:space="preserve"> controls collected </w:t>
      </w:r>
      <w:r w:rsidR="00275AED" w:rsidRPr="003A1C99">
        <w:rPr>
          <w:lang w:val="en-GB"/>
        </w:rPr>
        <w:t>within the</w:t>
      </w:r>
      <w:r w:rsidR="00CA679B" w:rsidRPr="003A1C99">
        <w:rPr>
          <w:lang w:val="en-GB"/>
        </w:rPr>
        <w:t xml:space="preserve"> </w:t>
      </w:r>
      <w:proofErr w:type="spellStart"/>
      <w:r w:rsidR="00CA679B" w:rsidRPr="003A1C99">
        <w:rPr>
          <w:lang w:val="en-GB"/>
        </w:rPr>
        <w:t>P</w:t>
      </w:r>
      <w:r w:rsidR="00EF49E3" w:rsidRPr="003A1C99">
        <w:rPr>
          <w:lang w:val="en-GB"/>
        </w:rPr>
        <w:t>AN</w:t>
      </w:r>
      <w:r w:rsidR="00CA679B" w:rsidRPr="003A1C99">
        <w:rPr>
          <w:lang w:val="en-GB"/>
        </w:rPr>
        <w:t>creatic</w:t>
      </w:r>
      <w:proofErr w:type="spellEnd"/>
      <w:r w:rsidR="00CA679B" w:rsidRPr="003A1C99">
        <w:rPr>
          <w:lang w:val="en-GB"/>
        </w:rPr>
        <w:t xml:space="preserve"> Disease </w:t>
      </w:r>
      <w:proofErr w:type="spellStart"/>
      <w:r w:rsidR="00CA679B" w:rsidRPr="003A1C99">
        <w:rPr>
          <w:lang w:val="en-GB"/>
        </w:rPr>
        <w:t>Rese</w:t>
      </w:r>
      <w:r w:rsidR="00EF49E3" w:rsidRPr="003A1C99">
        <w:rPr>
          <w:lang w:val="en-GB"/>
        </w:rPr>
        <w:t>A</w:t>
      </w:r>
      <w:r w:rsidR="00CA679B" w:rsidRPr="003A1C99">
        <w:rPr>
          <w:lang w:val="en-GB"/>
        </w:rPr>
        <w:t>rch</w:t>
      </w:r>
      <w:proofErr w:type="spellEnd"/>
      <w:r w:rsidR="00CA679B" w:rsidRPr="003A1C99">
        <w:rPr>
          <w:lang w:val="en-GB"/>
        </w:rPr>
        <w:t xml:space="preserve"> (PANDoRA) </w:t>
      </w:r>
      <w:r w:rsidR="007D15AD" w:rsidRPr="003A1C99">
        <w:rPr>
          <w:lang w:val="en-GB"/>
        </w:rPr>
        <w:t>study</w:t>
      </w:r>
      <w:r w:rsidR="001E6921">
        <w:rPr>
          <w:lang w:val="en-GB"/>
        </w:rPr>
        <w:t>,</w:t>
      </w:r>
      <w:r w:rsidR="00855A8C" w:rsidRPr="003A1C99">
        <w:rPr>
          <w:lang w:val="en-GB"/>
        </w:rPr>
        <w:t xml:space="preserve"> </w:t>
      </w:r>
      <w:r w:rsidR="00FF5984" w:rsidRPr="003A1C99">
        <w:rPr>
          <w:lang w:val="en-GB"/>
        </w:rPr>
        <w:t xml:space="preserve">a multicentric consortium consisting of </w:t>
      </w:r>
      <w:r w:rsidR="00CF3CFC" w:rsidRPr="003A1C99">
        <w:rPr>
          <w:lang w:val="en-GB"/>
        </w:rPr>
        <w:t>1</w:t>
      </w:r>
      <w:r w:rsidR="00CF3CFC">
        <w:rPr>
          <w:lang w:val="en-GB"/>
        </w:rPr>
        <w:t>3</w:t>
      </w:r>
      <w:r w:rsidR="00CF3CFC" w:rsidRPr="003A1C99">
        <w:rPr>
          <w:lang w:val="en-GB"/>
        </w:rPr>
        <w:t xml:space="preserve"> </w:t>
      </w:r>
      <w:r w:rsidR="00FF5984" w:rsidRPr="003A1C99">
        <w:rPr>
          <w:lang w:val="en-GB"/>
        </w:rPr>
        <w:t>countries (Greece, Italy, Germany, Netherland, Denmark, Czech Republic, Hungary, Poland, Ukraine, Lithuania</w:t>
      </w:r>
      <w:r w:rsidR="00CF3CFC">
        <w:rPr>
          <w:lang w:val="en-GB"/>
        </w:rPr>
        <w:t>,</w:t>
      </w:r>
      <w:r w:rsidR="00FF5984" w:rsidRPr="003A1C99">
        <w:rPr>
          <w:lang w:val="en-GB"/>
        </w:rPr>
        <w:t xml:space="preserve"> </w:t>
      </w:r>
      <w:r w:rsidR="00CF3CFC">
        <w:rPr>
          <w:lang w:val="en-GB"/>
        </w:rPr>
        <w:t>the</w:t>
      </w:r>
      <w:r w:rsidR="00CF3CFC" w:rsidRPr="003A1C99">
        <w:rPr>
          <w:lang w:val="en-GB"/>
        </w:rPr>
        <w:t xml:space="preserve"> </w:t>
      </w:r>
      <w:r w:rsidR="009D3388" w:rsidRPr="003A1C99">
        <w:rPr>
          <w:lang w:val="en-GB"/>
        </w:rPr>
        <w:t>United Kingdom</w:t>
      </w:r>
      <w:r w:rsidR="00FF5984" w:rsidRPr="003A1C99">
        <w:rPr>
          <w:lang w:val="en-GB"/>
        </w:rPr>
        <w:t>, Brazil and Japan</w:t>
      </w:r>
      <w:r w:rsidR="00CF3CFC">
        <w:rPr>
          <w:lang w:val="en-GB"/>
        </w:rPr>
        <w:t>)</w:t>
      </w:r>
      <w:r w:rsidR="004D321C" w:rsidRPr="003A1C99">
        <w:rPr>
          <w:lang w:val="en-GB"/>
        </w:rPr>
        <w:t xml:space="preserve"> </w:t>
      </w:r>
      <w:r w:rsidR="007D15AD" w:rsidRPr="003A1C99">
        <w:rPr>
          <w:lang w:val="en-GB"/>
        </w:rPr>
        <w:fldChar w:fldCharType="begin" w:fldLock="1"/>
      </w:r>
      <w:r w:rsidR="007E3DC4">
        <w:rPr>
          <w:lang w:val="en-GB"/>
        </w:rPr>
        <w:instrText>ADDIN CSL_CITATION {"citationItems":[{"id":"ITEM-1","itemData":{"DOI":"10.1016/j.dld.2012.09.014","ISBN":"1878-3562 (Electronic)\\r1590-8658 (Linking)","ISSN":"15908658","PMID":"23206934","abstract":"Pancreatic cancer is the fourth leading cause of cancer deaths in the European Union and in the USA, but little is known about its genetic susceptibility. The PANcreatic Disease ReseArch (PANDoRA) consortium was established to unite the efforts of different research groups; its aim is to create a large bio-database to uncover new genetic factors for pancreatic cancer risk, response to treatment, and patient survival. So far 2220 cases of pancreatic adenocarcinoma, a smaller number of cases of endocrine pancreatic tumours (n= 86), chronic pancreatitis (n= 272) and 3847 healthy controls have been collected. As a collective effort of the consortium, SNPs associated with pancreatic adenocarcinoma risk from a genome-wide association study performed in Caucasians were replicated. The possibility that the same genetic polymorphisms may influence patient survival as well was also addressed. This collective effort is particularly important for pancreatic cancer because it is a relatively rare disease for which little is known about aetiopathogenesis and risk factors. The recruitment of additional collaborators and partner institutions is continuously on-going. © 2012 Editrice Gastroenterologica Italiana S.r.l.","author":[{"dropping-particle":"","family":"Campa","given":"Daniele","non-dropping-particle":"","parse-names":false,"suffix":""},{"dropping-particle":"","family":"Rizzato","given":"Cosmeri","non-dropping-particle":"","parse-names":false,"suffix":""},{"dropping-particle":"","family":"Capurso","given":"Gabriele","non-dropping-particle":"","parse-names":false,"suffix":""},{"dropping-particle":"","family":"Giese","given":"Nathalia","non-dropping-particle":"","parse-names":false,"suffix":""},{"dropping-particle":"","family":"Funel","given":"Niccola","non-dropping-particle":"","parse-names":false,"suffix":""},{"dropping-particle":"","family":"Greenhalf","given":"William","non-dropping-particle":"","parse-names":false,"suffix":""},{"dropping-particle":"","family":"Soucek","given":"Pavel","non-dropping-particle":"","parse-names":false,"suffix":""},{"dropping-particle":"","family":"Gazouli","given":"Maria","non-dropping-particle":"","parse-names":false,"suffix":""},{"dropping-particle":"","family":"Pezzilli","given":"Raffaele","non-dropping-particle":"","parse-names":false,"suffix":""},{"dropping-particle":"","family":"Pasquali","given":"Claudio","non-dropping-particle":"","parse-names":false,"suffix":""},{"dropping-particle":"","family":"Talar-Wojnarowska","given":"Renata","non-dropping-particle":"","parse-names":false,"suffix":""},{"dropping-particle":"","family":"Cantore","given":"Maurizio","non-dropping-particle":"","parse-names":false,"suffix":""},{"dropping-particle":"","family":"Andriulli","given":"Angelo","non-dropping-particle":"","parse-names":false,"suffix":""},{"dropping-particle":"","family":"Scarpa","given":"Aldo","non-dropping-particle":"","parse-names":false,"suffix":""},{"dropping-particle":"","family":"Jamroziak","given":"Krzysztof","non-dropping-particle":"","parse-names":false,"suffix":""},{"dropping-particle":"","family":"Fave","given":"Gianfranco Delle","non-dropping-particle":"","parse-names":false,"suffix":""},{"dropping-particle":"","family":"Costello","given":"Eithne","non-dropping-particle":"","parse-names":false,"suffix":""},{"dropping-particle":"","family":"Khaw","given":"Kay-Tee","non-dropping-particle":"","parse-names":false,"suffix":""},{"dropping-particle":"","family":"Heller","given":"Anette","non-dropping-particle":"","parse-names":false,"suffix":""},{"dropping-particle":"","family":"Key","given":"Tim J.","non-dropping-particle":"","parse-names":false,"suffix":""},{"dropping-particle":"","family":"Theodoropoulos","given":"George","non-dropping-particle":"","parse-names":false,"suffix":""},{"dropping-particle":"","family":"Malecka-Panas","given":"Ewa","non-dropping-particle":"","parse-names":false,"suffix":""},{"dropping-particle":"","family":"Mambrini","given":"Andrea","non-dropping-particle":"","parse-names":false,"suffix":""},{"dropping-particle":"","family":"Bambi","given":"Franco","non-dropping-particle":"","parse-names":false,"suffix":""},{"dropping-particle":"","family":"Landi","given":"Stefano","non-dropping-particle":"","parse-names":false,"suffix":""},{"dropping-particle":"","family":"Pedrazzoli","given":"Sergio","non-dropping-particle":"","parse-names":false,"suffix":""},{"dropping-particle":"","family":"Bassi","given":"Claudio","non-dropping-particle":"","parse-names":false,"suffix":""},{"dropping-particle":"","family":"Pacetti","given":"Paola","non-dropping-particle":"","parse-names":false,"suffix":""},{"dropping-particle":"","family":"Piepoli","given":"Ada","non-dropping-particle":"","parse-names":false,"suffix":""},{"dropping-particle":"","family":"Tavano","given":"Francesca","non-dropping-particle":"","parse-names":false,"suffix":""},{"dropping-particle":"","family":"Sebastiano","given":"Pierluigi","non-dropping-particle":"di","parse-names":false,"suffix":""},{"dropping-particle":"","family":"Vodickova","given":"Ludmila","non-dropping-particle":"","parse-names":false,"suffix":""},{"dropping-particle":"","family":"Basso","given":"Daniela","non-dropping-particle":"","parse-names":false,"suffix":""},{"dropping-particle":"","family":"Plebani","given":"Mario","non-dropping-particle":"","parse-names":false,"suffix":""},{"dropping-particle":"","family":"Fogar","given":"Paola","non-dropping-particle":"","parse-names":false,"suffix":""},{"dropping-particle":"","family":"Büchler","given":"Markus W.","non-dropping-particle":"","parse-names":false,"suffix":""},{"dropping-particle":"","family":"Bugert","given":"Peter","non-dropping-particle":"","parse-names":false,"suffix":""},{"dropping-particle":"","family":"Vodicka","given":"Pavel","non-dropping-particle":"","parse-names":false,"suffix":""},{"dropping-particle":"","family":"Boggi","given":"Ugo","non-dropping-particle":"","parse-names":false,"suffix":""},{"dropping-particle":"","family":"Neoptolemos","given":"John P.","non-dropping-particle":"","parse-names":false,"suffix":""},{"dropping-particle":"","family":"Werner","given":"Jens","non-dropping-particle":"","parse-names":false,"suffix":""},{"dropping-particle":"","family":"Canzian","given":"Federico","non-dropping-particle":"","parse-names":false,"suffix":""}],"container-title":"Digestive and Liver Disease","id":"ITEM-1","issue":"2","issued":{"date-parts":[["2013","2","1"]]},"page":"95-99","publisher":"W.B. Saunders","title":"Genetic susceptibility to pancreatic cancer and its functional characterisation: The PANcreatic Disease ReseArch (PANDoRA) consortium","type":"article-journal","volume":"45"},"uris":["http://www.mendeley.com/documents/?uuid=ff9fec36-ff55-49e2-a448-1a324278aae9"]}],"mendeley":{"formattedCitation":"[49]","plainTextFormattedCitation":"[49]","previouslyFormattedCitation":"[46]"},"properties":{"noteIndex":0},"schema":"https://github.com/citation-style-language/schema/raw/master/csl-citation.json"}</w:instrText>
      </w:r>
      <w:r w:rsidR="007D15AD" w:rsidRPr="003A1C99">
        <w:rPr>
          <w:lang w:val="en-GB"/>
        </w:rPr>
        <w:fldChar w:fldCharType="separate"/>
      </w:r>
      <w:r w:rsidR="007E3DC4" w:rsidRPr="007E3DC4">
        <w:rPr>
          <w:noProof/>
          <w:lang w:val="en-GB"/>
        </w:rPr>
        <w:t>[49]</w:t>
      </w:r>
      <w:r w:rsidR="007D15AD" w:rsidRPr="003A1C99">
        <w:rPr>
          <w:lang w:val="en-GB"/>
        </w:rPr>
        <w:fldChar w:fldCharType="end"/>
      </w:r>
      <w:r w:rsidR="007D15AD" w:rsidRPr="003A1C99">
        <w:rPr>
          <w:lang w:val="en-GB"/>
        </w:rPr>
        <w:t>.</w:t>
      </w:r>
      <w:r w:rsidR="00FF5984" w:rsidRPr="003A1C99">
        <w:rPr>
          <w:lang w:val="en-GB"/>
        </w:rPr>
        <w:t xml:space="preserve"> </w:t>
      </w:r>
      <w:r w:rsidR="008F5940">
        <w:rPr>
          <w:lang w:val="en-GB"/>
        </w:rPr>
        <w:t xml:space="preserve">The cases and controls used in this study were from Italy, Germany Poland and United Kingdom. </w:t>
      </w:r>
      <w:proofErr w:type="spellStart"/>
      <w:r w:rsidR="00FF5984" w:rsidRPr="003A1C99">
        <w:rPr>
          <w:lang w:val="en-GB"/>
        </w:rPr>
        <w:t>PanNE</w:t>
      </w:r>
      <w:r w:rsidR="00FA698C">
        <w:rPr>
          <w:lang w:val="en-GB"/>
        </w:rPr>
        <w:t>N</w:t>
      </w:r>
      <w:proofErr w:type="spellEnd"/>
      <w:r w:rsidR="00FF5984" w:rsidRPr="003A1C99">
        <w:rPr>
          <w:lang w:val="en-GB"/>
        </w:rPr>
        <w:t xml:space="preserve"> cases were</w:t>
      </w:r>
      <w:r w:rsidR="00FA698C">
        <w:rPr>
          <w:lang w:val="en-GB"/>
        </w:rPr>
        <w:t xml:space="preserve"> histologically confirmed,</w:t>
      </w:r>
      <w:r w:rsidR="00FF5984" w:rsidRPr="003A1C99">
        <w:rPr>
          <w:lang w:val="en-GB"/>
        </w:rPr>
        <w:t xml:space="preserve"> sporadic and not observed in the context of genetic syndromes</w:t>
      </w:r>
      <w:r w:rsidR="009D3388" w:rsidRPr="003A1C99">
        <w:rPr>
          <w:lang w:val="en-GB"/>
        </w:rPr>
        <w:t>.</w:t>
      </w:r>
      <w:r w:rsidR="00FF5984" w:rsidRPr="003A1C99">
        <w:rPr>
          <w:lang w:val="en-GB"/>
        </w:rPr>
        <w:t xml:space="preserve"> </w:t>
      </w:r>
      <w:r w:rsidR="009D3388" w:rsidRPr="003A1C99">
        <w:rPr>
          <w:lang w:val="en-GB"/>
        </w:rPr>
        <w:t>C</w:t>
      </w:r>
      <w:r w:rsidR="00FF5984" w:rsidRPr="003A1C99">
        <w:rPr>
          <w:lang w:val="en-GB"/>
        </w:rPr>
        <w:t>ontrols were individuals from the general population</w:t>
      </w:r>
      <w:r w:rsidR="00CF3CFC">
        <w:rPr>
          <w:lang w:val="en-GB"/>
        </w:rPr>
        <w:t>,</w:t>
      </w:r>
      <w:r w:rsidR="00FF5984" w:rsidRPr="003A1C99">
        <w:rPr>
          <w:lang w:val="en-GB"/>
        </w:rPr>
        <w:t xml:space="preserve"> without any pancreatic disease at recruitment, individuals </w:t>
      </w:r>
      <w:r w:rsidR="009D3388" w:rsidRPr="003A1C99">
        <w:rPr>
          <w:lang w:val="en-GB"/>
        </w:rPr>
        <w:t>hospitalised for non-tumour related causes, or blood donors</w:t>
      </w:r>
      <w:r w:rsidR="001E6921">
        <w:rPr>
          <w:lang w:val="en-GB"/>
        </w:rPr>
        <w:t>.</w:t>
      </w:r>
      <w:r w:rsidR="009D3388" w:rsidRPr="003A1C99">
        <w:rPr>
          <w:lang w:val="en-GB"/>
        </w:rPr>
        <w:t xml:space="preserve"> </w:t>
      </w:r>
      <w:r w:rsidR="008F5940">
        <w:rPr>
          <w:lang w:val="en-GB"/>
        </w:rPr>
        <w:t>T</w:t>
      </w:r>
      <w:r w:rsidR="009D3388" w:rsidRPr="003A1C99">
        <w:rPr>
          <w:lang w:val="en-GB"/>
        </w:rPr>
        <w:t>he United Kingdom controls</w:t>
      </w:r>
      <w:r w:rsidR="007D15AD" w:rsidRPr="003A1C99">
        <w:rPr>
          <w:lang w:val="en-GB"/>
        </w:rPr>
        <w:t xml:space="preserve"> </w:t>
      </w:r>
      <w:r w:rsidR="001E6921">
        <w:rPr>
          <w:lang w:val="en-GB"/>
        </w:rPr>
        <w:t xml:space="preserve">were </w:t>
      </w:r>
      <w:r w:rsidR="00FF5984" w:rsidRPr="003A1C99">
        <w:rPr>
          <w:lang w:val="en-GB"/>
        </w:rPr>
        <w:t>obtained from the European Prospective Investigation into Cancer and Nutrition (EPIC)</w:t>
      </w:r>
      <w:r w:rsidR="00CF3CFC">
        <w:rPr>
          <w:lang w:val="en-GB"/>
        </w:rPr>
        <w:t xml:space="preserve"> study</w:t>
      </w:r>
      <w:r w:rsidR="00FF5984" w:rsidRPr="003A1C99">
        <w:rPr>
          <w:lang w:val="en-GB"/>
        </w:rPr>
        <w:t>. Data on sex, age and country of origin w</w:t>
      </w:r>
      <w:r w:rsidR="008F5940">
        <w:rPr>
          <w:lang w:val="en-GB"/>
        </w:rPr>
        <w:t>ere</w:t>
      </w:r>
      <w:r w:rsidR="00FF5984" w:rsidRPr="003A1C99">
        <w:rPr>
          <w:lang w:val="en-GB"/>
        </w:rPr>
        <w:t xml:space="preserve"> </w:t>
      </w:r>
      <w:r w:rsidR="007D15AD" w:rsidRPr="003A1C99">
        <w:rPr>
          <w:lang w:val="en-GB"/>
        </w:rPr>
        <w:t>collected for all participants</w:t>
      </w:r>
      <w:r w:rsidR="00FF5984" w:rsidRPr="003A1C99">
        <w:rPr>
          <w:lang w:val="en-GB"/>
        </w:rPr>
        <w:t>.</w:t>
      </w:r>
      <w:r w:rsidR="006266D8">
        <w:rPr>
          <w:lang w:val="en-GB"/>
        </w:rPr>
        <w:t xml:space="preserve"> </w:t>
      </w:r>
      <w:r w:rsidR="007D15AD" w:rsidRPr="003A1C99">
        <w:rPr>
          <w:lang w:val="en-GB"/>
        </w:rPr>
        <w:t xml:space="preserve">The </w:t>
      </w:r>
      <w:r w:rsidR="00CA679B" w:rsidRPr="003A1C99">
        <w:rPr>
          <w:lang w:val="en-GB"/>
        </w:rPr>
        <w:t>Ethics Commission of the Medical Faculty of the University of Heidelberg</w:t>
      </w:r>
      <w:r w:rsidRPr="003A1C99">
        <w:rPr>
          <w:lang w:val="en-GB"/>
        </w:rPr>
        <w:t xml:space="preserve"> approved the PANDoRA study protocol</w:t>
      </w:r>
      <w:r w:rsidR="00CA679B" w:rsidRPr="003A1C99">
        <w:rPr>
          <w:lang w:val="en-GB"/>
        </w:rPr>
        <w:t>. In accordance with the Declaration of Helsinki, written informed consent was obtained from each participant.</w:t>
      </w:r>
      <w:r w:rsidR="004D321C" w:rsidRPr="003A1C99">
        <w:rPr>
          <w:lang w:val="en-GB"/>
        </w:rPr>
        <w:t xml:space="preserve"> </w:t>
      </w:r>
      <w:r w:rsidR="00CA679B" w:rsidRPr="003A1C99">
        <w:rPr>
          <w:lang w:val="en-GB"/>
        </w:rPr>
        <w:t xml:space="preserve">The details of the study population are </w:t>
      </w:r>
      <w:r w:rsidR="00382827" w:rsidRPr="003A1C99">
        <w:rPr>
          <w:lang w:val="en-GB"/>
        </w:rPr>
        <w:t>shown</w:t>
      </w:r>
      <w:r w:rsidR="00CA679B" w:rsidRPr="003A1C99">
        <w:rPr>
          <w:lang w:val="en-GB"/>
        </w:rPr>
        <w:t xml:space="preserve"> in </w:t>
      </w:r>
      <w:r w:rsidR="00382827" w:rsidRPr="003A1C99">
        <w:rPr>
          <w:b/>
          <w:bCs/>
          <w:lang w:val="en-GB"/>
        </w:rPr>
        <w:t>t</w:t>
      </w:r>
      <w:r w:rsidR="00CA679B" w:rsidRPr="003A1C99">
        <w:rPr>
          <w:b/>
          <w:bCs/>
          <w:lang w:val="en-GB"/>
        </w:rPr>
        <w:t xml:space="preserve">able </w:t>
      </w:r>
      <w:r w:rsidR="00382827" w:rsidRPr="003A1C99">
        <w:rPr>
          <w:b/>
          <w:bCs/>
          <w:lang w:val="en-GB"/>
        </w:rPr>
        <w:t>1</w:t>
      </w:r>
      <w:r w:rsidR="00CA679B" w:rsidRPr="003A1C99">
        <w:rPr>
          <w:lang w:val="en-GB"/>
        </w:rPr>
        <w:t>.</w:t>
      </w:r>
    </w:p>
    <w:p w14:paraId="52DE6297" w14:textId="77777777" w:rsidR="0052517A" w:rsidRDefault="0052517A" w:rsidP="00943D69">
      <w:pPr>
        <w:spacing w:line="360" w:lineRule="auto"/>
        <w:rPr>
          <w:lang w:val="en-GB"/>
        </w:rPr>
      </w:pPr>
    </w:p>
    <w:p w14:paraId="67598F52" w14:textId="77777777" w:rsidR="00CF3CFC" w:rsidRPr="003A1C99" w:rsidRDefault="00CF3CFC" w:rsidP="00943D69">
      <w:pPr>
        <w:pStyle w:val="Heading2"/>
        <w:spacing w:before="0" w:line="360" w:lineRule="auto"/>
        <w:rPr>
          <w:rFonts w:eastAsia="Calibri"/>
          <w:lang w:val="en-GB"/>
        </w:rPr>
      </w:pPr>
      <w:r w:rsidRPr="003A1C99">
        <w:rPr>
          <w:rFonts w:eastAsia="Calibri"/>
          <w:lang w:val="en-GB"/>
        </w:rPr>
        <w:t>SNP selection</w:t>
      </w:r>
    </w:p>
    <w:p w14:paraId="71DC22EA" w14:textId="1033E602" w:rsidR="00CF3CFC" w:rsidRPr="00666726" w:rsidRDefault="00CF3CFC" w:rsidP="00943D69">
      <w:pPr>
        <w:spacing w:line="360" w:lineRule="auto"/>
        <w:rPr>
          <w:rFonts w:eastAsia="Calibri"/>
        </w:rPr>
      </w:pPr>
      <w:r w:rsidRPr="003A1C99">
        <w:rPr>
          <w:rFonts w:eastAsia="Calibri"/>
          <w:lang w:val="en-GB"/>
        </w:rPr>
        <w:t>The teloscore was computed using 11 SNPs (</w:t>
      </w:r>
      <w:r w:rsidRPr="003A1C99">
        <w:rPr>
          <w:i/>
          <w:lang w:val="en-GB" w:eastAsia="it-IT"/>
        </w:rPr>
        <w:t>NAF1</w:t>
      </w:r>
      <w:r w:rsidRPr="003A1C99">
        <w:rPr>
          <w:lang w:val="en-GB" w:eastAsia="it-IT"/>
        </w:rPr>
        <w:t xml:space="preserve">-rs7675998, </w:t>
      </w:r>
      <w:r w:rsidRPr="003A1C99">
        <w:rPr>
          <w:i/>
          <w:lang w:val="en-GB" w:eastAsia="it-IT"/>
        </w:rPr>
        <w:t>ZNF676</w:t>
      </w:r>
      <w:r w:rsidRPr="003A1C99">
        <w:rPr>
          <w:lang w:val="en-GB" w:eastAsia="it-IT"/>
        </w:rPr>
        <w:t>-rs409627,</w:t>
      </w:r>
      <w:r w:rsidRPr="003A1C99">
        <w:rPr>
          <w:i/>
          <w:lang w:val="en-GB" w:eastAsia="it-IT"/>
        </w:rPr>
        <w:t xml:space="preserve"> TERC</w:t>
      </w:r>
      <w:r w:rsidRPr="003A1C99">
        <w:rPr>
          <w:lang w:val="en-GB" w:eastAsia="it-IT"/>
        </w:rPr>
        <w:t xml:space="preserve">-rs10936599, </w:t>
      </w:r>
      <w:r w:rsidRPr="003A1C99">
        <w:rPr>
          <w:i/>
          <w:lang w:val="en-GB" w:eastAsia="it-IT"/>
        </w:rPr>
        <w:t>CTC1</w:t>
      </w:r>
      <w:r w:rsidRPr="003A1C99">
        <w:rPr>
          <w:lang w:val="en-GB" w:eastAsia="it-IT"/>
        </w:rPr>
        <w:t xml:space="preserve">-rs3027234, </w:t>
      </w:r>
      <w:r w:rsidRPr="003A1C99">
        <w:rPr>
          <w:i/>
          <w:lang w:val="en-GB" w:eastAsia="it-IT"/>
        </w:rPr>
        <w:t>PXK</w:t>
      </w:r>
      <w:r w:rsidRPr="003A1C99">
        <w:rPr>
          <w:lang w:val="en-GB" w:eastAsia="it-IT"/>
        </w:rPr>
        <w:t xml:space="preserve">-rs6772228, </w:t>
      </w:r>
      <w:r w:rsidRPr="003A1C99">
        <w:rPr>
          <w:i/>
          <w:lang w:val="en-GB" w:eastAsia="it-IT"/>
        </w:rPr>
        <w:t>DHX35</w:t>
      </w:r>
      <w:r w:rsidRPr="003A1C99">
        <w:rPr>
          <w:lang w:val="en-GB" w:eastAsia="it-IT"/>
        </w:rPr>
        <w:t xml:space="preserve">-rs6028466, </w:t>
      </w:r>
      <w:r w:rsidRPr="003A1C99">
        <w:rPr>
          <w:i/>
          <w:lang w:val="en-GB" w:eastAsia="it-IT"/>
        </w:rPr>
        <w:t>OBFC1</w:t>
      </w:r>
      <w:r w:rsidRPr="003A1C99">
        <w:rPr>
          <w:lang w:val="en-GB" w:eastAsia="it-IT"/>
        </w:rPr>
        <w:t xml:space="preserve">-rs9420907, </w:t>
      </w:r>
      <w:r w:rsidRPr="003A1C99">
        <w:rPr>
          <w:i/>
          <w:lang w:val="en-GB" w:eastAsia="it-IT"/>
        </w:rPr>
        <w:t>ZNF208</w:t>
      </w:r>
      <w:r w:rsidRPr="003A1C99">
        <w:rPr>
          <w:lang w:val="en-GB" w:eastAsia="it-IT"/>
        </w:rPr>
        <w:t xml:space="preserve">-rs8105767, </w:t>
      </w:r>
      <w:r w:rsidRPr="003A1C99">
        <w:rPr>
          <w:i/>
          <w:lang w:val="en-GB" w:eastAsia="it-IT"/>
        </w:rPr>
        <w:t>ACYP2</w:t>
      </w:r>
      <w:r w:rsidRPr="003A1C99">
        <w:rPr>
          <w:lang w:val="en-GB" w:eastAsia="it-IT"/>
        </w:rPr>
        <w:t xml:space="preserve">-rs11125529, </w:t>
      </w:r>
      <w:r w:rsidRPr="003A1C99">
        <w:rPr>
          <w:i/>
          <w:lang w:val="en-GB" w:eastAsia="it-IT"/>
        </w:rPr>
        <w:t>TERT</w:t>
      </w:r>
      <w:r w:rsidRPr="003A1C99">
        <w:rPr>
          <w:lang w:val="en-GB" w:eastAsia="it-IT"/>
        </w:rPr>
        <w:t xml:space="preserve">-rs2736100 and </w:t>
      </w:r>
      <w:r w:rsidRPr="003A1C99">
        <w:rPr>
          <w:i/>
          <w:lang w:val="en-GB" w:eastAsia="it-IT"/>
        </w:rPr>
        <w:t>ZBTB46</w:t>
      </w:r>
      <w:r w:rsidRPr="003A1C99">
        <w:rPr>
          <w:lang w:val="en-GB" w:eastAsia="it-IT"/>
        </w:rPr>
        <w:t xml:space="preserve">-rs755017) </w:t>
      </w:r>
      <w:r w:rsidRPr="003A1C99">
        <w:rPr>
          <w:rFonts w:eastAsia="Calibri"/>
          <w:lang w:val="en-GB"/>
        </w:rPr>
        <w:t xml:space="preserve">identified through genome-wide association studies (GWAS) that utilized TL as the outcome </w:t>
      </w:r>
      <w:r w:rsidRPr="003A1C99">
        <w:rPr>
          <w:rFonts w:eastAsia="Calibri"/>
          <w:lang w:val="en-GB"/>
        </w:rPr>
        <w:fldChar w:fldCharType="begin" w:fldLock="1"/>
      </w:r>
      <w:r w:rsidR="006107D1">
        <w:rPr>
          <w:rFonts w:eastAsia="Calibri"/>
          <w:lang w:val="en-GB"/>
        </w:rPr>
        <w:instrText>ADDIN CSL_CITATION {"citationItems":[{"id":"ITEM-1","itemData":{"DOI":"10.1001/jamaoncol.2016.5945","ISSN":"23742445","PMID":"28241208","abstract":"IMPORTANCE: The causal direction and magnitude of the association between telomere length and incidence of cancer and non-neoplastic diseases is uncertain owing to the susceptibility of observational studies to confounding and reverse causation. OBJECTIVE: To conduct a Mendelian randomization study, using germline genetic variants as instrumental variables, to appraise the causal relevance of telomere length for risk of cancer and non-neoplastic diseases. DATA SOURCES: Genomewide association studies (GWAS) published up to January 15, 2015. STUDY SELECTION: GWAS of noncommunicable diseases that assayed germline genetic variation and did not select cohort or control participants on the basis of preexisting diseases. Of 163 GWAS of noncommunicable diseases identified, summary data from 103 were available. DATA EXTRACTION AND SYNTHESIS: Summary association statistics for single nucleotide polymorphisms (SNPs) that are strongly associated with telomere length in the general population. MAIN OUTCOMES AND MEASURES: Odds ratios (ORs) and 95% confidence intervals (CIs) for disease per standard deviation (SD) higher telomere length due to germline genetic variation. RESULTS: Summary data were available for 35 cancers and 48 non-neoplastic diseases, corresponding to 420 081 cases (median cases, 2526 per disease) and 1 093 105 controls (median, 6789 per disease). Increased telomere length due to germline genetic variation was generally associated with increased risk for site-specific cancers. The strongest associations (ORs [95% CIs] per 1-SD change in genetically increased telomere length) were observed for glioma, 5.27 (3.15-8.81); serous low-malignant-potential ovarian cancer, 4.35 (2.39-7.94); lung adenocarcinoma, 3.19 (2.40-4.22); neuroblastoma, 2.98 (1.92-4.62); bladder cancer, 2.19 (1.32-3.66); melanoma, 1.87 (1.55-2.26); testicular cancer, 1.76 (1.02-3.04); kidney cancer, 1.55 (1.08-2.23); and endometrial cancer, 1.31 (1.07-1.61). Associations were stronger for rarer cancers and at tissue sites with lower rates of stem cell division. There was generally little evidence of association between genetically increased telomere length and risk of psychiatric, autoimmune, inflammatory, diabetic, and other non-neoplastic diseases, except for coronary heart disease (OR, 0.78 [95% CI, 0.67-0.90]), abdominal aortic aneurysm (OR, 0.63 [95% CI, 0.49-0.81]), celiac disease (OR, 0.42 [95% CI, 0.28-0.61]) and interstitial lung disease (OR, 0.09 [95% CI, 0.05-0.15]). CONCLU…","author":[{"dropping-particle":"","family":"Haycock","given":"Philip C.","non-dropping-particle":"","parse-names":false,"suffix":""},{"dropping-particle":"","family":"Burgess","given":"Stephen","non-dropping-particle":"","parse-names":false,"suffix":""},{"dropping-particle":"","family":"Nounu","given":"Aayah","non-dropping-particle":"","parse-names":false,"suffix":""},{"dropping-particle":"","family":"Zheng","given":"Jie","non-dropping-particle":"","parse-names":false,"suffix":""},{"dropping-particle":"","family":"Okoli","given":"George N.","non-dropping-particle":"","parse-names":false,"suffix":""},{"dropping-particle":"","family":"Bowden","given":"Jack","non-dropping-particle":"","parse-names":false,"suffix":""},{"dropping-particle":"","family":"Wade","given":"Kaitlin Hazel","non-dropping-particle":"","parse-names":false,"suffix":""},{"dropping-particle":"","family":"Timpson","given":"Nicholas J.","non-dropping-particle":"","parse-names":false,"suffix":""},{"dropping-particle":"","family":"Evans","given":"David M.","non-dropping-particle":"","parse-names":false,"suffix":""},{"dropping-particle":"","family":"Willeit","given":"Peter","non-dropping-particle":"","parse-names":false,"suffix":""},{"dropping-particle":"","family":"Aviv","given":"Abraham","non-dropping-particle":"","parse-names":false,"suffix":""},{"dropping-particle":"","family":"Gaunt","given":"Tom R.","non-dropping-particle":"","parse-names":false,"suffix":""},{"dropping-particle":"","family":"Hemani","given":"Gibran","non-dropping-particle":"","parse-names":false,"suffix":""},{"dropping-particle":"","family":"Mangino","given":"Massimo","non-dropping-particle":"","parse-names":false,"suffix":""},{"dropping-particle":"","family":"Ellis","given":"Hayley Patricia","non-dropping-particle":"","parse-names":false,"suffix":""},{"dropping-particle":"","family":"Kurian","given":"Kathreena M.","non-dropping-particle":"","parse-names":false,"suffix":""},{"dropping-particle":"","family":"Pooley","given":"Karen A.","non-dropping-particle":"","parse-names":false,"suffix":""},{"dropping-particle":"","family":"Eeles","given":"Rosalind A.","non-dropping-particle":"","parse-names":false,"suffix":""},{"dropping-particle":"","family":"Lee","given":"Jeffrey E.","non-dropping-particle":"","parse-names":false,"suffix":""},{"dropping-particle":"","family":"Fang","given":"Shenying","non-dropping-particle":"","parse-names":false,"suffix":""},{"dropping-particle":"V.","family":"Chen","given":"Wei","non-dropping-particle":"","parse-names":false,"suffix":""},{"dropping-particle":"","family":"Law","given":"Matthew H.","non-dropping-particle":"","parse-names":false,"suffix":""},{"dropping-particle":"","family":"Bowdler","given":"Lisa M.","non-dropping-particle":"","parse-names":false,"suffix":""},{"dropping-particle":"","family":"Iles","given":"Mark M.","non-dropping-particle":"","parse-names":false,"suffix":""},{"dropping-particle":"","family":"Yang","given":"Qiong","non-dropping-particle":"","parse-names":false,"suffix":""},{"dropping-particle":"","family":"Worrall","given":"Bradford B.","non-dropping-particle":"","parse-names":false,"suffix":""},{"dropping-particle":"","family":"Markus","given":"Hugh Stephen","non-dropping-particle":"","parse-names":false,"suffix":""},{"dropping-particle":"","family":"Hung","given":"Rayjean J.","non-dropping-particle":"","parse-names":false,"suffix":""},{"dropping-particle":"","family":"Amos","given":"Chris I.","non-dropping-particle":"","parse-names":false,"suffix":""},{"dropping-particle":"","family":"Spurdle","given":"Amanda B.","non-dropping-particle":"","parse-names":false,"suffix":""},{"dropping-particle":"","family":"Thompson","given":"Deborah J.","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container-title":"JAMA Oncology","id":"ITEM-1","issue":"5","issued":{"date-parts":[["2017","5","1"]]},"language":"eng","page":"636-651","publisher":"American Medical Association","title":"Association between telomere length and risk of cancer and non-neoplastic diseases a mendelian randomization study","type":"article-journal","volume":"3"},"uris":["http://www.mendeley.com/documents/?uuid=ab6023f3-b62e-4735-90d1-0df5f1e6724e"]},{"id":"ITEM-2","itemData":{"DOI":"10.1038/ng.2528","ISSN":"1061-4036","PMID":"23535734","abstract":"Interindividual variation in mean leukocyte telomere length (LTL) is associated with cancer and several age-associated diseases. We report here a genome-wide meta-analysis of 37,684 individuals with replication of selected variants in an additional 10,739 individuals. We identified seven loci, including five new loci, associated with mean LTL (P &lt; 5 × 10(-8)). Five of the loci contain candidate genes (TERC, TERT, NAF1, OBFC1 and RTEL1) that are known to be involved in telomere biology. Lead SNPs at two loci (TERC and TERT) associate with several cancers and other diseases, including idiopathic pulmonary fibrosis. Moreover, a genetic risk score analysis combining lead variants at all 7 loci in 22,233 coronary artery disease cases and 64,762 controls showed an association of the alleles associated with shorter LTL with increased risk of coronary artery disease (21% (95% confidence interval, 5-35%) per standard deviation in LTL, P = 0.014). Our findings support a causal role of telomere-length variation in some age-related diseases.","author":[{"dropping-particle":"","family":"Codd","given":"Veryan","non-dropping-particle":"","parse-names":false,"suffix":""},{"dropping-particle":"","family":"Nelson","given":"Christopher P","non-dropping-particle":"","parse-names":false,"suffix":""},{"dropping-particle":"","family":"Albrecht","given":"Eva","non-dropping-particle":"","parse-names":false,"suffix":""},{"dropping-particle":"","family":"Mangino","given":"Massimo","non-dropping-particle":"","parse-names":false,"suffix":""},{"dropping-particle":"","family":"Deelen","given":"Joris","non-dropping-particle":"","parse-names":false,"suffix":""},{"dropping-particle":"","family":"Buxton","given":"Jessica L","non-dropping-particle":"","parse-names":false,"suffix":""},{"dropping-particle":"","family":"Hottenga","given":"Jouke Jan","non-dropping-particle":"","parse-names":false,"suffix":""},{"dropping-particle":"","family":"Fischer","given":"Krista","non-dropping-particle":"","parse-names":false,"suffix":""},{"dropping-particle":"","family":"Esko","given":"Tõnu","non-dropping-particle":"","parse-names":false,"suffix":""},{"dropping-particle":"","family":"Surakka","given":"Ida","non-dropping-particle":"","parse-names":false,"suffix":""},{"dropping-particle":"","family":"Broer","given":"Linda","non-dropping-particle":"","parse-names":false,"suffix":""},{"dropping-particle":"","family":"Nyholt","given":"Dale R","non-dropping-particle":"","parse-names":false,"suffix":""},{"dropping-particle":"","family":"Leach","given":"Irene Mateo","non-dropping-particle":"","parse-names":false,"suffix":""},{"dropping-particle":"","family":"Salo","given":"Perttu","non-dropping-particle":"","parse-names":false,"suffix":""},{"dropping-particle":"","family":"Hägg","given":"Sara","non-dropping-particle":"","parse-names":false,"suffix":""},{"dropping-particle":"","family":"Matthews","given":"Mary K","non-dropping-particle":"","parse-names":false,"suffix":""},{"dropping-particle":"","family":"Palmen","given":"Jutta","non-dropping-particle":"","parse-names":false,"suffix":""},{"dropping-particle":"","family":"Norata","given":"Giuseppe D","non-dropping-particle":"","parse-names":false,"suffix":""},{"dropping-particle":"","family":"O'Reilly","given":"Paul F","non-dropping-particle":"","parse-names":false,"suffix":""},{"dropping-particle":"","family":"Saleheen","given":"Danish","non-dropping-particle":"","parse-names":false,"suffix":""},{"dropping-particle":"","family":"Amin","given":"Najaf","non-dropping-particle":"","parse-names":false,"suffix":""},{"dropping-particle":"","family":"Balmforth","given":"Anthony J","non-dropping-particle":"","parse-names":false,"suffix":""},{"dropping-particle":"","family":"Beekman","given":"Marian","non-dropping-particle":"","parse-names":false,"suffix":""},{"dropping-particle":"","family":"Boer","given":"Rudolf A","non-dropping-particle":"de","parse-names":false,"suffix":""},{"dropping-particle":"","family":"Böhringer","given":"Stefan","non-dropping-particle":"","parse-names":false,"suffix":""},{"dropping-particle":"","family":"Braund","given":"Peter S","non-dropping-particle":"","parse-names":false,"suffix":""},{"dropping-particle":"","family":"Burton","given":"Paul R","non-dropping-particle":"","parse-names":false,"suffix":""},{"dropping-particle":"","family":"Craen","given":"Anton J Mde","non-dropping-particle":"","parse-names":false,"suffix":""},{"dropping-particle":"","family":"Denniff","given":"Matthew","non-dropping-particle":"","parse-names":false,"suffix":""},{"dropping-particle":"","family":"Dong","given":"Yanbin","non-dropping-particle":"","parse-names":false,"suffix":""},{"dropping-particle":"","family":"Douroudis","given":"Konstantinos","non-dropping-particle":"","parse-names":false,"suffix":""},{"dropping-particle":"","family":"Dubinina","given":"Elena","non-dropping-particle":"","parse-names":false,"suffix":""},{"dropping-particle":"","family":"Eriksson","given":"Johan G","non-dropping-particle":"","parse-names":false,"suffix":""},{"dropping-particle":"","family":"Garlaschelli","given":"Katia","non-dropping-particle":"","parse-names":false,"suffix":""},{"dropping-particle":"","family":"Guo","given":"Dehuang","non-dropping-particle":"","parse-names":false,"suffix":""},{"dropping-particle":"","family":"Hartikainen","given":"Anna-Liisa","non-dropping-particle":"","parse-names":false,"suffix":""},{"dropping-particle":"","family":"Henders","given":"Anjali K","non-dropping-particle":"","parse-names":false,"suffix":""},{"dropping-particle":"","family":"Houwing-Duistermaat","given":"Jeanine J","non-dropping-particle":"","parse-names":false,"suffix":""},{"dropping-particle":"","family":"Kananen","given":"Laura","non-dropping-particle":"","parse-names":false,"suffix":""},{"dropping-particle":"","family":"Karssen","given":"Lennart C","non-dropping-particle":"","parse-names":false,"suffix":""},{"dropping-particle":"","family":"Kettunen","given":"Johannes","non-dropping-particle":"","parse-names":false,"suffix":""},{"dropping-particle":"","family":"Klopp","given":"Norman","non-dropping-particle":"","parse-names":false,"suffix":""},{"dropping-particle":"","family":"Lagou","given":"Vasiliki","non-dropping-particle":"","parse-names":false,"suffix":""},{"dropping-particle":"","family":"Leeuwen","given":"Elisabeth M","non-dropping-particle":"van","parse-names":false,"suffix":""},{"dropping-particle":"","family":"Madden","given":"Pamela A","non-dropping-particle":"","parse-names":false,"suffix":""},{"dropping-particle":"","family":"Mägi","given":"Reedik","non-dropping-particle":"","parse-names":false,"suffix":""},{"dropping-particle":"","family":"Magnusson","given":"Patrik K E","non-dropping-particle":"","parse-names":false,"suffix":""},{"dropping-particle":"","family":"Männistö","given":"Satu","non-dropping-particle":"","parse-names":false,"suffix":""},{"dropping-particle":"","family":"McCarthy","given":"Mark I","non-dropping-particle":"","parse-names":false,"suffix":""},{"dropping-particle":"","family":"Medland","given":"Sarah E","non-dropping-particle":"","parse-names":false,"suffix":""},{"dropping-particle":"","family":"Mihailov","given":"Evelin","non-dropping-particle":"","parse-names":false,"suffix":""},{"dropping-particle":"","family":"Montgomery","given":"Grant W","non-dropping-particle":"","parse-names":false,"suffix":""},{"dropping-particle":"","family":"Oostra","given":"Ben A","non-dropping-particle":"","parse-names":false,"suffix":""},{"dropping-particle":"","family":"Palotie","given":"Aarno","non-dropping-particle":"","parse-names":false,"suffix":""},{"dropping-particle":"","family":"Peters","given":"Annette","non-dropping-particle":"","parse-names":false,"suffix":""},{"dropping-particle":"","family":"Pollard","given":"Helen","non-dropping-particle":"","parse-names":false,"suffix":""},{"dropping-particle":"","family":"Pouta","given":"Anneli","non-dropping-particle":"","parse-names":false,"suffix":""},{"dropping-particle":"","family":"Prokopenko","given":"Inga","non-dropping-particle":"","parse-names":false,"suffix":""},{"dropping-particle":"","family":"Ripatti","given":"Samuli","non-dropping-particle":"","parse-names":false,"suffix":""},{"dropping-particle":"","family":"Salomaa","given":"Veikko","non-dropping-particle":"","parse-names":false,"suffix":""},{"dropping-particle":"","family":"Suchiman","given":"H Eka D","non-dropping-particle":"","parse-names":false,"suffix":""},{"dropping-particle":"","family":"Valdes","given":"Ana M","non-dropping-particle":"","parse-names":false,"suffix":""},{"dropping-particle":"","family":"Verweij","given":"Niek","non-dropping-particle":"","parse-names":false,"suffix":""},{"dropping-particle":"","family":"Viñuela","given":"Ana","non-dropping-particle":"","parse-names":false,"suffix":""},{"dropping-particle":"","family":"Wang","given":"Xiaoling","non-dropping-particle":"","parse-names":false,"suffix":""},{"dropping-particle":"","family":"Wichmann","given":"H-Erich","non-dropping-particle":"","parse-names":false,"suffix":""},{"dropping-particle":"","family":"Widen","given":"Elisabeth","non-dropping-particle":"","parse-names":false,"suffix":""},{"dropping-particle":"","family":"Willemsen","given":"Gonneke","non-dropping-particle":"","parse-names":false,"suffix":""},{"dropping-particle":"","family":"Wright","given":"Margaret J","non-dropping-particle":"","parse-names":false,"suffix":""},{"dropping-particle":"","family":"Xia","given":"Kai","non-dropping-particle":"","parse-names":false,"suffix":""},{"dropping-particle":"","family":"Xiao","given":"Xiangjun","non-dropping-particle":"","parse-names":false,"suffix":""},{"dropping-particle":"","family":"Veldhuisen","given":"Dirk J","non-dropping-particle":"van","parse-names":false,"suffix":""},{"dropping-particle":"","family":"Catapano","given":"Alberico L","non-dropping-particle":"","parse-names":false,"suffix":""},{"dropping-particle":"","family":"Tobin","given":"Martin D","non-dropping-particle":"","parse-names":false,"suffix":""},{"dropping-particle":"","family":"Hall","given":"Alistair S","non-dropping-particle":"","parse-names":false,"suffix":""},{"dropping-particle":"","family":"Blakemore","given":"Alexandra I F","non-dropping-particle":"","parse-names":false,"suffix":""},{"dropping-particle":"","family":"Gilst","given":"Wiek H","non-dropping-particle":"van","parse-names":false,"suffix":""},{"dropping-particle":"","family":"Zhu","given":"Haidong","non-dropping-particle":"","parse-names":false,"suffix":""},{"dropping-particle":"","family":"Erdmann","given":"Jeanette","non-dropping-particle":"","parse-names":false,"suffix":""},{"dropping-particle":"","family":"Reilly","given":"Muredach P","non-dropping-particle":"","parse-names":false,"suffix":""},{"dropping-particle":"","family":"Kathiresan","given":"Sekar","non-dropping-particle":"","parse-names":false,"suffix":""},{"dropping-particle":"","family":"Schunkert","given":"Heribert","non-dropping-particle":"","parse-names":false,"suffix":""},{"dropping-particle":"","family":"Talmud","given":"Philippa J","non-dropping-particle":"","parse-names":false,"suffix":""},{"dropping-particle":"","family":"Pedersen","given":"Nancy L","non-dropping-particle":"","parse-names":false,"suffix":""},{"dropping-particle":"","family":"Perola","given":"Markus","non-dropping-particle":"","parse-names":false,"suffix":""},{"dropping-particle":"","family":"Ouwehand","given":"Willem","non-dropping-particle":"","parse-names":false,"suffix":""},{"dropping-particle":"","family":"Kaprio","given":"Jaakko","non-dropping-particle":"","parse-names":false,"suffix":""},{"dropping-particle":"","family":"Martin","given":"Nicholas G","non-dropping-particle":"","parse-names":false,"suffix":""},{"dropping-particle":"","family":"Duijn","given":"Cornelia M","non-dropping-particle":"van","parse-names":false,"suffix":""},{"dropping-particle":"","family":"Hovatta","given":"Iiris","non-dropping-particle":"","parse-names":false,"suffix":""},{"dropping-particle":"","family":"Gieger","given":"Christian","non-dropping-particle":"","parse-names":false,"suffix":""},{"dropping-particle":"","family":"Metspalu","given":"Andres","non-dropping-particle":"","parse-names":false,"suffix":""},{"dropping-particle":"","family":"Boomsma","given":"Dorret I","non-dropping-particle":"","parse-names":false,"suffix":""},{"dropping-particle":"","family":"Jarvelin","given":"Marjo-Riitta","non-dropping-particle":"","parse-names":false,"suffix":""},{"dropping-particle":"","family":"Slagboom","given":"P Eline","non-dropping-particle":"","parse-names":false,"suffix":""},{"dropping-particle":"","family":"Thompson","given":"John R","non-dropping-particle":"","parse-names":false,"suffix":""},{"dropping-particle":"","family":"Spector","given":"Tim D","non-dropping-particle":"","parse-names":false,"suffix":""},{"dropping-particle":"","family":"Harst","given":"Pim","non-dropping-particle":"van der","parse-names":false,"suffix":""},{"dropping-particle":"","family":"Samani","given":"Nilesh J","non-dropping-particle":"","parse-names":false,"suffix":""}],"container-title":"Nature Genetics","id":"ITEM-2","issue":"4","issued":{"date-parts":[["2013","4"]]},"page":"422-427","publisher":"NIH Public Access","title":"Identification of seven loci affecting mean telomere length and their association with disease","type":"article-journal","volume":"45"},"uris":["http://www.mendeley.com/documents/?uuid=ef1dbcaa-53a2-433c-8e78-6458a9e275b4"]},{"id":"ITEM-3","itemData":{"DOI":"10.1093/hmg/dds382","ISSN":"1460-2083","PMID":"23001564","abstract":"Leukocyte telomere length (LTL) is associated with a number of common age-related diseases and is a heritable trait. Previous genome-wide association studies (GWASs) identified two loci on chromosomes 3q26.2 (TERC) and 10q24.33 (OBFC1) that are associated with the inter-individual LTL variation. We performed a meta-analysis of 9190 individuals from six independent GWAS and validated our findings in 2226 individuals from four additional studies. We confirmed previously reported associations with OBFC1 (rs9419958 P = 9.1 × 10(-11)) and with the telomerase RNA component TERC (rs1317082, P = 1.1 × 10(-8)). We also identified two novel genomic regions associated with LTL variation that map near a conserved telomere maintenance complex component 1 (CTC1; rs3027234, P = 3.6 × 10(-8)) on chromosome17p13.1 and zinc finger protein 676 (ZNF676; rs412658, P = 3.3 × 10(-8)) on 19p12. The minor allele of rs3027234 was associated with both shorter LTL and lower expression of CTC1. Our findings are consistent with the recent observations that point mutations in CTC1 cause short telomeres in both Arabidopsis and humans affected by a rare Mendelian syndrome. Overall, our results provide novel insights into the genetic architecture of inter-individual LTL variation in the general population.","author":[{"dropping-particle":"","family":"Mangino","given":"Massimo","non-dropping-particle":"","parse-names":false,"suffix":""},{"dropping-particle":"","family":"Hwang","given":"Shih-Jen","non-dropping-particle":"","parse-names":false,"suffix":""},{"dropping-particle":"","family":"Spector","given":"Timothy D.","non-dropping-particle":"","parse-names":false,"suffix":""},{"dropping-particle":"","family":"Hunt","given":"Steven C.","non-dropping-particle":"","parse-names":false,"suffix":""},{"dropping-particle":"","family":"Kimura","given":"Masayuki","non-dropping-particle":"","parse-names":false,"suffix":""},{"dropping-particle":"","family":"Fitzpatrick","given":"Annette L.","non-dropping-particle":"","parse-names":false,"suffix":""},{"dropping-particle":"","family":"Christiansen","given":"Lene","non-dropping-particle":"","parse-names":false,"suffix":""},{"dropping-particle":"","family":"Petersen","given":"Inge","non-dropping-particle":"","parse-names":false,"suffix":""},{"dropping-particle":"","family":"Elbers","given":"Clara C.","non-dropping-particle":"","parse-names":false,"suffix":""},{"dropping-particle":"","family":"Harris","given":"Tamara","non-dropping-particle":"","parse-names":false,"suffix":""},{"dropping-particle":"","family":"Chen","given":"Wei","non-dropping-particle":"","parse-names":false,"suffix":""},{"dropping-particle":"","family":"Srinivasan","given":"Sathanur R.","non-dropping-particle":"","parse-names":false,"suffix":""},{"dropping-particle":"","family":"Kark","given":"Jeremy D.","non-dropping-particle":"","parse-names":false,"suffix":""},{"dropping-particle":"","family":"Benetos","given":"Athanase","non-dropping-particle":"","parse-names":false,"suffix":""},{"dropping-particle":"","family":"Shamieh","given":"Said","non-dropping-particle":"El","parse-names":false,"suffix":""},{"dropping-particle":"","family":"Visvikis-Siest","given":"Sophie","non-dropping-particle":"","parse-names":false,"suffix":""},{"dropping-particle":"","family":"Christensen","given":"Kaare","non-dropping-particle":"","parse-names":false,"suffix":""},{"dropping-particle":"","family":"Berenson","given":"Gerald S.","non-dropping-particle":"","parse-names":false,"suffix":""},{"dropping-particle":"","family":"Valdes","given":"Ana M.","non-dropping-particle":"","parse-names":false,"suffix":""},{"dropping-particle":"","family":"Viñuela","given":"Ana","non-dropping-particle":"","parse-names":false,"suffix":""},{"dropping-particle":"","family":"Garcia","given":"Melissa","non-dropping-particle":"","parse-names":false,"suffix":""},{"dropping-particle":"","family":"Arnett","given":"Donna K.","non-dropping-particle":"","parse-names":false,"suffix":""},{"dropping-particle":"","family":"Broeckel","given":"Ulrich","non-dropping-particle":"","parse-names":false,"suffix":""},{"dropping-particle":"","family":"Province","given":"Michael A.","non-dropping-particle":"","parse-names":false,"suffix":""},{"dropping-particle":"","family":"Pankow","given":"James S.","non-dropping-particle":"","parse-names":false,"suffix":""},{"dropping-particle":"","family":"Kammerer","given":"Candace","non-dropping-particle":"","parse-names":false,"suffix":""},{"dropping-particle":"","family":"Liu","given":"Yongmei","non-dropping-particle":"","parse-names":false,"suffix":""},{"dropping-particle":"","family":"Nalls","given":"Michael","non-dropping-particle":"","parse-names":false,"suffix":""},{"dropping-particle":"","family":"Tishkoff","given":"Sarah","non-dropping-particle":"","parse-names":false,"suffix":""},{"dropping-particle":"","family":"Thomas","given":"Fridtjof","non-dropping-particle":"","parse-names":false,"suffix":""},{"dropping-particle":"","family":"Ziv","given":"Elad","non-dropping-particle":"","parse-names":false,"suffix":""},{"dropping-particle":"","family":"Psaty","given":"Bruce M.","non-dropping-particle":"","parse-names":false,"suffix":""},{"dropping-particle":"","family":"Bis","given":"Joshua C.","non-dropping-particle":"","parse-names":false,"suffix":""},{"dropping-particle":"","family":"Rotter","given":"Jerome I.","non-dropping-particle":"","parse-names":false,"suffix":""},{"dropping-particle":"","family":"Taylor","given":"Kent D.","non-dropping-particle":"","parse-names":false,"suffix":""},{"dropping-particle":"","family":"Smith","given":"Erin","non-dropping-particle":"","parse-names":false,"suffix":""},{"dropping-particle":"","family":"Schork","given":"Nicholas J.","non-dropping-particle":"","parse-names":false,"suffix":""},{"dropping-particle":"","family":"Levy","given":"Daniel","non-dropping-particle":"","parse-names":false,"suffix":""},{"dropping-particle":"","family":"Aviv","given":"Abraham","non-dropping-particle":"","parse-names":false,"suffix":""}],"container-title":"Human molecular genetics","id":"ITEM-3","issue":"24","issued":{"date-parts":[["2012","12","15"]]},"page":"5385-94","title":"Genome-wide meta-analysis points to CTC1 and ZNF676 as genes regulating telomere homeostasis in humans.","type":"article-journal","volume":"21"},"uris":["http://www.mendeley.com/documents/?uuid=4a848d32-0f77-47be-bfbe-8081e0b94642"]},{"id":"ITEM-4","itemData":{"DOI":"10.1073/pnas.0911494107","ISSN":"00278424","PMID":"20421499","abstract":"Telomeres are engaged in a host of cellular functions, and their length is regulated by multiple genes. Telomere shortening, in the course of somatic cell replication, ultimately leads to replicative senescence. In humans, rare mutations in genes that regulate telomere length have been identified in monogenic diseases such as dyskeratosis congenita andidiopathic pulmonary fibrosis, which are associated with shortened leukocyte telomere length (LTL) and increased risk for aplastic anemia. Shortened LTL is observed in a host of aging-related complex genetic diseases and is associated with diminished survival in the elderly. We report results of a genome-wide association study of LTL in a consortium of four observational studies (n = 3,417 participants with LTL and genome-wide genotyping). SNPs in the regions of the oligonucleotide/ oligosaccharide-binding folds containing one gene (OBFC1; rs4387287; P = 3.9 × 10-9) and chemokine (C-X-C motif) receptor 4 gene (CXCR4; rs4452212; P = 2.9 × 10-8)were associatedwith LTL at a genome-wide significance level (P &lt; 5 × 10-8). We attempted replication of the top SNPs at these loci through de novo genotyping of 1,893 additional individuals and in silico lookup in another observational study (n = 2,876), and we confirmed the association findings for OBFC1 but not CXCR4. In addition, we confirmed the telomerase RNA component (TERC) as a gene associated with LTL (P=1.1 × 10-5). The identification of OBFC1 through genome-wide association as a locus for interindividual variation in LTL in the general population advances the understanding of telomere biology in humans and mayp rovide insights into aging-related disorders linked to altered LTL dynamics.","author":[{"dropping-particle":"","family":"Levy","given":"Daniel","non-dropping-particle":"","parse-names":false,"suffix":""},{"dropping-particle":"","family":"Neuhausen","given":"Susan L.","non-dropping-particle":"","parse-names":false,"suffix":""},{"dropping-particle":"","family":"Hunt","given":"Steven C.","non-dropping-particle":"","parse-names":false,"suffix":""},{"dropping-particle":"","family":"Kimura","given":"Masayuki","non-dropping-particle":"","parse-names":false,"suffix":""},{"dropping-particle":"","family":"Hwang","given":"Shih Jen","non-dropping-particle":"","parse-names":false,"suffix":""},{"dropping-particle":"","family":"Chen","given":"Wei","non-dropping-particle":"","parse-names":false,"suffix":""},{"dropping-particle":"","family":"Bis","given":"Joshua C.","non-dropping-particle":"","parse-names":false,"suffix":""},{"dropping-particle":"","family":"Fitzpatrick","given":"Annette L.","non-dropping-particle":"","parse-names":false,"suffix":""},{"dropping-particle":"","family":"Smith","given":"Erin","non-dropping-particle":"","parse-names":false,"suffix":""},{"dropping-particle":"","family":"Johnson","given":"Andrew D.","non-dropping-particle":"","parse-names":false,"suffix":""},{"dropping-particle":"","family":"Gardner","given":"Jeffrey P.","non-dropping-particle":"","parse-names":false,"suffix":""},{"dropping-particle":"","family":"Srinivasan","given":"Sathanur R.","non-dropping-particle":"","parse-names":false,"suffix":""},{"dropping-particle":"","family":"Schork","given":"Nicholas","non-dropping-particle":"","parse-names":false,"suffix":""},{"dropping-particle":"","family":"Rotter","given":"Jerome I.","non-dropping-particle":"","parse-names":false,"suffix":""},{"dropping-particle":"","family":"Herbig","given":"Utz","non-dropping-particle":"","parse-names":false,"suffix":""},{"dropping-particle":"","family":"Psaty","given":"Bruce M.","non-dropping-particle":"","parse-names":false,"suffix":""},{"dropping-particle":"","family":"Sastrasinh","given":"Malinee","non-dropping-particle":"","parse-names":false,"suffix":""},{"dropping-particle":"","family":"Murray","given":"Sarah S.","non-dropping-particle":"","parse-names":false,"suffix":""},{"dropping-particle":"","family":"Vasan","given":"Ramachandran S.","non-dropping-particle":"","parse-names":false,"suffix":""},{"dropping-particle":"","family":"Province","given":"Michael A.","non-dropping-particle":"","parse-names":false,"suffix":""},{"dropping-particle":"","family":"Glazer","given":"Nicole L.","non-dropping-particle":"","parse-names":false,"suffix":""},{"dropping-particle":"","family":"Lu","given":"Xiaobin","non-dropping-particle":"","parse-names":false,"suffix":""},{"dropping-particle":"","family":"Cao","given":"Xiaojian","non-dropping-particle":"","parse-names":false,"suffix":""},{"dropping-particle":"","family":"Kronmal","given":"Richard","non-dropping-particle":"","parse-names":false,"suffix":""},{"dropping-particle":"","family":"Mangino","given":"Massimo","non-dropping-particle":"","parse-names":false,"suffix":""},{"dropping-particle":"","family":"Soranzo","given":"Nicole","non-dropping-particle":"","parse-names":false,"suffix":""},{"dropping-particle":"","family":"Spector","given":"Tim D.","non-dropping-particle":"","parse-names":false,"suffix":""},{"dropping-particle":"","family":"Berenson","given":"Gerald S.","non-dropping-particle":"","parse-names":false,"suffix":""},{"dropping-particle":"","family":"Aviv","given":"Abraham","non-dropping-particle":"","parse-names":false,"suffix":""}],"container-title":"Proceedings of the National Academy of Sciences of the United States of America","id":"ITEM-4","issue":"20","issued":{"date-parts":[["2010","5","18"]]},"page":"9293-9298","publisher":"National Academy of Sciences","title":"Genome-wide association identifies OBFC1 as a locus involved in human leukocyte telomere biology","type":"article-journal","volume":"107"},"uris":["http://www.mendeley.com/documents/?uuid=f1d7ce43-c0f4-3169-8819-4491ea836695"]}],"mendeley":{"formattedCitation":"[23,33–35]","plainTextFormattedCitation":"[23,33–35]","previouslyFormattedCitation":"[23,33–35]"},"properties":{"noteIndex":0},"schema":"https://github.com/citation-style-language/schema/raw/master/csl-citation.json"}</w:instrText>
      </w:r>
      <w:r w:rsidRPr="003A1C99">
        <w:rPr>
          <w:rFonts w:eastAsia="Calibri"/>
          <w:lang w:val="en-GB"/>
        </w:rPr>
        <w:fldChar w:fldCharType="separate"/>
      </w:r>
      <w:r w:rsidR="006107D1" w:rsidRPr="006107D1">
        <w:rPr>
          <w:rFonts w:eastAsia="Calibri"/>
          <w:noProof/>
        </w:rPr>
        <w:t>[23,33–35]</w:t>
      </w:r>
      <w:r w:rsidRPr="003A1C99">
        <w:rPr>
          <w:rFonts w:eastAsia="Calibri"/>
          <w:lang w:val="en-GB"/>
        </w:rPr>
        <w:fldChar w:fldCharType="end"/>
      </w:r>
      <w:r w:rsidRPr="00666726">
        <w:rPr>
          <w:rFonts w:eastAsia="Calibri"/>
        </w:rPr>
        <w:t>.</w:t>
      </w:r>
    </w:p>
    <w:p w14:paraId="1C1B144C" w14:textId="77777777" w:rsidR="0052517A" w:rsidRPr="00666726" w:rsidRDefault="0052517A" w:rsidP="00943D69">
      <w:pPr>
        <w:spacing w:line="360" w:lineRule="auto"/>
        <w:rPr>
          <w:rFonts w:eastAsia="Calibri"/>
        </w:rPr>
      </w:pPr>
    </w:p>
    <w:p w14:paraId="3ED7C8BE" w14:textId="77777777" w:rsidR="009D3388" w:rsidRPr="003A1C99" w:rsidRDefault="009D3388" w:rsidP="00943D69">
      <w:pPr>
        <w:pStyle w:val="Heading2"/>
        <w:spacing w:before="0" w:line="360" w:lineRule="auto"/>
        <w:rPr>
          <w:lang w:val="en-GB"/>
        </w:rPr>
      </w:pPr>
      <w:r w:rsidRPr="003A1C99">
        <w:rPr>
          <w:lang w:val="en-GB"/>
        </w:rPr>
        <w:t>Teloscore computation</w:t>
      </w:r>
    </w:p>
    <w:p w14:paraId="773CFFCE" w14:textId="53DDE8BE" w:rsidR="009D3388" w:rsidRDefault="009D3388" w:rsidP="00943D69">
      <w:pPr>
        <w:spacing w:line="360" w:lineRule="auto"/>
        <w:rPr>
          <w:lang w:val="en-GB"/>
        </w:rPr>
      </w:pPr>
      <w:r w:rsidRPr="003A1C99">
        <w:rPr>
          <w:lang w:val="en-GB"/>
        </w:rPr>
        <w:t xml:space="preserve">The teloscore computation has been described in detail elsewhere </w:t>
      </w:r>
      <w:r w:rsidRPr="003A1C99">
        <w:rPr>
          <w:lang w:val="en-GB"/>
        </w:rPr>
        <w:fldChar w:fldCharType="begin" w:fldLock="1"/>
      </w:r>
      <w:r w:rsidR="006107D1">
        <w:rPr>
          <w:lang w:val="en-GB"/>
        </w:rPr>
        <w:instrText>ADDIN CSL_CITATION {"citationItems":[{"id":"ITEM-1","itemData":{"DOI":"10.1038/s41408-020-00356-5","ISSN":"20445385","PMID":"32873778","abstract":"Telomere length measured in leukocyte (LTL) has been found to be associated with the risk of developing several cancer types, including myeloproliferative neoplasms (MPNs). LTL is genetically determined by, at least, 11 SNPs previously shown to influence LTL. Their combination in a score has been used as a genetic instrument to measure LTL and evaluate the causative association between LTL and the risk of several cancer types. We tested, for the first time, the “teloscore” in 480 MPN patients and 909 healthy controls in a European multi-center case–control study. We found an increased risk to develop MPNs with longer genetically determined telomeres (OR = 1.82, 95% CI 1.24–2.68, P = 2.21 × 10−3, comparing the highest with the lowest quintile of the teloscore distribution). Analyzing the SNPs individually we confirm the association between TERT-rs2736100-C allele and increased risk of developing MPNs and we report a novel association of the OBFC1-rs9420907-C variant with higher MPN risk (ORallelic= 1.43; 95% CI 1.15–1.77; P = 1.35 × 10−3). Consistently with the results obtained with the teloscore, both risk alleles are also associated with longer LTL. In conclusion, our results suggest that genetically determined longer telomeres could be a risk marker for MPN development.","author":[{"dropping-particle":"","family":"Giaccherini","given":"Matteo","non-dropping-particle":"","parse-names":false,"suffix":""},{"dropping-particle":"","family":"Macauda","given":"Angelica","non-dropping-particle":"","parse-names":false,"suffix":""},{"dropping-particle":"","family":"Sgherza","given":"Nicola","non-dropping-particle":"","parse-names":false,"suffix":""},{"dropping-particle":"","family":"Sainz","given":"Juan","non-dropping-particle":"","parse-names":false,"suffix":""},{"dropping-particle":"","family":"Gemignani","given":"Federica","non-dropping-particle":"","parse-names":false,"suffix":""},{"dropping-particle":"","family":"Maldonado","given":"Josè Manuel Sanchez","non-dropping-particle":"","parse-names":false,"suffix":""},{"dropping-particle":"","family":"Jurado","given":"Manuel","non-dropping-particle":"","parse-names":false,"suffix":""},{"dropping-particle":"","family":"Tavano","given":"Francesca","non-dropping-particle":"","parse-names":false,"suffix":""},{"dropping-particle":"","family":"Mazur","given":"Grzegorz","non-dropping-particle":"","parse-names":false,"suffix":""},{"dropping-particle":"","family":"Jerez","given":"Andrés","non-dropping-particle":"","parse-names":false,"suffix":""},{"dropping-particle":"","family":"Góra-Tybor","given":"Joanna","non-dropping-particle":"","parse-names":false,"suffix":""},{"dropping-particle":"","family":"Gołos","given":"Aleksandra","non-dropping-particle":"","parse-names":false,"suffix":""},{"dropping-particle":"","family":"Mohedo","given":"Francisca Hernández","non-dropping-particle":"","parse-names":false,"suffix":""},{"dropping-particle":"","family":"Lopez","given":"Joaquin Martinez","non-dropping-particle":"","parse-names":false,"suffix":""},{"dropping-particle":"","family":"Várkonyi","given":"Judit","non-dropping-particle":"","parse-names":false,"suffix":""},{"dropping-particle":"","family":"Spadano","given":"Raffaele","non-dropping-particle":"","parse-names":false,"suffix":""},{"dropping-particle":"","family":"Butrym","given":"Aleksandra","non-dropping-particle":"","parse-names":false,"suffix":""},{"dropping-particle":"","family":"Canzian","given":"Federico","non-dropping-particle":"","parse-names":false,"suffix":""},{"dropping-particle":"","family":"Campa","given":"Daniele","non-dropping-particle":"","parse-names":false,"suffix":""}],"container-title":"Blood Cancer Journal","id":"ITEM-1","issue":"8","issued":{"date-parts":[["2020","8","1"]]},"page":"89","publisher":"Springer Nature","title":"Genetic polymorphisms associated with telomere length and risk of developing myeloproliferative neoplasms","type":"article-journal","volume":"10"},"uris":["http://www.mendeley.com/documents/?uuid=ded42133-a039-4a24-8b09-58e2c71b059d"]}],"mendeley":{"formattedCitation":"[36]","plainTextFormattedCitation":"[36]","previouslyFormattedCitation":"[36]"},"properties":{"noteIndex":0},"schema":"https://github.com/citation-style-language/schema/raw/master/csl-citation.json"}</w:instrText>
      </w:r>
      <w:r w:rsidRPr="003A1C99">
        <w:rPr>
          <w:lang w:val="en-GB"/>
        </w:rPr>
        <w:fldChar w:fldCharType="separate"/>
      </w:r>
      <w:r w:rsidR="006107D1" w:rsidRPr="006107D1">
        <w:rPr>
          <w:noProof/>
          <w:lang w:val="en-GB"/>
        </w:rPr>
        <w:t>[36]</w:t>
      </w:r>
      <w:r w:rsidRPr="003A1C99">
        <w:rPr>
          <w:lang w:val="en-GB"/>
        </w:rPr>
        <w:fldChar w:fldCharType="end"/>
      </w:r>
      <w:r w:rsidRPr="003A1C99">
        <w:rPr>
          <w:lang w:val="en-GB"/>
        </w:rPr>
        <w:t xml:space="preserve">. </w:t>
      </w:r>
      <w:r w:rsidR="001E6921">
        <w:rPr>
          <w:lang w:val="en-GB"/>
        </w:rPr>
        <w:t>Briefly it was</w:t>
      </w:r>
      <w:r w:rsidR="005C7EC1">
        <w:rPr>
          <w:lang w:val="en-GB"/>
        </w:rPr>
        <w:t xml:space="preserve"> </w:t>
      </w:r>
      <w:r w:rsidR="00CF3CFC">
        <w:rPr>
          <w:lang w:val="en-GB"/>
        </w:rPr>
        <w:t>calculated</w:t>
      </w:r>
      <w:r w:rsidR="005B2A45">
        <w:rPr>
          <w:lang w:val="en-GB"/>
        </w:rPr>
        <w:t xml:space="preserve"> summing for each subject the products obtained multiplying the number of effect alleles (alleles associated with longer telomeres) by their effect size on telomere elongation expressed in base pair</w:t>
      </w:r>
      <w:r w:rsidR="001E6921">
        <w:rPr>
          <w:lang w:val="en-GB"/>
        </w:rPr>
        <w:t>s</w:t>
      </w:r>
      <w:r w:rsidR="005B2A45">
        <w:rPr>
          <w:lang w:val="en-GB"/>
        </w:rPr>
        <w:t xml:space="preserve">. </w:t>
      </w:r>
      <w:r w:rsidR="006F4987" w:rsidRPr="006F4987">
        <w:rPr>
          <w:lang w:val="en-GB"/>
        </w:rPr>
        <w:t>The estimate of the per-allele effect on TL for each SNP</w:t>
      </w:r>
      <w:r w:rsidR="005B2A45">
        <w:rPr>
          <w:lang w:val="en-GB"/>
        </w:rPr>
        <w:t xml:space="preserve"> w</w:t>
      </w:r>
      <w:r w:rsidR="006F4987">
        <w:rPr>
          <w:lang w:val="en-GB"/>
        </w:rPr>
        <w:t>as</w:t>
      </w:r>
      <w:r w:rsidR="005B2A45">
        <w:rPr>
          <w:lang w:val="en-GB"/>
        </w:rPr>
        <w:t xml:space="preserve"> obtained from the literature</w:t>
      </w:r>
      <w:r w:rsidR="006F4987">
        <w:rPr>
          <w:lang w:val="en-GB"/>
        </w:rPr>
        <w:t xml:space="preserve"> </w:t>
      </w:r>
      <w:r w:rsidR="006F4987">
        <w:rPr>
          <w:lang w:val="en-GB"/>
        </w:rPr>
        <w:fldChar w:fldCharType="begin" w:fldLock="1"/>
      </w:r>
      <w:r w:rsidR="006107D1">
        <w:rPr>
          <w:lang w:val="en-GB"/>
        </w:rPr>
        <w:instrText>ADDIN CSL_CITATION {"citationItems":[{"id":"ITEM-1","itemData":{"DOI":"10.1001/jamaoncol.2016.5945","ISSN":"23742445","PMID":"28241208","abstract":"IMPORTANCE: The causal direction and magnitude of the association between telomere length and incidence of cancer and non-neoplastic diseases is uncertain owing to the susceptibility of observational studies to confounding and reverse causation. OBJECTIVE: To conduct a Mendelian randomization study, using germline genetic variants as instrumental variables, to appraise the causal relevance of telomere length for risk of cancer and non-neoplastic diseases. DATA SOURCES: Genomewide association studies (GWAS) published up to January 15, 2015. STUDY SELECTION: GWAS of noncommunicable diseases that assayed germline genetic variation and did not select cohort or control participants on the basis of preexisting diseases. Of 163 GWAS of noncommunicable diseases identified, summary data from 103 were available. DATA EXTRACTION AND SYNTHESIS: Summary association statistics for single nucleotide polymorphisms (SNPs) that are strongly associated with telomere length in the general population. MAIN OUTCOMES AND MEASURES: Odds ratios (ORs) and 95% confidence intervals (CIs) for disease per standard deviation (SD) higher telomere length due to germline genetic variation. RESULTS: Summary data were available for 35 cancers and 48 non-neoplastic diseases, corresponding to 420 081 cases (median cases, 2526 per disease) and 1 093 105 controls (median, 6789 per disease). Increased telomere length due to germline genetic variation was generally associated with increased risk for site-specific cancers. The strongest associations (ORs [95% CIs] per 1-SD change in genetically increased telomere length) were observed for glioma, 5.27 (3.15-8.81); serous low-malignant-potential ovarian cancer, 4.35 (2.39-7.94); lung adenocarcinoma, 3.19 (2.40-4.22); neuroblastoma, 2.98 (1.92-4.62); bladder cancer, 2.19 (1.32-3.66); melanoma, 1.87 (1.55-2.26); testicular cancer, 1.76 (1.02-3.04); kidney cancer, 1.55 (1.08-2.23); and endometrial cancer, 1.31 (1.07-1.61). Associations were stronger for rarer cancers and at tissue sites with lower rates of stem cell division. There was generally little evidence of association between genetically increased telomere length and risk of psychiatric, autoimmune, inflammatory, diabetic, and other non-neoplastic diseases, except for coronary heart disease (OR, 0.78 [95% CI, 0.67-0.90]), abdominal aortic aneurysm (OR, 0.63 [95% CI, 0.49-0.81]), celiac disease (OR, 0.42 [95% CI, 0.28-0.61]) and interstitial lung disease (OR, 0.09 [95% CI, 0.05-0.15]). CONCLU…","author":[{"dropping-particle":"","family":"Haycock","given":"Philip C.","non-dropping-particle":"","parse-names":false,"suffix":""},{"dropping-particle":"","family":"Burgess","given":"Stephen","non-dropping-particle":"","parse-names":false,"suffix":""},{"dropping-particle":"","family":"Nounu","given":"Aayah","non-dropping-particle":"","parse-names":false,"suffix":""},{"dropping-particle":"","family":"Zheng","given":"Jie","non-dropping-particle":"","parse-names":false,"suffix":""},{"dropping-particle":"","family":"Okoli","given":"George N.","non-dropping-particle":"","parse-names":false,"suffix":""},{"dropping-particle":"","family":"Bowden","given":"Jack","non-dropping-particle":"","parse-names":false,"suffix":""},{"dropping-particle":"","family":"Wade","given":"Kaitlin Hazel","non-dropping-particle":"","parse-names":false,"suffix":""},{"dropping-particle":"","family":"Timpson","given":"Nicholas J.","non-dropping-particle":"","parse-names":false,"suffix":""},{"dropping-particle":"","family":"Evans","given":"David M.","non-dropping-particle":"","parse-names":false,"suffix":""},{"dropping-particle":"","family":"Willeit","given":"Peter","non-dropping-particle":"","parse-names":false,"suffix":""},{"dropping-particle":"","family":"Aviv","given":"Abraham","non-dropping-particle":"","parse-names":false,"suffix":""},{"dropping-particle":"","family":"Gaunt","given":"Tom R.","non-dropping-particle":"","parse-names":false,"suffix":""},{"dropping-particle":"","family":"Hemani","given":"Gibran","non-dropping-particle":"","parse-names":false,"suffix":""},{"dropping-particle":"","family":"Mangino","given":"Massimo","non-dropping-particle":"","parse-names":false,"suffix":""},{"dropping-particle":"","family":"Ellis","given":"Hayley Patricia","non-dropping-particle":"","parse-names":false,"suffix":""},{"dropping-particle":"","family":"Kurian","given":"Kathreena M.","non-dropping-particle":"","parse-names":false,"suffix":""},{"dropping-particle":"","family":"Pooley","given":"Karen A.","non-dropping-particle":"","parse-names":false,"suffix":""},{"dropping-particle":"","family":"Eeles","given":"Rosalind A.","non-dropping-particle":"","parse-names":false,"suffix":""},{"dropping-particle":"","family":"Lee","given":"Jeffrey E.","non-dropping-particle":"","parse-names":false,"suffix":""},{"dropping-particle":"","family":"Fang","given":"Shenying","non-dropping-particle":"","parse-names":false,"suffix":""},{"dropping-particle":"V.","family":"Chen","given":"Wei","non-dropping-particle":"","parse-names":false,"suffix":""},{"dropping-particle":"","family":"Law","given":"Matthew H.","non-dropping-particle":"","parse-names":false,"suffix":""},{"dropping-particle":"","family":"Bowdler","given":"Lisa M.","non-dropping-particle":"","parse-names":false,"suffix":""},{"dropping-particle":"","family":"Iles","given":"Mark M.","non-dropping-particle":"","parse-names":false,"suffix":""},{"dropping-particle":"","family":"Yang","given":"Qiong","non-dropping-particle":"","parse-names":false,"suffix":""},{"dropping-particle":"","family":"Worrall","given":"Bradford B.","non-dropping-particle":"","parse-names":false,"suffix":""},{"dropping-particle":"","family":"Markus","given":"Hugh Stephen","non-dropping-particle":"","parse-names":false,"suffix":""},{"dropping-particle":"","family":"Hung","given":"Rayjean J.","non-dropping-particle":"","parse-names":false,"suffix":""},{"dropping-particle":"","family":"Amos","given":"Chris I.","non-dropping-particle":"","parse-names":false,"suffix":""},{"dropping-particle":"","family":"Spurdle","given":"Amanda B.","non-dropping-particle":"","parse-names":false,"suffix":""},{"dropping-particle":"","family":"Thompson","given":"Deborah J.","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container-title":"JAMA Oncology","id":"ITEM-1","issue":"5","issued":{"date-parts":[["2017","5","1"]]},"language":"eng","page":"636-651","publisher":"American Medical Association","title":"Association between telomere length and risk of cancer and non-neoplastic diseases a mendelian randomization study","type":"article-journal","volume":"3"},"uris":["http://www.mendeley.com/documents/?uuid=ab6023f3-b62e-4735-90d1-0df5f1e6724e"]}],"mendeley":{"formattedCitation":"[23]","plainTextFormattedCitation":"[23]","previouslyFormattedCitation":"[23]"},"properties":{"noteIndex":0},"schema":"https://github.com/citation-style-language/schema/raw/master/csl-citation.json"}</w:instrText>
      </w:r>
      <w:r w:rsidR="006F4987">
        <w:rPr>
          <w:lang w:val="en-GB"/>
        </w:rPr>
        <w:fldChar w:fldCharType="separate"/>
      </w:r>
      <w:r w:rsidR="006107D1" w:rsidRPr="006107D1">
        <w:rPr>
          <w:noProof/>
          <w:lang w:val="en-GB"/>
        </w:rPr>
        <w:t>[23]</w:t>
      </w:r>
      <w:r w:rsidR="006F4987">
        <w:rPr>
          <w:lang w:val="en-GB"/>
        </w:rPr>
        <w:fldChar w:fldCharType="end"/>
      </w:r>
      <w:r w:rsidR="005B2A45">
        <w:rPr>
          <w:lang w:val="en-GB"/>
        </w:rPr>
        <w:t xml:space="preserve">. </w:t>
      </w:r>
      <w:r w:rsidRPr="003A1C99">
        <w:rPr>
          <w:lang w:val="en-GB"/>
        </w:rPr>
        <w:t>Not all the genotyped individual</w:t>
      </w:r>
      <w:r w:rsidR="008F5940">
        <w:rPr>
          <w:lang w:val="en-GB"/>
        </w:rPr>
        <w:t>s</w:t>
      </w:r>
      <w:r w:rsidRPr="003A1C99">
        <w:rPr>
          <w:lang w:val="en-GB"/>
        </w:rPr>
        <w:t xml:space="preserve"> reached a call rate (CR) of 100%</w:t>
      </w:r>
      <w:r w:rsidR="00E87AF2">
        <w:rPr>
          <w:lang w:val="en-GB"/>
        </w:rPr>
        <w:t>,</w:t>
      </w:r>
      <w:r w:rsidR="005C4888" w:rsidRPr="003A1C99">
        <w:rPr>
          <w:lang w:val="en-GB"/>
        </w:rPr>
        <w:t xml:space="preserve"> and</w:t>
      </w:r>
      <w:r w:rsidRPr="003A1C99">
        <w:rPr>
          <w:lang w:val="en-GB"/>
        </w:rPr>
        <w:t xml:space="preserve"> for this reason, and to be able to compute comparable score values for all study subjects, we also considered average </w:t>
      </w:r>
      <w:r w:rsidRPr="003A1C99">
        <w:rPr>
          <w:lang w:val="en-GB"/>
        </w:rPr>
        <w:lastRenderedPageBreak/>
        <w:t xml:space="preserve">values for </w:t>
      </w:r>
      <w:r w:rsidR="00852823" w:rsidRPr="003A1C99">
        <w:rPr>
          <w:lang w:val="en-GB"/>
        </w:rPr>
        <w:t xml:space="preserve">the </w:t>
      </w:r>
      <w:r w:rsidRPr="003A1C99">
        <w:rPr>
          <w:lang w:val="en-GB"/>
        </w:rPr>
        <w:t>score (</w:t>
      </w:r>
      <w:r w:rsidR="00F720A0">
        <w:rPr>
          <w:lang w:val="en-GB"/>
        </w:rPr>
        <w:t xml:space="preserve">using the </w:t>
      </w:r>
      <w:r w:rsidR="00852823" w:rsidRPr="003A1C99">
        <w:rPr>
          <w:lang w:val="en-GB"/>
        </w:rPr>
        <w:t>teloscore</w:t>
      </w:r>
      <w:r w:rsidR="00D1343E">
        <w:rPr>
          <w:lang w:val="en-GB"/>
        </w:rPr>
        <w:t xml:space="preserve"> value divided by</w:t>
      </w:r>
      <w:r w:rsidRPr="003A1C99">
        <w:rPr>
          <w:lang w:val="en-GB"/>
        </w:rPr>
        <w:t xml:space="preserve"> the number of genotyped SNPs) an approach that </w:t>
      </w:r>
      <w:r w:rsidR="005C4888" w:rsidRPr="003A1C99">
        <w:rPr>
          <w:lang w:val="en-GB"/>
        </w:rPr>
        <w:t xml:space="preserve">was </w:t>
      </w:r>
      <w:r w:rsidRPr="003A1C99">
        <w:rPr>
          <w:lang w:val="en-GB"/>
        </w:rPr>
        <w:t xml:space="preserve">successfully used in other </w:t>
      </w:r>
      <w:r w:rsidR="008F5940">
        <w:rPr>
          <w:lang w:val="en-GB"/>
        </w:rPr>
        <w:t>studies</w:t>
      </w:r>
      <w:r w:rsidR="008F5940" w:rsidRPr="003A1C99">
        <w:rPr>
          <w:lang w:val="en-GB"/>
        </w:rPr>
        <w:t xml:space="preserve"> </w:t>
      </w:r>
      <w:r w:rsidRPr="003A1C99">
        <w:rPr>
          <w:lang w:val="en-GB"/>
        </w:rPr>
        <w:fldChar w:fldCharType="begin" w:fldLock="1"/>
      </w:r>
      <w:r w:rsidR="007E3DC4">
        <w:rPr>
          <w:lang w:val="en-GB"/>
        </w:rPr>
        <w:instrText>ADDIN CSL_CITATION {"citationItems":[{"id":"ITEM-1","itemData":{"DOI":"10.1136/jmedgenet-2020-106961","ISSN":"1468-6244","PMID":"32591343","abstract":"BACKGROUND Most cases of pancreatic ductal adenocarcinoma (PDAC) are asymptomatic in early stages, and the disease is typically diagnosed in advanced phases, resulting in very high mortality. Tools to identify individuals at high risk of developing PDAC would be useful to improve chances of early detection. OBJECTIVE We generated a polygenic risk score (PRS) for PDAC risk prediction, combining the effect of known risk SNPs, and carried out an exploratory analysis of a multifactorial score. METHODS We tested the associations of the individual known risk SNPs on up to 2851 PDAC cases and 4810 controls of European origin from the PANcreatic Disease ReseArch (PANDoRA) consortium. Thirty risk SNPs were included in a PRS, which was computed on the subset of subjects that had 100% call rate, consisting of 839 cases and 2040 controls in PANDoRA and 6420 cases and 4889 controls from the previously published Pancreatic Cancer Cohort Consortium I-III and Pancreatic Cancer Case-Control Consortium genome-wide association studies. Additional exploratory multifactorial scores were constructed by complementing the genetic score with smoking and diabetes. RESULTS The scores were associated with increased PDAC risk and reached high statistical significance (OR=2.70, 95% CI 1.99 to 3.68, p=2.54×10-10 highest vs lowest quintile of the weighted PRS, and OR=14.37, 95% CI 5.57 to 37.09, p=3.64×10-8, highest vs lowest quintile of the weighted multifactorial score). CONCLUSION We found a highly significant association between a PRS and PDAC risk, which explains more than individual SNPs and is a step forward in the direction of the construction of a tool for risk stratification in the population.","author":[{"dropping-particle":"","family":"Galeotti","given":"Alice Alessandra","non-dropping-particle":"","parse-names":false,"suffix":""},{"dropping-particle":"","family":"Gentiluomo","given":"Manuel","non-dropping-particle":"","parse-names":false,"suffix":""},{"dropping-particle":"","family":"Rizzato","given":"Cosmeri","non-dropping-particle":"","parse-names":false,"suffix":""},{"dropping-particle":"","family":"Obazee","given":"Ofure","non-dropping-particle":"","parse-names":false,"suffix":""},{"dropping-particle":"","family":"Neoptolemos","given":"John P","non-dropping-particle":"","parse-names":false,"suffix":""},{"dropping-particle":"","family":"Pasquali","given":"Claudio","non-dropping-particle":"","parse-names":false,"suffix":""},{"dropping-particle":"","family":"Nentwich","given":"Michael","non-dropping-particle":"","parse-names":false,"suffix":""},{"dropping-particle":"","family":"Cavestro","given":"Giulia Martina","non-dropping-particle":"","parse-names":false,"suffix":""},{"dropping-particle":"","family":"Pezzilli","given":"Raffaele","non-dropping-particle":"","parse-names":false,"suffix":""},{"dropping-particle":"","family":"Greenhalf","given":"William","non-dropping-particle":"","parse-names":false,"suffix":""},{"dropping-particle":"","family":"Holleczek","given":"Bernd","non-dropping-particle":"","parse-names":false,"suffix":""},{"dropping-particle":"","family":"Schroeder","given":"Cornelia","non-dropping-particle":"","parse-names":false,"suffix":""},{"dropping-particle":"","family":"Schöttker","given":"Ben","non-dropping-particle":"","parse-names":false,"suffix":""},{"dropping-particle":"","family":"Ivanauskas","given":"Audrius","non-dropping-particle":"","parse-names":false,"suffix":""},{"dropping-particle":"","family":"Ginocchi","given":"Laura","non-dropping-particle":"","parse-names":false,"suffix":""},{"dropping-particle":"","family":"Key","given":"Timothy J","non-dropping-particle":"","parse-names":false,"suffix":""},{"dropping-particle":"","family":"Hegyi","given":"Péter","non-dropping-particle":"","parse-names":false,"suffix":""},{"dropping-particle":"","family":"Archibugi","given":"Livia","non-dropping-particle":"","parse-names":false,"suffix":""},{"dropping-particle":"","family":"Darvasi","given":"Erika","non-dropping-particle":"","parse-names":false,"suffix":""},{"dropping-particle":"","family":"Basso","given":"Daniela","non-dropping-particle":"","parse-names":false,"suffix":""},{"dropping-particle":"","family":"Sperti","given":"Cosimo","non-dropping-particle":"","parse-names":false,"suffix":""},{"dropping-particle":"","family":"Bijlsma","given":"Maarten F","non-dropping-particle":"","parse-names":false,"suffix":""},{"dropping-particle":"","family":"Palmieri","given":"Orazio","non-dropping-particle":"","parse-names":false,"suffix":""},{"dropping-particle":"","family":"Hlavac","given":"Viktor","non-dropping-particle":"","parse-names":false,"suffix":""},{"dropping-particle":"","family":"Talar-Wojnarowska","given":"Renata","non-dropping-particle":"","parse-names":false,"suffix":""},{"dropping-particle":"","family":"Mohelnikova-Duchonova","given":"Beatrice","non-dropping-particle":"","parse-names":false,"suffix":""},{"dropping-particle":"","family":"Hackert","given":"Thilo","non-dropping-particle":"","parse-names":false,"suffix":""},{"dropping-particle":"","family":"Vashist","given":"Yogesh","non-dropping-particle":"","parse-names":false,"suffix":""},{"dropping-particle":"","family":"Strouhal","given":"Ondrej","non-dropping-particle":"","parse-names":false,"suffix":""},{"dropping-particle":"","family":"Laarhoven","given":"Hanneke","non-dropping-particle":"van","parse-names":false,"suffix":""},{"dropping-particle":"","family":"Tavano","given":"Francesca","non-dropping-particle":"","parse-names":false,"suffix":""},{"dropping-particle":"","family":"Lovecek","given":"Martin","non-dropping-particle":"","parse-names":false,"suffix":""},{"dropping-particle":"","family":"Dervenis","given":"Christos","non-dropping-particle":"","parse-names":false,"suffix":""},{"dropping-particle":"","family":"Izbéki","given":"Ferenc","non-dropping-particle":"","parse-names":false,"suffix":""},{"dropping-particle":"","family":"Padoan","given":"Andrea","non-dropping-particle":"","parse-names":false,"suffix":""},{"dropping-particle":"","family":"Małecka-Panas","given":"Ewa","non-dropping-particle":"","parse-names":false,"suffix":""},{"dropping-particle":"","family":"Maiello","given":"Evaristo","non-dropping-particle":"","parse-names":false,"suffix":""},{"dropping-particle":"","family":"Vanella","given":"Giuseppe","non-dropping-particle":"","parse-names":false,"suffix":""},{"dropping-particle":"","family":"Capurso","given":"Gabriele","non-dropping-particle":"","parse-names":false,"suffix":""},{"dropping-particle":"","family":"Izbicki","given":"Jakob R","non-dropping-particle":"","parse-names":false,"suffix":""},{"dropping-particle":"","family":"Theodoropoulos","given":"George E","non-dropping-particle":"","parse-names":false,"suffix":""},{"dropping-particle":"","family":"Jamroziak","given":"Krzysztof","non-dropping-particle":"","parse-names":false,"suffix":""},{"dropping-particle":"","family":"Katzke","given":"Verena","non-dropping-particle":"","parse-names":false,"suffix":""},{"dropping-particle":"","family":"Kaaks","given":"Rudolf","non-dropping-particle":"","parse-names":false,"suffix":""},{"dropping-particle":"","family":"Mambrini","given":"Andrea","non-dropping-particle":"","parse-names":false,"suffix":""},{"dropping-particle":"","family":"Papanikolaou","given":"Ioannis S","non-dropping-particle":"","parse-names":false,"suffix":""},{"dropping-particle":"","family":"Szmola","given":"Richárd","non-dropping-particle":"","parse-names":false,"suffix":""},{"dropping-particle":"","family":"Szentesi","given":"Andrea","non-dropping-particle":"","parse-names":false,"suffix":""},{"dropping-particle":"","family":"Kupcinskas","given":"Juozas","non-dropping-particle":"","parse-names":false,"suffix":""},{"dropping-particle":"","family":"Bursi","given":"Simona","non-dropping-particle":"","parse-names":false,"suffix":""},{"dropping-particle":"","family":"Costello","given":"Eithne","non-dropping-particle":"","parse-names":false,"suffix":""},{"dropping-particle":"","family":"Boggi","given":"Ugo","non-dropping-particle":"","parse-names":false,"suffix":""},{"dropping-particle":"","family":"Milanetto","given":"Anna Caterina","non-dropping-particle":"","parse-names":false,"suffix":""},{"dropping-particle":"","family":"Landi","given":"Stefano","non-dropping-particle":"","parse-names":false,"suffix":""},{"dropping-particle":"","family":"Gazouli","given":"Maria","non-dropping-particle":"","parse-names":false,"suffix":""},{"dropping-particle":"","family":"Vodickova","given":"Ludmila","non-dropping-particle":"","parse-names":false,"suffix":""},{"dropping-particle":"","family":"Soucek","given":"Pavel","non-dropping-particle":"","parse-names":false,"suffix":""},{"dropping-particle":"","family":"Gioffreda","given":"Domenica","non-dropping-particle":"","parse-names":false,"suffix":""},{"dropping-particle":"","family":"Gemignani","given":"Federica","non-dropping-particle":"","parse-names":false,"suffix":""},{"dropping-particle":"","family":"Brenner","given":"Hermann","non-dropping-particle":"","parse-names":false,"suffix":""},{"dropping-particle":"","family":"Strobel","given":"Oliver","non-dropping-particle":"","parse-names":false,"suffix":""},{"dropping-particle":"","family":"Büchler","given":"Markus","non-dropping-particle":"","parse-names":false,"suffix":""},{"dropping-particle":"","family":"Vodicka","given":"Pavel","non-dropping-particle":"","parse-names":false,"suffix":""},{"dropping-particle":"","family":"Paiella","given":"Salvatore","non-dropping-particle":"","parse-names":false,"suffix":""},{"dropping-particle":"","family":"Canzian","given":"Federico","non-dropping-particle":"","parse-names":false,"suffix":""},{"dropping-particle":"","family":"Campa","given":"Daniele","non-dropping-particle":"","parse-names":false,"suffix":""}],"container-title":"Journal of medical genetics","id":"ITEM-1","issue":"6","issued":{"date-parts":[["2021","6","26"]]},"page":"369-377","title":"Polygenic and multifactorial scores for pancreatic ductal adenocarcinoma risk prediction.","type":"article-journal","volume":"58"},"uris":["http://www.mendeley.com/documents/?uuid=425ae109-a145-4e2e-8e76-4bf98ea0b734"]},{"id":"ITEM-2","itemData":{"DOI":"10.3390/ijms22083959","ISSN":"1422-0067","abstract":"Over the past decade, telomeres have attracted increasing attention due to the role they play in human fertility. However, conflicting results have been reported on the possible association between sperm telomere length (STL) and leukocyte telomere length (LTL) and the quality of the sperm parameters. The aim of this study was to run a comprehensive study to investigate the role of STL and LTL in male spermatogenesis and infertility. Moreover, the association between the sperm parameters and 11 candidate single nucleotide polymorphisms (SNPs), identified in the literature for their association with telomere length (TL), was investigated. We observed no associations between sperm parameters and STL nor LTL. For the individual SNPs, we observed five statistically significant associations with sperm parameters: considering a p &lt; 0.05. Namely, ACYP2˗rs11125529 and decreased sperm motility (p = 0.03); PXK˗rs6772228 with a lower sperm count (p = 0.02); NAF1˗rs7675998 with increased probability of having abnormal acrosomes (p = 0.03) and abnormal flagellum (p = 0.04); ZNF208˗rs8105767 and reduction of sperms with normal heads (p = 0.009). This study suggests a moderate involvement of telomere length in male fertility; however, in our analyses four SNPs were weakly associated with sperm variables, suggesting the SNPs to be pleiotropic and involved in other regulatory mechanisms independent of telomere homeostasis, but involved in the spermatogenic process.","author":[{"dropping-particle":"","family":"Gentiluomo","given":"Manuel","non-dropping-particle":"","parse-names":false,"suffix":""},{"dropping-particle":"","family":"Luddi","given":"Alice","non-dropping-particle":"","parse-names":false,"suffix":""},{"dropping-particle":"","family":"Cingolani","given":"Annapaola","non-dropping-particle":"","parse-names":false,"suffix":""},{"dropping-particle":"","family":"Fornili","given":"Marco","non-dropping-particle":"","parse-names":false,"suffix":""},{"dropping-particle":"","family":"Governini","given":"Laura","non-dropping-particle":"","parse-names":false,"suffix":""},{"dropping-particle":"","family":"Lucenteforte","given":"Ersilia","non-dropping-particle":"","parse-names":false,"suffix":""},{"dropping-particle":"","family":"Baglietto","given":"Laura","non-dropping-particle":"","parse-names":false,"suffix":""},{"dropping-particle":"","family":"Piomboni","given":"Paola","non-dropping-particle":"","parse-names":false,"suffix":""},{"dropping-particle":"","family":"Campa","given":"Daniele","non-dropping-particle":"","parse-names":false,"suffix":""}],"container-title":"International Journal of Molecular Sciences","id":"ITEM-2","issue":"8","issued":{"date-parts":[["2021","4","12"]]},"page":"3959","title":"Telomere Length and Male Fertility","type":"article-journal","volume":"22"},"uris":["http://www.mendeley.com/documents/?uuid=3c405595-f62a-4ef9-a90c-bbd14d627df5"]},{"id":"ITEM-3","itemData":{"DOI":"10.1038/s41408-020-00356-5","ISSN":"20445385","PMID":"32873778","abstract":"Telomere length measured in leukocyte (LTL) has been found to be associated with the risk of developing several cancer types, including myeloproliferative neoplasms (MPNs). LTL is genetically determined by, at least, 11 SNPs previously shown to influence LTL. Their combination in a score has been used as a genetic instrument to measure LTL and evaluate the causative association between LTL and the risk of several cancer types. We tested, for the first time, the “teloscore” in 480 MPN patients and 909 healthy controls in a European multi-center case–control study. We found an increased risk to develop MPNs with longer genetically determined telomeres (OR = 1.82, 95% CI 1.24–2.68, P = 2.21 × 10−3, comparing the highest with the lowest quintile of the teloscore distribution). Analyzing the SNPs individually we confirm the association between TERT-rs2736100-C allele and increased risk of developing MPNs and we report a novel association of the OBFC1-rs9420907-C variant with higher MPN risk (ORallelic= 1.43; 95% CI 1.15–1.77; P = 1.35 × 10−3). Consistently with the results obtained with the teloscore, both risk alleles are also associated with longer LTL. In conclusion, our results suggest that genetically determined longer telomeres could be a risk marker for MPN development.","author":[{"dropping-particle":"","family":"Giaccherini","given":"Matteo","non-dropping-particle":"","parse-names":false,"suffix":""},{"dropping-particle":"","family":"Macauda","given":"Angelica","non-dropping-particle":"","parse-names":false,"suffix":""},{"dropping-particle":"","family":"Sgherza","given":"Nicola","non-dropping-particle":"","parse-names":false,"suffix":""},{"dropping-particle":"","family":"Sainz","given":"Juan","non-dropping-particle":"","parse-names":false,"suffix":""},{"dropping-particle":"","family":"Gemignani","given":"Federica","non-dropping-particle":"","parse-names":false,"suffix":""},{"dropping-particle":"","family":"Maldonado","given":"Josè Manuel Sanchez","non-dropping-particle":"","parse-names":false,"suffix":""},{"dropping-particle":"","family":"Jurado","given":"Manuel","non-dropping-particle":"","parse-names":false,"suffix":""},{"dropping-particle":"","family":"Tavano","given":"Francesca","non-dropping-particle":"","parse-names":false,"suffix":""},{"dropping-particle":"","family":"Mazur","given":"Grzegorz","non-dropping-particle":"","parse-names":false,"suffix":""},{"dropping-particle":"","family":"Jerez","given":"Andrés","non-dropping-particle":"","parse-names":false,"suffix":""},{"dropping-particle":"","family":"Góra-Tybor","given":"Joanna","non-dropping-particle":"","parse-names":false,"suffix":""},{"dropping-particle":"","family":"Gołos","given":"Aleksandra","non-dropping-particle":"","parse-names":false,"suffix":""},{"dropping-particle":"","family":"Mohedo","given":"Francisca Hernández","non-dropping-particle":"","parse-names":false,"suffix":""},{"dropping-particle":"","family":"Lopez","given":"Joaquin Martinez","non-dropping-particle":"","parse-names":false,"suffix":""},{"dropping-particle":"","family":"Várkonyi","given":"Judit","non-dropping-particle":"","parse-names":false,"suffix":""},{"dropping-particle":"","family":"Spadano","given":"Raffaele","non-dropping-particle":"","parse-names":false,"suffix":""},{"dropping-particle":"","family":"Butrym","given":"Aleksandra","non-dropping-particle":"","parse-names":false,"suffix":""},{"dropping-particle":"","family":"Canzian","given":"Federico","non-dropping-particle":"","parse-names":false,"suffix":""},{"dropping-particle":"","family":"Campa","given":"Daniele","non-dropping-particle":"","parse-names":false,"suffix":""}],"container-title":"Blood Cancer Journal","id":"ITEM-3","issue":"8","issued":{"date-parts":[["2020","8","1"]]},"page":"89","publisher":"Springer Nature","title":"Genetic polymorphisms associated with telomere length and risk of developing myeloproliferative neoplasms","type":"article-journal","volume":"10"},"uris":["http://www.mendeley.com/documents/?uuid=ded42133-a039-4a24-8b09-58e2c71b059d"]}],"mendeley":{"formattedCitation":"[36,37,50]","plainTextFormattedCitation":"[36,37,50]","previouslyFormattedCitation":"[36,37,47]"},"properties":{"noteIndex":0},"schema":"https://github.com/citation-style-language/schema/raw/master/csl-citation.json"}</w:instrText>
      </w:r>
      <w:r w:rsidRPr="003A1C99">
        <w:rPr>
          <w:lang w:val="en-GB"/>
        </w:rPr>
        <w:fldChar w:fldCharType="separate"/>
      </w:r>
      <w:r w:rsidR="007E3DC4" w:rsidRPr="007E3DC4">
        <w:rPr>
          <w:noProof/>
        </w:rPr>
        <w:t>[36,37,50]</w:t>
      </w:r>
      <w:r w:rsidRPr="003A1C99">
        <w:rPr>
          <w:lang w:val="en-GB"/>
        </w:rPr>
        <w:fldChar w:fldCharType="end"/>
      </w:r>
      <w:r w:rsidRPr="003E2251">
        <w:t xml:space="preserve">. </w:t>
      </w:r>
      <w:r w:rsidR="00E87AF2">
        <w:rPr>
          <w:lang w:val="en-GB"/>
        </w:rPr>
        <w:t>Finally, t</w:t>
      </w:r>
      <w:r w:rsidR="00E87AF2" w:rsidRPr="003A1C99">
        <w:rPr>
          <w:lang w:val="en-GB"/>
        </w:rPr>
        <w:t xml:space="preserve">he </w:t>
      </w:r>
      <w:r w:rsidR="00852823" w:rsidRPr="003A1C99">
        <w:rPr>
          <w:lang w:val="en-GB"/>
        </w:rPr>
        <w:t>teloscore</w:t>
      </w:r>
      <w:r w:rsidRPr="003A1C99">
        <w:rPr>
          <w:lang w:val="en-GB"/>
        </w:rPr>
        <w:t xml:space="preserve"> </w:t>
      </w:r>
      <w:r w:rsidR="00852823" w:rsidRPr="003A1C99">
        <w:rPr>
          <w:lang w:val="en-GB"/>
        </w:rPr>
        <w:t xml:space="preserve">was </w:t>
      </w:r>
      <w:r w:rsidRPr="003A1C99">
        <w:rPr>
          <w:lang w:val="en-GB"/>
        </w:rPr>
        <w:t xml:space="preserve">transformed into quintiles based on </w:t>
      </w:r>
      <w:r w:rsidR="00CF3CFC">
        <w:rPr>
          <w:lang w:val="en-GB"/>
        </w:rPr>
        <w:t xml:space="preserve">its </w:t>
      </w:r>
      <w:r w:rsidR="00CF3CFC" w:rsidRPr="003A1C99">
        <w:rPr>
          <w:lang w:val="en-GB"/>
        </w:rPr>
        <w:t xml:space="preserve">distribution </w:t>
      </w:r>
      <w:r w:rsidR="00CF3CFC">
        <w:rPr>
          <w:lang w:val="en-GB"/>
        </w:rPr>
        <w:t>in</w:t>
      </w:r>
      <w:r w:rsidR="008F5940">
        <w:rPr>
          <w:lang w:val="en-GB"/>
        </w:rPr>
        <w:t xml:space="preserve"> the</w:t>
      </w:r>
      <w:r w:rsidR="00CF3CFC">
        <w:rPr>
          <w:lang w:val="en-GB"/>
        </w:rPr>
        <w:t xml:space="preserve"> </w:t>
      </w:r>
      <w:r w:rsidRPr="003A1C99">
        <w:rPr>
          <w:lang w:val="en-GB"/>
        </w:rPr>
        <w:t>control</w:t>
      </w:r>
      <w:r w:rsidR="00CF3CFC">
        <w:rPr>
          <w:lang w:val="en-GB"/>
        </w:rPr>
        <w:t>s</w:t>
      </w:r>
      <w:r w:rsidRPr="003A1C99">
        <w:rPr>
          <w:lang w:val="en-GB"/>
        </w:rPr>
        <w:t>.</w:t>
      </w:r>
    </w:p>
    <w:p w14:paraId="058B3B44" w14:textId="77777777" w:rsidR="0052517A" w:rsidRPr="003A1C99" w:rsidRDefault="0052517A" w:rsidP="00943D69">
      <w:pPr>
        <w:spacing w:line="360" w:lineRule="auto"/>
        <w:rPr>
          <w:lang w:val="en-GB"/>
        </w:rPr>
      </w:pPr>
    </w:p>
    <w:p w14:paraId="1FBFF3B2" w14:textId="21F4B561" w:rsidR="00811327" w:rsidRPr="003A1C99" w:rsidRDefault="00811327" w:rsidP="00943D69">
      <w:pPr>
        <w:pStyle w:val="Heading2"/>
        <w:spacing w:before="0" w:line="360" w:lineRule="auto"/>
        <w:rPr>
          <w:lang w:val="en-GB"/>
        </w:rPr>
      </w:pPr>
      <w:r w:rsidRPr="003A1C99">
        <w:rPr>
          <w:lang w:val="en-GB"/>
        </w:rPr>
        <w:t>Genotyping</w:t>
      </w:r>
    </w:p>
    <w:p w14:paraId="4C91BF82" w14:textId="0F6C2526" w:rsidR="00330D59" w:rsidRDefault="00BC0E4F" w:rsidP="00943D69">
      <w:pPr>
        <w:spacing w:line="360" w:lineRule="auto"/>
        <w:rPr>
          <w:lang w:val="en-GB"/>
        </w:rPr>
      </w:pPr>
      <w:r w:rsidRPr="003A1C99">
        <w:rPr>
          <w:lang w:val="en-GB"/>
        </w:rPr>
        <w:t>For e</w:t>
      </w:r>
      <w:r w:rsidR="00330D59" w:rsidRPr="003A1C99">
        <w:rPr>
          <w:lang w:val="en-GB"/>
        </w:rPr>
        <w:t>ach sample</w:t>
      </w:r>
      <w:r w:rsidRPr="003A1C99">
        <w:rPr>
          <w:lang w:val="en-GB"/>
        </w:rPr>
        <w:t>,</w:t>
      </w:r>
      <w:r w:rsidR="00330D59" w:rsidRPr="003A1C99">
        <w:rPr>
          <w:lang w:val="en-GB"/>
        </w:rPr>
        <w:t xml:space="preserve"> DNA was isolated from whole blood using a </w:t>
      </w:r>
      <w:proofErr w:type="spellStart"/>
      <w:r w:rsidR="00330D59" w:rsidRPr="003A1C99">
        <w:rPr>
          <w:lang w:val="en-GB"/>
        </w:rPr>
        <w:t>QIamp</w:t>
      </w:r>
      <w:proofErr w:type="spellEnd"/>
      <w:r w:rsidR="00330D59" w:rsidRPr="003A1C99">
        <w:rPr>
          <w:lang w:val="en-GB"/>
        </w:rPr>
        <w:t xml:space="preserve"> 96 DNA </w:t>
      </w:r>
      <w:proofErr w:type="spellStart"/>
      <w:r w:rsidR="00330D59" w:rsidRPr="003A1C99">
        <w:rPr>
          <w:lang w:val="en-GB"/>
        </w:rPr>
        <w:t>QIAcube</w:t>
      </w:r>
      <w:proofErr w:type="spellEnd"/>
      <w:r w:rsidR="00330D59" w:rsidRPr="003A1C99">
        <w:rPr>
          <w:lang w:val="en-GB"/>
        </w:rPr>
        <w:t xml:space="preserve"> HT Kit (Qiagen, Hilden, Germany). TaqMan </w:t>
      </w:r>
      <w:r w:rsidR="008F5940" w:rsidRPr="003A1C99">
        <w:rPr>
          <w:lang w:val="en-GB"/>
        </w:rPr>
        <w:t xml:space="preserve">technology </w:t>
      </w:r>
      <w:r w:rsidR="00330D59" w:rsidRPr="003A1C99">
        <w:rPr>
          <w:lang w:val="en-GB"/>
        </w:rPr>
        <w:t xml:space="preserve">(ABI, Applied Biosystems, Foster City, CA, USA) was used </w:t>
      </w:r>
      <w:r w:rsidR="005C4888" w:rsidRPr="003A1C99">
        <w:rPr>
          <w:lang w:val="en-GB"/>
        </w:rPr>
        <w:t>according to the manufacturer’s indications</w:t>
      </w:r>
      <w:r w:rsidR="00330D59" w:rsidRPr="003A1C99">
        <w:rPr>
          <w:lang w:val="en-GB"/>
        </w:rPr>
        <w:t>. The experiments were carried out in 384</w:t>
      </w:r>
      <w:r w:rsidR="008F5940">
        <w:rPr>
          <w:lang w:val="en-GB"/>
        </w:rPr>
        <w:t>-</w:t>
      </w:r>
      <w:r w:rsidR="00330D59" w:rsidRPr="003A1C99">
        <w:rPr>
          <w:lang w:val="en-GB"/>
        </w:rPr>
        <w:t>well plates</w:t>
      </w:r>
      <w:r w:rsidR="009D3388" w:rsidRPr="003A1C99">
        <w:rPr>
          <w:lang w:val="en-GB"/>
        </w:rPr>
        <w:t>.</w:t>
      </w:r>
      <w:r w:rsidR="00330D59" w:rsidRPr="003A1C99">
        <w:rPr>
          <w:lang w:val="en-GB"/>
        </w:rPr>
        <w:t xml:space="preserve"> </w:t>
      </w:r>
      <w:r w:rsidR="009D3388" w:rsidRPr="003A1C99">
        <w:rPr>
          <w:lang w:val="en-GB"/>
        </w:rPr>
        <w:t>A</w:t>
      </w:r>
      <w:r w:rsidR="00330D59" w:rsidRPr="003A1C99">
        <w:rPr>
          <w:lang w:val="en-GB"/>
        </w:rPr>
        <w:t>round 10% of the samples were duplicated in each plate</w:t>
      </w:r>
      <w:r w:rsidR="009D3388" w:rsidRPr="003A1C99">
        <w:rPr>
          <w:lang w:val="en-GB"/>
        </w:rPr>
        <w:t xml:space="preserve"> to ensure genotyping quality</w:t>
      </w:r>
      <w:r w:rsidR="00330D59" w:rsidRPr="003A1C99">
        <w:rPr>
          <w:lang w:val="en-GB"/>
        </w:rPr>
        <w:t xml:space="preserve">. The concordance rate between the duplicated samples was checked after genotyping. Fluorescent signals of the genotyping assays were read on PCR plates by the </w:t>
      </w:r>
      <w:proofErr w:type="spellStart"/>
      <w:r w:rsidR="00330D59" w:rsidRPr="003A1C99">
        <w:rPr>
          <w:lang w:val="en-GB"/>
        </w:rPr>
        <w:t>QuantStudio</w:t>
      </w:r>
      <w:r w:rsidR="00330D59" w:rsidRPr="003A1C99">
        <w:rPr>
          <w:vertAlign w:val="superscript"/>
          <w:lang w:val="en-GB"/>
        </w:rPr>
        <w:t>TM</w:t>
      </w:r>
      <w:proofErr w:type="spellEnd"/>
      <w:r w:rsidR="00330D59" w:rsidRPr="003A1C99">
        <w:rPr>
          <w:lang w:val="en-GB"/>
        </w:rPr>
        <w:t xml:space="preserve"> 5 Real-Time PCR system (</w:t>
      </w:r>
      <w:proofErr w:type="spellStart"/>
      <w:r w:rsidR="00330D59" w:rsidRPr="003A1C99">
        <w:rPr>
          <w:lang w:val="en-GB"/>
        </w:rPr>
        <w:t>Thermofisher</w:t>
      </w:r>
      <w:proofErr w:type="spellEnd"/>
      <w:r w:rsidR="00330D59" w:rsidRPr="003A1C99">
        <w:rPr>
          <w:lang w:val="en-GB"/>
        </w:rPr>
        <w:t>,</w:t>
      </w:r>
      <w:r w:rsidR="00382827" w:rsidRPr="003A1C99">
        <w:rPr>
          <w:lang w:val="en-GB"/>
        </w:rPr>
        <w:t xml:space="preserve"> Waltham, Massachusetts,</w:t>
      </w:r>
      <w:r w:rsidR="00330D59" w:rsidRPr="003A1C99">
        <w:rPr>
          <w:lang w:val="en-GB"/>
        </w:rPr>
        <w:t xml:space="preserve"> USA) and the</w:t>
      </w:r>
      <w:r w:rsidR="00EF49E3" w:rsidRPr="003A1C99">
        <w:rPr>
          <w:lang w:val="en-GB"/>
        </w:rPr>
        <w:t xml:space="preserve"> </w:t>
      </w:r>
      <w:proofErr w:type="spellStart"/>
      <w:r w:rsidR="00EF49E3" w:rsidRPr="003A1C99">
        <w:rPr>
          <w:lang w:val="en-GB"/>
        </w:rPr>
        <w:t>QuantStudio</w:t>
      </w:r>
      <w:proofErr w:type="spellEnd"/>
      <w:r w:rsidR="00EF49E3" w:rsidRPr="003A1C99">
        <w:rPr>
          <w:lang w:val="en-GB"/>
        </w:rPr>
        <w:t xml:space="preserve"> Design &amp; Analysis Software.</w:t>
      </w:r>
    </w:p>
    <w:p w14:paraId="01D7E07E" w14:textId="77777777" w:rsidR="0052517A" w:rsidRPr="003A1C99" w:rsidRDefault="0052517A" w:rsidP="00943D69">
      <w:pPr>
        <w:spacing w:line="360" w:lineRule="auto"/>
        <w:rPr>
          <w:lang w:val="en-GB"/>
        </w:rPr>
      </w:pPr>
    </w:p>
    <w:p w14:paraId="62F15ACB" w14:textId="77777777" w:rsidR="00811327" w:rsidRPr="003A1C99" w:rsidRDefault="00811327" w:rsidP="00943D69">
      <w:pPr>
        <w:pStyle w:val="Heading2"/>
        <w:spacing w:before="0" w:line="360" w:lineRule="auto"/>
        <w:rPr>
          <w:lang w:val="en-GB"/>
        </w:rPr>
      </w:pPr>
      <w:r w:rsidRPr="003A1C99">
        <w:rPr>
          <w:lang w:val="en-GB"/>
        </w:rPr>
        <w:t>Statistical analysis</w:t>
      </w:r>
    </w:p>
    <w:p w14:paraId="7DE26ABA" w14:textId="42D9CBA4" w:rsidR="00811327" w:rsidRPr="003A1C99" w:rsidRDefault="00C14147" w:rsidP="00943D69">
      <w:pPr>
        <w:spacing w:line="360" w:lineRule="auto"/>
        <w:rPr>
          <w:lang w:val="en-GB"/>
        </w:rPr>
      </w:pPr>
      <w:r w:rsidRPr="003A1C99">
        <w:rPr>
          <w:lang w:val="en-GB"/>
        </w:rPr>
        <w:t xml:space="preserve">Hardy-Weinberg Equilibrium (HWE) was calculated </w:t>
      </w:r>
      <w:r w:rsidR="00EF49E3" w:rsidRPr="003A1C99">
        <w:rPr>
          <w:lang w:val="en-GB"/>
        </w:rPr>
        <w:t xml:space="preserve">in the controls </w:t>
      </w:r>
      <w:r w:rsidRPr="003A1C99">
        <w:rPr>
          <w:lang w:val="en-GB"/>
        </w:rPr>
        <w:t>using the Pearson chi</w:t>
      </w:r>
      <w:r w:rsidRPr="003A1C99">
        <w:rPr>
          <w:vertAlign w:val="superscript"/>
          <w:lang w:val="en-GB"/>
        </w:rPr>
        <w:t>2</w:t>
      </w:r>
      <w:r w:rsidRPr="003A1C99">
        <w:rPr>
          <w:lang w:val="en-GB"/>
        </w:rPr>
        <w:t xml:space="preserve"> test</w:t>
      </w:r>
      <w:r w:rsidR="000A6570" w:rsidRPr="003A1C99">
        <w:rPr>
          <w:lang w:val="en-GB"/>
        </w:rPr>
        <w:t>,</w:t>
      </w:r>
      <w:r w:rsidR="00EF49E3" w:rsidRPr="003A1C99">
        <w:rPr>
          <w:lang w:val="en-GB"/>
        </w:rPr>
        <w:t xml:space="preserve"> considering a significan</w:t>
      </w:r>
      <w:r w:rsidR="008F5940">
        <w:rPr>
          <w:lang w:val="en-GB"/>
        </w:rPr>
        <w:t>ce</w:t>
      </w:r>
      <w:r w:rsidR="00EF49E3" w:rsidRPr="003A1C99">
        <w:rPr>
          <w:lang w:val="en-GB"/>
        </w:rPr>
        <w:t xml:space="preserve"> threshold of 0.05/11= 0.0045</w:t>
      </w:r>
      <w:r w:rsidRPr="003A1C99">
        <w:rPr>
          <w:lang w:val="en-GB"/>
        </w:rPr>
        <w:t>.</w:t>
      </w:r>
    </w:p>
    <w:p w14:paraId="26F32C64" w14:textId="459964FA" w:rsidR="00300878" w:rsidRDefault="00A91D67" w:rsidP="00943D69">
      <w:pPr>
        <w:spacing w:line="360" w:lineRule="auto"/>
        <w:rPr>
          <w:lang w:val="en-GB"/>
        </w:rPr>
      </w:pPr>
      <w:r>
        <w:rPr>
          <w:lang w:val="en-GB"/>
        </w:rPr>
        <w:t>Unconditional logistic regression</w:t>
      </w:r>
      <w:r w:rsidR="00300878" w:rsidRPr="003A1C99">
        <w:rPr>
          <w:lang w:val="en-GB"/>
        </w:rPr>
        <w:t xml:space="preserve"> </w:t>
      </w:r>
      <w:r w:rsidR="007343C8" w:rsidRPr="003A1C99">
        <w:rPr>
          <w:lang w:val="en-GB"/>
        </w:rPr>
        <w:t>analys</w:t>
      </w:r>
      <w:r w:rsidR="007343C8">
        <w:rPr>
          <w:lang w:val="en-GB"/>
        </w:rPr>
        <w:t>is was</w:t>
      </w:r>
      <w:r>
        <w:rPr>
          <w:lang w:val="en-GB"/>
        </w:rPr>
        <w:t xml:space="preserve"> </w:t>
      </w:r>
      <w:r w:rsidR="00300878" w:rsidRPr="003A1C99">
        <w:rPr>
          <w:lang w:val="en-GB"/>
        </w:rPr>
        <w:t xml:space="preserve">performed to assess the association of </w:t>
      </w:r>
      <w:r w:rsidR="007371D4" w:rsidRPr="003A1C99">
        <w:rPr>
          <w:lang w:val="en-GB"/>
        </w:rPr>
        <w:t>the teloscore</w:t>
      </w:r>
      <w:r w:rsidR="007371D4">
        <w:rPr>
          <w:lang w:val="en-GB"/>
        </w:rPr>
        <w:t xml:space="preserve"> and the individual</w:t>
      </w:r>
      <w:r w:rsidR="00300878" w:rsidRPr="003A1C99">
        <w:rPr>
          <w:lang w:val="en-GB"/>
        </w:rPr>
        <w:t xml:space="preserve"> SNP</w:t>
      </w:r>
      <w:r w:rsidR="005C4888" w:rsidRPr="003A1C99">
        <w:rPr>
          <w:lang w:val="en-GB"/>
        </w:rPr>
        <w:t>s</w:t>
      </w:r>
      <w:r w:rsidR="00300878" w:rsidRPr="003A1C99">
        <w:rPr>
          <w:lang w:val="en-GB"/>
        </w:rPr>
        <w:t xml:space="preserve"> with the risk of developing </w:t>
      </w:r>
      <w:proofErr w:type="spellStart"/>
      <w:r w:rsidR="00FA698C" w:rsidRPr="003A1C99">
        <w:rPr>
          <w:lang w:val="en-GB"/>
        </w:rPr>
        <w:t>PanNE</w:t>
      </w:r>
      <w:r w:rsidR="00FA698C">
        <w:rPr>
          <w:lang w:val="en-GB"/>
        </w:rPr>
        <w:t>N</w:t>
      </w:r>
      <w:proofErr w:type="spellEnd"/>
      <w:r>
        <w:rPr>
          <w:lang w:val="en-GB"/>
        </w:rPr>
        <w:t>.</w:t>
      </w:r>
      <w:r w:rsidR="00300878" w:rsidRPr="003A1C99">
        <w:rPr>
          <w:lang w:val="en-GB"/>
        </w:rPr>
        <w:t xml:space="preserve"> </w:t>
      </w:r>
      <w:bookmarkStart w:id="5" w:name="_Hlk76132549"/>
      <w:r w:rsidR="007371D4" w:rsidRPr="003A1C99">
        <w:rPr>
          <w:lang w:val="en-GB"/>
        </w:rPr>
        <w:t xml:space="preserve">The </w:t>
      </w:r>
      <w:r w:rsidR="007371D4">
        <w:rPr>
          <w:lang w:val="en-GB"/>
        </w:rPr>
        <w:t xml:space="preserve">analysis of the teloscore was carried out using quintiles with </w:t>
      </w:r>
      <w:r w:rsidR="007371D4" w:rsidRPr="003A1C99">
        <w:rPr>
          <w:lang w:val="en-GB"/>
        </w:rPr>
        <w:t xml:space="preserve">the </w:t>
      </w:r>
      <w:r w:rsidR="003059B0">
        <w:rPr>
          <w:lang w:val="en-GB"/>
        </w:rPr>
        <w:t xml:space="preserve">third quintile (median genetically gdTL) </w:t>
      </w:r>
      <w:r w:rsidR="007371D4" w:rsidRPr="003A1C99">
        <w:rPr>
          <w:lang w:val="en-GB"/>
        </w:rPr>
        <w:t xml:space="preserve">as reference. </w:t>
      </w:r>
      <w:bookmarkEnd w:id="5"/>
      <w:r>
        <w:rPr>
          <w:lang w:val="en-GB"/>
        </w:rPr>
        <w:t>The association analys</w:t>
      </w:r>
      <w:r w:rsidR="007371D4">
        <w:rPr>
          <w:lang w:val="en-GB"/>
        </w:rPr>
        <w:t>is</w:t>
      </w:r>
      <w:r>
        <w:rPr>
          <w:lang w:val="en-GB"/>
        </w:rPr>
        <w:t xml:space="preserve"> for each SNP </w:t>
      </w:r>
      <w:r w:rsidRPr="009E0EFD">
        <w:rPr>
          <w:lang w:val="en-GB"/>
        </w:rPr>
        <w:t>w</w:t>
      </w:r>
      <w:r w:rsidR="007371D4">
        <w:rPr>
          <w:lang w:val="en-GB"/>
        </w:rPr>
        <w:t>as</w:t>
      </w:r>
      <w:r w:rsidRPr="009E0EFD">
        <w:rPr>
          <w:lang w:val="en-GB"/>
        </w:rPr>
        <w:t xml:space="preserve"> performed a</w:t>
      </w:r>
      <w:r w:rsidR="009D3388" w:rsidRPr="009E0EFD">
        <w:rPr>
          <w:lang w:val="en-GB"/>
        </w:rPr>
        <w:t>ccording</w:t>
      </w:r>
      <w:r w:rsidR="009D3388" w:rsidRPr="003A1C99">
        <w:rPr>
          <w:lang w:val="en-GB"/>
        </w:rPr>
        <w:t xml:space="preserve"> to </w:t>
      </w:r>
      <w:r w:rsidR="00532FD8">
        <w:rPr>
          <w:lang w:val="en-GB"/>
        </w:rPr>
        <w:t xml:space="preserve">an additive and </w:t>
      </w:r>
      <w:r w:rsidR="009D3388" w:rsidRPr="003A1C99">
        <w:rPr>
          <w:lang w:val="en-GB"/>
        </w:rPr>
        <w:t xml:space="preserve">co-dominant inheritance model with the major allele </w:t>
      </w:r>
      <w:r w:rsidR="009E0EFD">
        <w:rPr>
          <w:lang w:val="en-GB"/>
        </w:rPr>
        <w:t>set</w:t>
      </w:r>
      <w:r>
        <w:rPr>
          <w:lang w:val="en-GB"/>
        </w:rPr>
        <w:t xml:space="preserve"> as</w:t>
      </w:r>
      <w:r w:rsidR="009D3388" w:rsidRPr="003A1C99">
        <w:rPr>
          <w:lang w:val="en-GB"/>
        </w:rPr>
        <w:t xml:space="preserve"> reference</w:t>
      </w:r>
      <w:r w:rsidR="00300878" w:rsidRPr="003A1C99">
        <w:rPr>
          <w:lang w:val="en-GB"/>
        </w:rPr>
        <w:t xml:space="preserve">. All analyses were adjusted by sex, </w:t>
      </w:r>
      <w:r w:rsidRPr="003A1C99">
        <w:rPr>
          <w:lang w:val="en-GB"/>
        </w:rPr>
        <w:t>age,</w:t>
      </w:r>
      <w:r w:rsidR="00300878" w:rsidRPr="003A1C99">
        <w:rPr>
          <w:lang w:val="en-GB"/>
        </w:rPr>
        <w:t xml:space="preserve"> and country of origin.</w:t>
      </w:r>
    </w:p>
    <w:p w14:paraId="160E46A3" w14:textId="77777777" w:rsidR="0052517A" w:rsidRPr="003A1C99" w:rsidRDefault="0052517A" w:rsidP="00943D69">
      <w:pPr>
        <w:spacing w:line="360" w:lineRule="auto"/>
        <w:rPr>
          <w:lang w:val="en-GB"/>
        </w:rPr>
      </w:pPr>
    </w:p>
    <w:p w14:paraId="56B10EA5" w14:textId="77777777" w:rsidR="00487852" w:rsidRPr="003A1C99" w:rsidRDefault="00487852" w:rsidP="00943D69">
      <w:pPr>
        <w:pStyle w:val="Heading2"/>
        <w:spacing w:before="0" w:line="360" w:lineRule="auto"/>
        <w:rPr>
          <w:lang w:val="en-GB"/>
        </w:rPr>
      </w:pPr>
      <w:r w:rsidRPr="003A1C99">
        <w:rPr>
          <w:lang w:val="en-GB"/>
        </w:rPr>
        <w:t>Bioinformatic tools</w:t>
      </w:r>
    </w:p>
    <w:p w14:paraId="1F4A064B" w14:textId="1EC71C32" w:rsidR="00487852" w:rsidRPr="003A1C99" w:rsidRDefault="00601897" w:rsidP="00943D69">
      <w:pPr>
        <w:spacing w:line="360" w:lineRule="auto"/>
        <w:rPr>
          <w:rFonts w:cstheme="minorHAnsi"/>
          <w:szCs w:val="24"/>
          <w:lang w:val="en-GB"/>
        </w:rPr>
      </w:pPr>
      <w:r>
        <w:rPr>
          <w:rFonts w:cstheme="minorHAnsi"/>
          <w:szCs w:val="24"/>
          <w:lang w:val="en-GB"/>
        </w:rPr>
        <w:t>Several</w:t>
      </w:r>
      <w:r w:rsidRPr="003A1C99">
        <w:rPr>
          <w:rFonts w:cstheme="minorHAnsi"/>
          <w:szCs w:val="24"/>
          <w:lang w:val="en-GB"/>
        </w:rPr>
        <w:t xml:space="preserve"> </w:t>
      </w:r>
      <w:r w:rsidR="00487852" w:rsidRPr="003A1C99">
        <w:rPr>
          <w:rFonts w:cstheme="minorHAnsi"/>
          <w:szCs w:val="24"/>
          <w:lang w:val="en-GB"/>
        </w:rPr>
        <w:t>bioinformatic</w:t>
      </w:r>
      <w:r w:rsidR="000A6570" w:rsidRPr="003A1C99">
        <w:rPr>
          <w:rFonts w:cstheme="minorHAnsi"/>
          <w:szCs w:val="24"/>
          <w:lang w:val="en-GB"/>
        </w:rPr>
        <w:t>s</w:t>
      </w:r>
      <w:r w:rsidR="00487852" w:rsidRPr="003A1C99">
        <w:rPr>
          <w:rFonts w:cstheme="minorHAnsi"/>
          <w:szCs w:val="24"/>
          <w:lang w:val="en-GB"/>
        </w:rPr>
        <w:t xml:space="preserve"> tools were used to assess </w:t>
      </w:r>
      <w:r w:rsidR="009D3388" w:rsidRPr="003A1C99">
        <w:rPr>
          <w:rFonts w:cstheme="minorHAnsi"/>
          <w:szCs w:val="24"/>
          <w:lang w:val="en-GB"/>
        </w:rPr>
        <w:t xml:space="preserve">the </w:t>
      </w:r>
      <w:r w:rsidR="000A6570" w:rsidRPr="003A1C99">
        <w:rPr>
          <w:rFonts w:cstheme="minorHAnsi"/>
          <w:szCs w:val="24"/>
          <w:lang w:val="en-GB"/>
        </w:rPr>
        <w:t>potential functional effect</w:t>
      </w:r>
      <w:r w:rsidR="000D7993" w:rsidRPr="003A1C99">
        <w:rPr>
          <w:rFonts w:cstheme="minorHAnsi"/>
          <w:szCs w:val="24"/>
          <w:lang w:val="en-GB"/>
        </w:rPr>
        <w:t>s of the SNPs</w:t>
      </w:r>
      <w:r w:rsidR="000A6570" w:rsidRPr="003A1C99">
        <w:rPr>
          <w:rFonts w:cstheme="minorHAnsi"/>
          <w:szCs w:val="24"/>
          <w:lang w:val="en-GB"/>
        </w:rPr>
        <w:t xml:space="preserve"> </w:t>
      </w:r>
      <w:r w:rsidR="00487852" w:rsidRPr="003A1C99">
        <w:rPr>
          <w:rFonts w:cstheme="minorHAnsi"/>
          <w:szCs w:val="24"/>
          <w:lang w:val="en-GB"/>
        </w:rPr>
        <w:t xml:space="preserve">associated with </w:t>
      </w:r>
      <w:r w:rsidR="009D3388" w:rsidRPr="003A1C99">
        <w:rPr>
          <w:rFonts w:cstheme="minorHAnsi"/>
          <w:szCs w:val="24"/>
          <w:lang w:val="en-GB"/>
        </w:rPr>
        <w:t xml:space="preserve">the </w:t>
      </w:r>
      <w:r w:rsidR="00487852" w:rsidRPr="003A1C99">
        <w:rPr>
          <w:rFonts w:cstheme="minorHAnsi"/>
          <w:szCs w:val="24"/>
          <w:lang w:val="en-GB"/>
        </w:rPr>
        <w:t xml:space="preserve">risk of developing </w:t>
      </w:r>
      <w:proofErr w:type="spellStart"/>
      <w:r w:rsidR="00FA698C" w:rsidRPr="003A1C99">
        <w:rPr>
          <w:rFonts w:cstheme="minorHAnsi"/>
          <w:szCs w:val="24"/>
          <w:lang w:val="en-GB"/>
        </w:rPr>
        <w:t>PanNE</w:t>
      </w:r>
      <w:r w:rsidR="00FA698C">
        <w:rPr>
          <w:rFonts w:cstheme="minorHAnsi"/>
          <w:szCs w:val="24"/>
          <w:lang w:val="en-GB"/>
        </w:rPr>
        <w:t>N</w:t>
      </w:r>
      <w:proofErr w:type="spellEnd"/>
      <w:r w:rsidR="00487852" w:rsidRPr="003A1C99">
        <w:rPr>
          <w:rFonts w:cstheme="minorHAnsi"/>
          <w:szCs w:val="24"/>
          <w:lang w:val="en-GB"/>
        </w:rPr>
        <w:t>.</w:t>
      </w:r>
    </w:p>
    <w:p w14:paraId="77784FCA" w14:textId="21CCF51A" w:rsidR="00487852" w:rsidRPr="003A1C99" w:rsidRDefault="00487852" w:rsidP="00943D69">
      <w:pPr>
        <w:spacing w:line="360" w:lineRule="auto"/>
        <w:rPr>
          <w:rFonts w:cstheme="minorHAnsi"/>
          <w:szCs w:val="24"/>
          <w:lang w:val="en-GB"/>
        </w:rPr>
      </w:pPr>
      <w:proofErr w:type="spellStart"/>
      <w:r w:rsidRPr="003A1C99">
        <w:rPr>
          <w:rFonts w:cstheme="minorHAnsi"/>
          <w:szCs w:val="24"/>
          <w:lang w:val="en-GB"/>
        </w:rPr>
        <w:t>RegulomeDB</w:t>
      </w:r>
      <w:proofErr w:type="spellEnd"/>
      <w:r w:rsidRPr="003A1C99">
        <w:rPr>
          <w:rFonts w:cstheme="minorHAnsi"/>
          <w:szCs w:val="24"/>
          <w:lang w:val="en-GB"/>
        </w:rPr>
        <w:t xml:space="preserve"> (</w:t>
      </w:r>
      <w:r w:rsidRPr="003A1C99">
        <w:rPr>
          <w:rFonts w:cstheme="minorHAnsi"/>
          <w:color w:val="0070C0"/>
          <w:szCs w:val="24"/>
          <w:lang w:val="en-GB"/>
        </w:rPr>
        <w:t>regulomedb.org</w:t>
      </w:r>
      <w:r w:rsidR="00382827" w:rsidRPr="003A1C99">
        <w:rPr>
          <w:rFonts w:cstheme="minorHAnsi"/>
          <w:color w:val="0070C0"/>
          <w:szCs w:val="24"/>
          <w:lang w:val="en-GB"/>
        </w:rPr>
        <w:t xml:space="preserve">, </w:t>
      </w:r>
      <w:r w:rsidR="00F43BED" w:rsidRPr="003A1C99">
        <w:rPr>
          <w:rFonts w:cstheme="minorHAnsi"/>
          <w:color w:val="0070C0"/>
          <w:szCs w:val="24"/>
          <w:lang w:val="en-GB"/>
        </w:rPr>
        <w:t>access</w:t>
      </w:r>
      <w:r w:rsidR="00382827" w:rsidRPr="003A1C99">
        <w:rPr>
          <w:rFonts w:cstheme="minorHAnsi"/>
          <w:color w:val="0070C0"/>
          <w:szCs w:val="24"/>
          <w:lang w:val="en-GB"/>
        </w:rPr>
        <w:t xml:space="preserve"> date: 1/April/2021</w:t>
      </w:r>
      <w:r w:rsidRPr="003A1C99">
        <w:rPr>
          <w:rFonts w:cstheme="minorHAnsi"/>
          <w:szCs w:val="24"/>
          <w:lang w:val="en-GB"/>
        </w:rPr>
        <w:t xml:space="preserve">) </w:t>
      </w:r>
      <w:r w:rsidRPr="003A1C99">
        <w:rPr>
          <w:rFonts w:cstheme="minorHAnsi"/>
          <w:szCs w:val="24"/>
          <w:lang w:val="en-GB"/>
        </w:rPr>
        <w:fldChar w:fldCharType="begin" w:fldLock="1"/>
      </w:r>
      <w:r w:rsidR="007E3DC4">
        <w:rPr>
          <w:rFonts w:cstheme="minorHAnsi"/>
          <w:szCs w:val="24"/>
          <w:lang w:val="en-GB"/>
        </w:rPr>
        <w:instrText>ADDIN CSL_CITATION {"citationItems":[{"id":"ITEM-1","itemData":{"DOI":"10.1101/gr.137323.112","ISBN":"1549-5469 (Electronic)\\n1088-9051 (Linking)","ISSN":"10889051","PMID":"22955989","abstract":"As the sequencing of healthy and disease genomes becomes more commonplace, detailed annotation provides interpretation for individual variation responsible for normal and disease phenotypes. Current approaches focus on direct changes in protein coding genes, particularly nonsynonymous mutations that directly affect the gene product. However, most individual variation occurs outside of genes and, indeed, most markers generated from genome-wide association studies (GWAS) identify variants outside of coding segments. Identification of potential regulatory changes that perturb these sites will lead to a better localization of truly functional variants and interpretation of their effects. We have developed a novel approach and database, RegulomeDB, which guides interpretation of regulatory variants in the human genome. RegulomeDB includes high-throughput, experimental data sets from ENCODE and other sources, as well as computational predictions and manual annotations to identify putative regulatory potential and identify functional variants. These data sources are combined into a powerful tool that scores variants to help separate functional variants from a large pool and provides a small set of putative sites with testable hypotheses as to their function. We demonstrate the applicability of this tool to the annotation of noncoding variants from 69 full sequenced genomes as well as that of a personal genome, where thousands of functionally associated variants were identified. Moreover, we demonstrate a GWAS where the database is able to quickly identify the known associated functional variant and provide a hypothesis as to its function. Overall, we expect this approach and resource to be valuable for the annotation of human genome sequences.","author":[{"dropping-particle":"","family":"Boyle","given":"Alan P.","non-dropping-particle":"","parse-names":false,"suffix":""},{"dropping-particle":"","family":"Hong","given":"Eurie L.","non-dropping-particle":"","parse-names":false,"suffix":""},{"dropping-particle":"","family":"Hariharan","given":"Manoj","non-dropping-particle":"","parse-names":false,"suffix":""},{"dropping-particle":"","family":"Cheng","given":"Yong","non-dropping-particle":"","parse-names":false,"suffix":""},{"dropping-particle":"","family":"Schaub","given":"Marc A.","non-dropping-particle":"","parse-names":false,"suffix":""},{"dropping-particle":"","family":"Kasowski","given":"Maya","non-dropping-particle":"","parse-names":false,"suffix":""},{"dropping-particle":"","family":"Karczewski","given":"Konrad J.","non-dropping-particle":"","parse-names":false,"suffix":""},{"dropping-particle":"","family":"Park","given":"Julie","non-dropping-particle":"","parse-names":false,"suffix":""},{"dropping-particle":"","family":"Hitz","given":"Benjamin C.","non-dropping-particle":"","parse-names":false,"suffix":""},{"dropping-particle":"","family":"Weng","given":"Shuai","non-dropping-particle":"","parse-names":false,"suffix":""},{"dropping-particle":"","family":"Cherry","given":"J. Michael","non-dropping-particle":"","parse-names":false,"suffix":""},{"dropping-particle":"","family":"Snyder","given":"Michael","non-dropping-particle":"","parse-names":false,"suffix":""}],"container-title":"Genome Research","id":"ITEM-1","issue":"9","issued":{"date-parts":[["2012","9"]]},"page":"1790-1797","publisher":"Cold Spring Harbor Laboratory Press","title":"Annotation of functional variation in personal genomes using RegulomeDB","type":"article-journal","volume":"22"},"uris":["http://www.mendeley.com/documents/?uuid=5f110c67-93cc-4306-9651-690bc70509a2"]}],"mendeley":{"formattedCitation":"[51]","plainTextFormattedCitation":"[51]","previouslyFormattedCitation":"[48]"},"properties":{"noteIndex":0},"schema":"https://github.com/citation-style-language/schema/raw/master/csl-citation.json"}</w:instrText>
      </w:r>
      <w:r w:rsidRPr="003A1C99">
        <w:rPr>
          <w:rFonts w:cstheme="minorHAnsi"/>
          <w:szCs w:val="24"/>
          <w:lang w:val="en-GB"/>
        </w:rPr>
        <w:fldChar w:fldCharType="separate"/>
      </w:r>
      <w:r w:rsidR="007E3DC4" w:rsidRPr="007E3DC4">
        <w:rPr>
          <w:rFonts w:cstheme="minorHAnsi"/>
          <w:noProof/>
          <w:szCs w:val="24"/>
          <w:lang w:val="en-GB"/>
        </w:rPr>
        <w:t>[51]</w:t>
      </w:r>
      <w:r w:rsidRPr="003A1C99">
        <w:rPr>
          <w:rFonts w:cstheme="minorHAnsi"/>
          <w:szCs w:val="24"/>
          <w:lang w:val="en-GB"/>
        </w:rPr>
        <w:fldChar w:fldCharType="end"/>
      </w:r>
      <w:r w:rsidRPr="003A1C99">
        <w:rPr>
          <w:rFonts w:cstheme="minorHAnsi"/>
          <w:szCs w:val="24"/>
          <w:lang w:val="en-GB"/>
        </w:rPr>
        <w:t xml:space="preserve"> was used to determine if the region</w:t>
      </w:r>
      <w:r w:rsidR="000D7993" w:rsidRPr="003A1C99">
        <w:rPr>
          <w:rFonts w:cstheme="minorHAnsi"/>
          <w:szCs w:val="24"/>
          <w:lang w:val="en-GB"/>
        </w:rPr>
        <w:t>s</w:t>
      </w:r>
      <w:r w:rsidRPr="003A1C99">
        <w:rPr>
          <w:rFonts w:cstheme="minorHAnsi"/>
          <w:szCs w:val="24"/>
          <w:lang w:val="en-GB"/>
        </w:rPr>
        <w:t xml:space="preserve"> w</w:t>
      </w:r>
      <w:r w:rsidR="000A6570" w:rsidRPr="003A1C99">
        <w:rPr>
          <w:rFonts w:cstheme="minorHAnsi"/>
          <w:szCs w:val="24"/>
          <w:lang w:val="en-GB"/>
        </w:rPr>
        <w:t>h</w:t>
      </w:r>
      <w:r w:rsidRPr="003A1C99">
        <w:rPr>
          <w:rFonts w:cstheme="minorHAnsi"/>
          <w:szCs w:val="24"/>
          <w:lang w:val="en-GB"/>
        </w:rPr>
        <w:t xml:space="preserve">ere the SNPs </w:t>
      </w:r>
      <w:r w:rsidR="000D7993" w:rsidRPr="003A1C99">
        <w:rPr>
          <w:rFonts w:cstheme="minorHAnsi"/>
          <w:szCs w:val="24"/>
          <w:lang w:val="en-GB"/>
        </w:rPr>
        <w:t xml:space="preserve">are situated </w:t>
      </w:r>
      <w:r w:rsidR="00D92F50" w:rsidRPr="003A1C99">
        <w:rPr>
          <w:rFonts w:cstheme="minorHAnsi"/>
          <w:szCs w:val="24"/>
          <w:lang w:val="en-GB"/>
        </w:rPr>
        <w:t>harbo</w:t>
      </w:r>
      <w:r w:rsidR="009D3388" w:rsidRPr="003A1C99">
        <w:rPr>
          <w:rFonts w:cstheme="minorHAnsi"/>
          <w:szCs w:val="24"/>
          <w:lang w:val="en-GB"/>
        </w:rPr>
        <w:t>u</w:t>
      </w:r>
      <w:r w:rsidR="00D92F50" w:rsidRPr="003A1C99">
        <w:rPr>
          <w:rFonts w:cstheme="minorHAnsi"/>
          <w:szCs w:val="24"/>
          <w:lang w:val="en-GB"/>
        </w:rPr>
        <w:t>r</w:t>
      </w:r>
      <w:r w:rsidR="000D7993" w:rsidRPr="003A1C99">
        <w:rPr>
          <w:rFonts w:cstheme="minorHAnsi"/>
          <w:szCs w:val="24"/>
          <w:lang w:val="en-GB"/>
        </w:rPr>
        <w:t xml:space="preserve"> </w:t>
      </w:r>
      <w:r w:rsidRPr="003A1C99">
        <w:rPr>
          <w:rFonts w:cstheme="minorHAnsi"/>
          <w:szCs w:val="24"/>
          <w:lang w:val="en-GB"/>
        </w:rPr>
        <w:t xml:space="preserve">transcription binding sites or other regulatory </w:t>
      </w:r>
      <w:r w:rsidRPr="003A1C99">
        <w:rPr>
          <w:rFonts w:cstheme="minorHAnsi"/>
          <w:szCs w:val="24"/>
          <w:lang w:val="en-GB"/>
        </w:rPr>
        <w:lastRenderedPageBreak/>
        <w:t>elements.</w:t>
      </w:r>
      <w:r w:rsidR="002874B7" w:rsidRPr="002874B7">
        <w:t xml:space="preserve"> </w:t>
      </w:r>
      <w:proofErr w:type="spellStart"/>
      <w:r w:rsidR="002874B7" w:rsidRPr="002874B7">
        <w:rPr>
          <w:rFonts w:cstheme="minorHAnsi"/>
          <w:szCs w:val="24"/>
          <w:lang w:val="en-GB"/>
        </w:rPr>
        <w:t>RegulomeDB</w:t>
      </w:r>
      <w:proofErr w:type="spellEnd"/>
      <w:r w:rsidR="002874B7" w:rsidRPr="002874B7">
        <w:rPr>
          <w:rFonts w:cstheme="minorHAnsi"/>
          <w:szCs w:val="24"/>
          <w:lang w:val="en-GB"/>
        </w:rPr>
        <w:t xml:space="preserve"> annotates </w:t>
      </w:r>
      <w:r w:rsidR="00682738">
        <w:rPr>
          <w:rFonts w:cstheme="minorHAnsi"/>
          <w:szCs w:val="24"/>
          <w:lang w:val="en-GB"/>
        </w:rPr>
        <w:t>genetic variants</w:t>
      </w:r>
      <w:r w:rsidR="002874B7" w:rsidRPr="002874B7">
        <w:rPr>
          <w:rFonts w:cstheme="minorHAnsi"/>
          <w:szCs w:val="24"/>
          <w:lang w:val="en-GB"/>
        </w:rPr>
        <w:t xml:space="preserve"> with predicted regulatory </w:t>
      </w:r>
      <w:r w:rsidR="00682738">
        <w:rPr>
          <w:rFonts w:cstheme="minorHAnsi"/>
          <w:szCs w:val="24"/>
          <w:lang w:val="en-GB"/>
        </w:rPr>
        <w:t>functions</w:t>
      </w:r>
      <w:r w:rsidR="002874B7" w:rsidRPr="002874B7">
        <w:rPr>
          <w:rFonts w:cstheme="minorHAnsi"/>
          <w:szCs w:val="24"/>
          <w:lang w:val="en-GB"/>
        </w:rPr>
        <w:t xml:space="preserve"> in the </w:t>
      </w:r>
      <w:r w:rsidR="00682738">
        <w:rPr>
          <w:rFonts w:cstheme="minorHAnsi"/>
          <w:szCs w:val="24"/>
          <w:lang w:val="en-GB"/>
        </w:rPr>
        <w:t>human</w:t>
      </w:r>
      <w:r w:rsidR="002874B7" w:rsidRPr="002874B7">
        <w:rPr>
          <w:rFonts w:cstheme="minorHAnsi"/>
          <w:szCs w:val="24"/>
          <w:lang w:val="en-GB"/>
        </w:rPr>
        <w:t xml:space="preserve"> genome</w:t>
      </w:r>
      <w:r w:rsidR="002874B7">
        <w:rPr>
          <w:rFonts w:cstheme="minorHAnsi"/>
          <w:szCs w:val="24"/>
          <w:lang w:val="en-GB"/>
        </w:rPr>
        <w:t>, and generate</w:t>
      </w:r>
      <w:r w:rsidR="00682738">
        <w:rPr>
          <w:rFonts w:cstheme="minorHAnsi"/>
          <w:szCs w:val="24"/>
          <w:lang w:val="en-GB"/>
        </w:rPr>
        <w:t>s</w:t>
      </w:r>
      <w:r w:rsidR="002874B7">
        <w:rPr>
          <w:rFonts w:cstheme="minorHAnsi"/>
          <w:szCs w:val="24"/>
          <w:lang w:val="en-GB"/>
        </w:rPr>
        <w:t xml:space="preserve"> a score to rank the variant</w:t>
      </w:r>
      <w:r w:rsidR="00682738">
        <w:rPr>
          <w:rFonts w:cstheme="minorHAnsi"/>
          <w:szCs w:val="24"/>
          <w:lang w:val="en-GB"/>
        </w:rPr>
        <w:t>s</w:t>
      </w:r>
      <w:r w:rsidR="002874B7">
        <w:rPr>
          <w:rFonts w:cstheme="minorHAnsi"/>
          <w:szCs w:val="24"/>
          <w:lang w:val="en-GB"/>
        </w:rPr>
        <w:t xml:space="preserve"> in diff</w:t>
      </w:r>
      <w:r w:rsidR="009C58D1">
        <w:rPr>
          <w:rFonts w:cstheme="minorHAnsi"/>
          <w:szCs w:val="24"/>
          <w:lang w:val="en-GB"/>
        </w:rPr>
        <w:t>er</w:t>
      </w:r>
      <w:r w:rsidR="002874B7">
        <w:rPr>
          <w:rFonts w:cstheme="minorHAnsi"/>
          <w:szCs w:val="24"/>
          <w:lang w:val="en-GB"/>
        </w:rPr>
        <w:t>ent class from 1 to 7, where 1 include</w:t>
      </w:r>
      <w:r w:rsidR="00682738">
        <w:rPr>
          <w:rFonts w:cstheme="minorHAnsi"/>
          <w:szCs w:val="24"/>
          <w:lang w:val="en-GB"/>
        </w:rPr>
        <w:t>s</w:t>
      </w:r>
      <w:r w:rsidR="002874B7">
        <w:rPr>
          <w:rFonts w:cstheme="minorHAnsi"/>
          <w:szCs w:val="24"/>
          <w:lang w:val="en-GB"/>
        </w:rPr>
        <w:t xml:space="preserve"> the variants associated with </w:t>
      </w:r>
      <w:r w:rsidR="009C58D1">
        <w:rPr>
          <w:rFonts w:cstheme="minorHAnsi"/>
          <w:szCs w:val="24"/>
          <w:lang w:val="en-GB"/>
        </w:rPr>
        <w:t>the maximum</w:t>
      </w:r>
      <w:r w:rsidR="002874B7">
        <w:rPr>
          <w:rFonts w:cstheme="minorHAnsi"/>
          <w:szCs w:val="24"/>
          <w:lang w:val="en-GB"/>
        </w:rPr>
        <w:t xml:space="preserve"> number of regulatory elements</w:t>
      </w:r>
      <w:r w:rsidR="009C58D1">
        <w:rPr>
          <w:rFonts w:cstheme="minorHAnsi"/>
          <w:szCs w:val="24"/>
          <w:lang w:val="en-GB"/>
        </w:rPr>
        <w:t xml:space="preserve"> (i.e.</w:t>
      </w:r>
      <w:r w:rsidR="00682738">
        <w:rPr>
          <w:rFonts w:cstheme="minorHAnsi"/>
          <w:szCs w:val="24"/>
          <w:lang w:val="en-GB"/>
        </w:rPr>
        <w:t>,</w:t>
      </w:r>
      <w:r w:rsidR="009C58D1">
        <w:rPr>
          <w:rFonts w:cstheme="minorHAnsi"/>
          <w:szCs w:val="24"/>
          <w:lang w:val="en-GB"/>
        </w:rPr>
        <w:t xml:space="preserve"> </w:t>
      </w:r>
      <w:r w:rsidR="009C58D1" w:rsidRPr="009C58D1">
        <w:rPr>
          <w:rFonts w:cstheme="minorHAnsi"/>
          <w:szCs w:val="24"/>
          <w:lang w:val="en-GB"/>
        </w:rPr>
        <w:t>eQTL + TF binding + matched TF motif + matched DNase Footprint + DNase peak</w:t>
      </w:r>
      <w:r w:rsidR="009C58D1">
        <w:rPr>
          <w:rFonts w:cstheme="minorHAnsi"/>
          <w:szCs w:val="24"/>
          <w:lang w:val="en-GB"/>
        </w:rPr>
        <w:t xml:space="preserve">), and 7 is the rank without information </w:t>
      </w:r>
      <w:r w:rsidR="00682738">
        <w:rPr>
          <w:rFonts w:cstheme="minorHAnsi"/>
          <w:szCs w:val="24"/>
          <w:lang w:val="en-GB"/>
        </w:rPr>
        <w:t>on</w:t>
      </w:r>
      <w:r w:rsidR="009C58D1">
        <w:rPr>
          <w:rFonts w:cstheme="minorHAnsi"/>
          <w:szCs w:val="24"/>
          <w:lang w:val="en-GB"/>
        </w:rPr>
        <w:t xml:space="preserve"> possible regulatory element.</w:t>
      </w:r>
    </w:p>
    <w:p w14:paraId="436AB027" w14:textId="2DDD4B18" w:rsidR="00536257" w:rsidRDefault="00487852" w:rsidP="00943D69">
      <w:pPr>
        <w:spacing w:line="360" w:lineRule="auto"/>
        <w:rPr>
          <w:rFonts w:cstheme="minorHAnsi"/>
          <w:szCs w:val="24"/>
          <w:lang w:val="en-GB"/>
        </w:rPr>
      </w:pPr>
      <w:r w:rsidRPr="003A1C99">
        <w:rPr>
          <w:rFonts w:cstheme="minorHAnsi"/>
          <w:szCs w:val="24"/>
          <w:lang w:val="en-GB"/>
        </w:rPr>
        <w:t>The Genotype-Tissue Expression (</w:t>
      </w:r>
      <w:proofErr w:type="spellStart"/>
      <w:r w:rsidRPr="003A1C99">
        <w:rPr>
          <w:rFonts w:cstheme="minorHAnsi"/>
          <w:szCs w:val="24"/>
          <w:lang w:val="en-GB"/>
        </w:rPr>
        <w:t>GTEx</w:t>
      </w:r>
      <w:proofErr w:type="spellEnd"/>
      <w:r w:rsidRPr="003A1C99">
        <w:rPr>
          <w:rFonts w:cstheme="minorHAnsi"/>
          <w:szCs w:val="24"/>
          <w:lang w:val="en-GB"/>
        </w:rPr>
        <w:t>) portal (</w:t>
      </w:r>
      <w:r w:rsidRPr="003A1C99">
        <w:rPr>
          <w:rFonts w:cstheme="minorHAnsi"/>
          <w:color w:val="0070C0"/>
          <w:szCs w:val="24"/>
          <w:lang w:val="en-GB"/>
        </w:rPr>
        <w:t>gtexportal.org</w:t>
      </w:r>
      <w:r w:rsidR="00382827" w:rsidRPr="003A1C99">
        <w:rPr>
          <w:rFonts w:cstheme="minorHAnsi"/>
          <w:color w:val="0070C0"/>
          <w:szCs w:val="24"/>
          <w:lang w:val="en-GB"/>
        </w:rPr>
        <w:t>, access date: 1/April/2021</w:t>
      </w:r>
      <w:r w:rsidRPr="003A1C99">
        <w:rPr>
          <w:rFonts w:cstheme="minorHAnsi"/>
          <w:szCs w:val="24"/>
          <w:lang w:val="en-GB"/>
        </w:rPr>
        <w:t xml:space="preserve">) </w:t>
      </w:r>
      <w:r w:rsidRPr="00A91D67">
        <w:rPr>
          <w:rFonts w:cstheme="minorHAnsi"/>
          <w:szCs w:val="24"/>
          <w:lang w:val="en-GB"/>
        </w:rPr>
        <w:t>was</w:t>
      </w:r>
      <w:r w:rsidRPr="003A1C99">
        <w:rPr>
          <w:rFonts w:cstheme="minorHAnsi"/>
          <w:szCs w:val="24"/>
          <w:lang w:val="en-GB"/>
        </w:rPr>
        <w:t xml:space="preserve"> used to identify if a variant </w:t>
      </w:r>
      <w:r w:rsidR="00A91D67" w:rsidRPr="00E87AF2">
        <w:rPr>
          <w:rFonts w:cstheme="minorHAnsi"/>
          <w:szCs w:val="24"/>
          <w:lang w:val="en-GB"/>
        </w:rPr>
        <w:t>wa</w:t>
      </w:r>
      <w:r w:rsidR="00A91D67" w:rsidRPr="00A91D67">
        <w:rPr>
          <w:rFonts w:cstheme="minorHAnsi"/>
          <w:szCs w:val="24"/>
          <w:lang w:val="en-GB"/>
        </w:rPr>
        <w:t>s</w:t>
      </w:r>
      <w:r w:rsidR="00A91D67" w:rsidRPr="003A1C99">
        <w:rPr>
          <w:rFonts w:cstheme="minorHAnsi"/>
          <w:szCs w:val="24"/>
          <w:lang w:val="en-GB"/>
        </w:rPr>
        <w:t xml:space="preserve"> </w:t>
      </w:r>
      <w:r w:rsidRPr="003A1C99">
        <w:rPr>
          <w:rFonts w:cstheme="minorHAnsi"/>
          <w:szCs w:val="24"/>
          <w:lang w:val="en-GB"/>
        </w:rPr>
        <w:t xml:space="preserve">an expression quantitative trait </w:t>
      </w:r>
      <w:r w:rsidR="000D7993" w:rsidRPr="003A1C99">
        <w:rPr>
          <w:rFonts w:cstheme="minorHAnsi"/>
          <w:szCs w:val="24"/>
          <w:lang w:val="en-GB"/>
        </w:rPr>
        <w:t xml:space="preserve">locus </w:t>
      </w:r>
      <w:r w:rsidRPr="003A1C99">
        <w:rPr>
          <w:rFonts w:cstheme="minorHAnsi"/>
          <w:szCs w:val="24"/>
          <w:lang w:val="en-GB"/>
        </w:rPr>
        <w:t xml:space="preserve">(eQTL) </w:t>
      </w:r>
      <w:r w:rsidRPr="003A1C99">
        <w:rPr>
          <w:rFonts w:cstheme="minorHAnsi"/>
          <w:szCs w:val="24"/>
          <w:lang w:val="en-GB"/>
        </w:rPr>
        <w:fldChar w:fldCharType="begin" w:fldLock="1"/>
      </w:r>
      <w:r w:rsidR="007E3DC4">
        <w:rPr>
          <w:rFonts w:cstheme="minorHAnsi"/>
          <w:szCs w:val="24"/>
          <w:lang w:val="en-GB"/>
        </w:rPr>
        <w:instrText>ADDIN CSL_CITATION {"citationItems":[{"id":"ITEM-1","itemData":{"DOI":"10.1038/ng.2653","ISBN":"1546-1718 (Electronic) 1061-4036 (Linking)","ISSN":"1546-1718","PMID":"23715323","abstract":"Genome-wide association studies have identified thousands of loci for common diseases, but, for the majority of these, the mechanisms underlying disease susceptibility remain unknown. Most associated variants are not correlated with protein-coding changes, suggesting that polymorphisms in regulatory regions probably contribute to many disease phenotypes. Here we describe the Genotype-Tissue Expression (GTEx) project, which will establish a resource database and associated tissue bank for the scientific community to study the relationship between genetic variation and gene expression in human tissues.","author":[{"dropping-particle":"","family":"GTEx Consortium","given":"The GTEx","non-dropping-particle":"","parse-names":false,"suffix":""}],"container-title":"Nature genetics","id":"ITEM-1","issue":"6","issued":{"date-parts":[["2013"]]},"page":"580-5","title":"The Genotype-Tissue Expression (GTEx) project.","type":"article-journal","volume":"45"},"uris":["http://www.mendeley.com/documents/?uuid=c78cd5dd-938e-44c9-be25-f4d5833c33dc"]}],"mendeley":{"formattedCitation":"[52]","plainTextFormattedCitation":"[52]","previouslyFormattedCitation":"[49]"},"properties":{"noteIndex":0},"schema":"https://github.com/citation-style-language/schema/raw/master/csl-citation.json"}</w:instrText>
      </w:r>
      <w:r w:rsidRPr="003A1C99">
        <w:rPr>
          <w:rFonts w:cstheme="minorHAnsi"/>
          <w:szCs w:val="24"/>
          <w:lang w:val="en-GB"/>
        </w:rPr>
        <w:fldChar w:fldCharType="separate"/>
      </w:r>
      <w:r w:rsidR="007E3DC4" w:rsidRPr="007E3DC4">
        <w:rPr>
          <w:rFonts w:cstheme="minorHAnsi"/>
          <w:noProof/>
          <w:szCs w:val="24"/>
          <w:lang w:val="en-GB"/>
        </w:rPr>
        <w:t>[52]</w:t>
      </w:r>
      <w:r w:rsidRPr="003A1C99">
        <w:rPr>
          <w:rFonts w:cstheme="minorHAnsi"/>
          <w:szCs w:val="24"/>
          <w:lang w:val="en-GB"/>
        </w:rPr>
        <w:fldChar w:fldCharType="end"/>
      </w:r>
      <w:r w:rsidRPr="003A1C99">
        <w:rPr>
          <w:rFonts w:cstheme="minorHAnsi"/>
          <w:szCs w:val="24"/>
          <w:lang w:val="en-GB"/>
        </w:rPr>
        <w:t>.</w:t>
      </w:r>
      <w:bookmarkStart w:id="6" w:name="_Hlk76132733"/>
      <w:r w:rsidR="009E0EFD">
        <w:rPr>
          <w:rFonts w:cstheme="minorHAnsi"/>
          <w:szCs w:val="24"/>
          <w:lang w:val="en-GB"/>
        </w:rPr>
        <w:t xml:space="preserve"> The</w:t>
      </w:r>
      <w:r w:rsidR="00160586">
        <w:rPr>
          <w:rFonts w:cstheme="minorHAnsi"/>
          <w:szCs w:val="24"/>
          <w:lang w:val="en-GB"/>
        </w:rPr>
        <w:t xml:space="preserve"> </w:t>
      </w:r>
      <w:proofErr w:type="spellStart"/>
      <w:r w:rsidRPr="003A1C99">
        <w:rPr>
          <w:rFonts w:cstheme="minorHAnsi"/>
          <w:szCs w:val="24"/>
          <w:lang w:val="en-GB"/>
        </w:rPr>
        <w:t>LDtrait</w:t>
      </w:r>
      <w:proofErr w:type="spellEnd"/>
      <w:r w:rsidRPr="003A1C99">
        <w:rPr>
          <w:rFonts w:cstheme="minorHAnsi"/>
          <w:szCs w:val="24"/>
          <w:lang w:val="en-GB"/>
        </w:rPr>
        <w:t xml:space="preserve"> </w:t>
      </w:r>
      <w:r w:rsidR="00536257">
        <w:rPr>
          <w:rFonts w:cstheme="minorHAnsi"/>
          <w:szCs w:val="24"/>
          <w:lang w:val="en-GB"/>
        </w:rPr>
        <w:t>t</w:t>
      </w:r>
      <w:r w:rsidRPr="003A1C99">
        <w:rPr>
          <w:rFonts w:cstheme="minorHAnsi"/>
          <w:szCs w:val="24"/>
          <w:lang w:val="en-GB"/>
        </w:rPr>
        <w:t>ool (</w:t>
      </w:r>
      <w:r w:rsidRPr="003A1C99">
        <w:rPr>
          <w:rFonts w:cstheme="minorHAnsi"/>
          <w:color w:val="0070C0"/>
          <w:szCs w:val="24"/>
          <w:lang w:val="en-GB"/>
        </w:rPr>
        <w:t>ldlink.nci.nih.gov/?tab=</w:t>
      </w:r>
      <w:proofErr w:type="spellStart"/>
      <w:r w:rsidRPr="003A1C99">
        <w:rPr>
          <w:rFonts w:cstheme="minorHAnsi"/>
          <w:color w:val="0070C0"/>
          <w:szCs w:val="24"/>
          <w:lang w:val="en-GB"/>
        </w:rPr>
        <w:t>ldtrait</w:t>
      </w:r>
      <w:proofErr w:type="spellEnd"/>
      <w:r w:rsidR="00382827" w:rsidRPr="003A1C99">
        <w:rPr>
          <w:rFonts w:cstheme="minorHAnsi"/>
          <w:color w:val="0070C0"/>
          <w:szCs w:val="24"/>
          <w:lang w:val="en-GB"/>
        </w:rPr>
        <w:t>, access date: 1/April/2021</w:t>
      </w:r>
      <w:r w:rsidRPr="003A1C99">
        <w:rPr>
          <w:rFonts w:cstheme="minorHAnsi"/>
          <w:szCs w:val="24"/>
          <w:lang w:val="en-GB"/>
        </w:rPr>
        <w:t xml:space="preserve">) </w:t>
      </w:r>
      <w:r w:rsidR="000D7993" w:rsidRPr="00A91D67">
        <w:rPr>
          <w:rFonts w:cstheme="minorHAnsi"/>
          <w:szCs w:val="24"/>
          <w:lang w:val="en-GB"/>
        </w:rPr>
        <w:t>was used</w:t>
      </w:r>
      <w:r w:rsidR="000D7993" w:rsidRPr="003A1C99">
        <w:rPr>
          <w:rFonts w:cstheme="minorHAnsi"/>
          <w:szCs w:val="24"/>
          <w:lang w:val="en-GB"/>
        </w:rPr>
        <w:t xml:space="preserve"> </w:t>
      </w:r>
      <w:r w:rsidRPr="003A1C99">
        <w:rPr>
          <w:rFonts w:cstheme="minorHAnsi"/>
          <w:szCs w:val="24"/>
          <w:lang w:val="en-GB"/>
        </w:rPr>
        <w:t>to identify if a variant (or variants in L</w:t>
      </w:r>
      <w:r w:rsidR="0078448F" w:rsidRPr="003A1C99">
        <w:rPr>
          <w:rFonts w:cstheme="minorHAnsi"/>
          <w:szCs w:val="24"/>
          <w:lang w:val="en-GB"/>
        </w:rPr>
        <w:t>D</w:t>
      </w:r>
      <w:r w:rsidRPr="003A1C99">
        <w:rPr>
          <w:rFonts w:cstheme="minorHAnsi"/>
          <w:szCs w:val="24"/>
          <w:lang w:val="en-GB"/>
        </w:rPr>
        <w:t xml:space="preserve">) </w:t>
      </w:r>
      <w:r w:rsidR="00A91D67">
        <w:rPr>
          <w:rFonts w:cstheme="minorHAnsi"/>
          <w:szCs w:val="24"/>
          <w:lang w:val="en-GB"/>
        </w:rPr>
        <w:t>was</w:t>
      </w:r>
      <w:r w:rsidR="00A91D67" w:rsidRPr="003A1C99">
        <w:rPr>
          <w:rFonts w:cstheme="minorHAnsi"/>
          <w:szCs w:val="24"/>
          <w:lang w:val="en-GB"/>
        </w:rPr>
        <w:t xml:space="preserve"> </w:t>
      </w:r>
      <w:r w:rsidRPr="003A1C99">
        <w:rPr>
          <w:rFonts w:cstheme="minorHAnsi"/>
          <w:szCs w:val="24"/>
          <w:lang w:val="en-GB"/>
        </w:rPr>
        <w:t>previously associated with a trait or disease</w:t>
      </w:r>
      <w:r w:rsidR="000D7993" w:rsidRPr="003A1C99">
        <w:rPr>
          <w:rFonts w:cstheme="minorHAnsi"/>
          <w:szCs w:val="24"/>
          <w:lang w:val="en-GB"/>
        </w:rPr>
        <w:t xml:space="preserve"> in a GWAS</w:t>
      </w:r>
      <w:r w:rsidRPr="003A1C99">
        <w:rPr>
          <w:rFonts w:cstheme="minorHAnsi"/>
          <w:szCs w:val="24"/>
          <w:lang w:val="en-GB"/>
        </w:rPr>
        <w:t xml:space="preserve">. </w:t>
      </w:r>
      <w:bookmarkEnd w:id="6"/>
      <w:r w:rsidRPr="003A1C99">
        <w:rPr>
          <w:rFonts w:cstheme="minorHAnsi"/>
          <w:szCs w:val="24"/>
          <w:lang w:val="en-GB"/>
        </w:rPr>
        <w:fldChar w:fldCharType="begin" w:fldLock="1"/>
      </w:r>
      <w:r w:rsidR="007E3DC4">
        <w:rPr>
          <w:rFonts w:cstheme="minorHAnsi"/>
          <w:szCs w:val="24"/>
          <w:lang w:val="en-GB"/>
        </w:rPr>
        <w:instrText>ADDIN CSL_CITATION {"citationItems":[{"id":"ITEM-1","itemData":{"DOI":"10.1093/bioinformatics/btv402","ISSN":"1367-4803","author":[{"dropping-particle":"","family":"Machiela","given":"Mitchell J.","non-dropping-particle":"","parse-names":false,"suffix":""},{"dropping-particle":"","family":"Chanock","given":"Stephen J.","non-dropping-particle":"","parse-names":false,"suffix":""}],"container-title":"Bioinformatics","id":"ITEM-1","issue":"21","issued":{"date-parts":[["2015","11","1"]]},"page":"3555-3557","publisher":"Narnia","title":"LDlink: a web-based application for exploring population-specific haplotype structure and linking correlated alleles of possible functional variants: Fig. 1.","type":"article-journal","volume":"31"},"uris":["http://www.mendeley.com/documents/?uuid=c414a129-6f57-3714-ae0e-7aac660d29d4"]}],"mendeley":{"formattedCitation":"[53]","plainTextFormattedCitation":"[53]","previouslyFormattedCitation":"[50]"},"properties":{"noteIndex":0},"schema":"https://github.com/citation-style-language/schema/raw/master/csl-citation.json"}</w:instrText>
      </w:r>
      <w:r w:rsidRPr="003A1C99">
        <w:rPr>
          <w:rFonts w:cstheme="minorHAnsi"/>
          <w:szCs w:val="24"/>
          <w:lang w:val="en-GB"/>
        </w:rPr>
        <w:fldChar w:fldCharType="separate"/>
      </w:r>
      <w:r w:rsidR="007E3DC4" w:rsidRPr="007E3DC4">
        <w:rPr>
          <w:rFonts w:cstheme="minorHAnsi"/>
          <w:noProof/>
          <w:szCs w:val="24"/>
          <w:lang w:val="en-GB"/>
        </w:rPr>
        <w:t>[53]</w:t>
      </w:r>
      <w:r w:rsidRPr="003A1C99">
        <w:rPr>
          <w:rFonts w:cstheme="minorHAnsi"/>
          <w:szCs w:val="24"/>
          <w:lang w:val="en-GB"/>
        </w:rPr>
        <w:fldChar w:fldCharType="end"/>
      </w:r>
      <w:r w:rsidRPr="003A1C99">
        <w:rPr>
          <w:rFonts w:cstheme="minorHAnsi"/>
          <w:szCs w:val="24"/>
          <w:lang w:val="en-GB"/>
        </w:rPr>
        <w:t>.</w:t>
      </w:r>
    </w:p>
    <w:p w14:paraId="64E56667" w14:textId="03891BB4" w:rsidR="001F26BF" w:rsidRPr="003A1C99" w:rsidRDefault="005C4888" w:rsidP="00943D69">
      <w:pPr>
        <w:spacing w:line="360" w:lineRule="auto"/>
        <w:rPr>
          <w:lang w:val="en-GB"/>
        </w:rPr>
      </w:pPr>
      <w:r w:rsidRPr="003A1C99">
        <w:rPr>
          <w:rFonts w:cstheme="minorHAnsi"/>
          <w:szCs w:val="24"/>
          <w:lang w:val="en-GB"/>
        </w:rPr>
        <w:t>The</w:t>
      </w:r>
      <w:r w:rsidR="001F26BF" w:rsidRPr="003A1C99">
        <w:rPr>
          <w:rFonts w:cstheme="minorHAnsi"/>
          <w:szCs w:val="24"/>
          <w:lang w:val="en-GB"/>
        </w:rPr>
        <w:t xml:space="preserve"> 3D-genome Interaction Viewer and database (3DIV</w:t>
      </w:r>
      <w:r w:rsidR="00536257">
        <w:rPr>
          <w:rFonts w:cstheme="minorHAnsi"/>
          <w:szCs w:val="24"/>
          <w:lang w:val="en-GB"/>
        </w:rPr>
        <w:t xml:space="preserve">; </w:t>
      </w:r>
      <w:hyperlink r:id="rId9" w:history="1">
        <w:r w:rsidR="00536257" w:rsidRPr="00A64150">
          <w:rPr>
            <w:rStyle w:val="Hyperlink"/>
            <w:rFonts w:cstheme="minorHAnsi"/>
            <w:szCs w:val="24"/>
            <w:lang w:val="en-GB"/>
          </w:rPr>
          <w:t>http://3div.kr</w:t>
        </w:r>
      </w:hyperlink>
      <w:r w:rsidR="00536257">
        <w:rPr>
          <w:rFonts w:cstheme="minorHAnsi"/>
          <w:szCs w:val="24"/>
          <w:lang w:val="en-GB"/>
        </w:rPr>
        <w:t xml:space="preserve">, access date </w:t>
      </w:r>
      <w:r w:rsidR="00682738">
        <w:rPr>
          <w:rFonts w:cstheme="minorHAnsi"/>
          <w:szCs w:val="24"/>
          <w:lang w:val="en-GB"/>
        </w:rPr>
        <w:t>01</w:t>
      </w:r>
      <w:r w:rsidR="00536257">
        <w:rPr>
          <w:rFonts w:cstheme="minorHAnsi"/>
          <w:szCs w:val="24"/>
          <w:lang w:val="en-GB"/>
        </w:rPr>
        <w:t>/</w:t>
      </w:r>
      <w:r w:rsidR="00682738">
        <w:rPr>
          <w:rFonts w:cstheme="minorHAnsi"/>
          <w:szCs w:val="24"/>
          <w:lang w:val="en-GB"/>
        </w:rPr>
        <w:t>07</w:t>
      </w:r>
      <w:r w:rsidR="00536257">
        <w:rPr>
          <w:rFonts w:cstheme="minorHAnsi"/>
          <w:szCs w:val="24"/>
          <w:lang w:val="en-GB"/>
        </w:rPr>
        <w:t>/2021</w:t>
      </w:r>
      <w:r w:rsidR="001F26BF" w:rsidRPr="003A1C99">
        <w:rPr>
          <w:rFonts w:cstheme="minorHAnsi"/>
          <w:szCs w:val="24"/>
          <w:lang w:val="en-GB"/>
        </w:rPr>
        <w:t>) was used to investigate epigenetic interaction</w:t>
      </w:r>
      <w:r w:rsidRPr="003A1C99">
        <w:rPr>
          <w:rFonts w:cstheme="minorHAnsi"/>
          <w:szCs w:val="24"/>
          <w:lang w:val="en-GB"/>
        </w:rPr>
        <w:t>s</w:t>
      </w:r>
      <w:r w:rsidR="001F26BF" w:rsidRPr="003A1C99">
        <w:rPr>
          <w:rFonts w:cstheme="minorHAnsi"/>
          <w:szCs w:val="24"/>
          <w:lang w:val="en-GB"/>
        </w:rPr>
        <w:t xml:space="preserve"> of the selected variants and </w:t>
      </w:r>
      <w:r w:rsidR="009E0EFD" w:rsidRPr="003A1C99">
        <w:rPr>
          <w:rFonts w:cstheme="minorHAnsi"/>
          <w:szCs w:val="24"/>
          <w:lang w:val="en-GB"/>
        </w:rPr>
        <w:t>neighbouring genomic</w:t>
      </w:r>
      <w:r w:rsidR="001F26BF" w:rsidRPr="003A1C99">
        <w:rPr>
          <w:rFonts w:cstheme="minorHAnsi"/>
          <w:szCs w:val="24"/>
          <w:lang w:val="en-GB"/>
        </w:rPr>
        <w:t xml:space="preserve"> regions</w:t>
      </w:r>
      <w:r w:rsidR="009E0EFD">
        <w:rPr>
          <w:rFonts w:cstheme="minorHAnsi"/>
          <w:szCs w:val="24"/>
          <w:lang w:val="en-GB"/>
        </w:rPr>
        <w:t xml:space="preserve"> </w:t>
      </w:r>
      <w:r w:rsidR="009E0EFD" w:rsidRPr="003A1C99">
        <w:rPr>
          <w:rFonts w:cstheme="minorHAnsi"/>
          <w:szCs w:val="24"/>
          <w:lang w:val="en-GB"/>
        </w:rPr>
        <w:t>(2 Mb)</w:t>
      </w:r>
      <w:r w:rsidR="009E0EFD">
        <w:rPr>
          <w:rFonts w:cstheme="minorHAnsi"/>
          <w:szCs w:val="24"/>
          <w:lang w:val="en-GB"/>
        </w:rPr>
        <w:t xml:space="preserve">, </w:t>
      </w:r>
      <w:r w:rsidR="009E0EFD" w:rsidRPr="003A1C99">
        <w:rPr>
          <w:rFonts w:cstheme="minorHAnsi"/>
          <w:szCs w:val="24"/>
          <w:lang w:val="en-GB"/>
        </w:rPr>
        <w:t xml:space="preserve">in </w:t>
      </w:r>
      <w:r w:rsidR="009E0EFD">
        <w:rPr>
          <w:rFonts w:cstheme="minorHAnsi"/>
          <w:szCs w:val="24"/>
          <w:lang w:val="en-GB"/>
        </w:rPr>
        <w:t xml:space="preserve">the </w:t>
      </w:r>
      <w:r w:rsidR="009E0EFD" w:rsidRPr="003A1C99">
        <w:rPr>
          <w:rFonts w:cstheme="minorHAnsi"/>
          <w:szCs w:val="24"/>
          <w:lang w:val="en-GB"/>
        </w:rPr>
        <w:t>pancreatic tissue</w:t>
      </w:r>
      <w:r w:rsidR="001F26BF" w:rsidRPr="003A1C99">
        <w:rPr>
          <w:rFonts w:cstheme="minorHAnsi"/>
          <w:szCs w:val="24"/>
          <w:lang w:val="en-GB"/>
        </w:rPr>
        <w:t>.</w:t>
      </w:r>
    </w:p>
    <w:p w14:paraId="11C7F123" w14:textId="77777777" w:rsidR="00811327" w:rsidRDefault="00811327" w:rsidP="00943D69">
      <w:pPr>
        <w:spacing w:line="360" w:lineRule="auto"/>
        <w:rPr>
          <w:lang w:val="en-GB"/>
        </w:rPr>
      </w:pPr>
    </w:p>
    <w:p w14:paraId="63BE4B92" w14:textId="3CB89F66" w:rsidR="0052517A" w:rsidRPr="003A1C99" w:rsidRDefault="0052517A" w:rsidP="00943D69">
      <w:pPr>
        <w:spacing w:line="360" w:lineRule="auto"/>
        <w:rPr>
          <w:lang w:val="en-GB"/>
        </w:rPr>
        <w:sectPr w:rsidR="0052517A" w:rsidRPr="003A1C99">
          <w:pgSz w:w="12240" w:h="15840"/>
          <w:pgMar w:top="1440" w:right="1440" w:bottom="1440" w:left="1440" w:header="720" w:footer="720" w:gutter="0"/>
          <w:cols w:space="720"/>
          <w:docGrid w:linePitch="360"/>
        </w:sectPr>
      </w:pPr>
    </w:p>
    <w:p w14:paraId="0ABDDEED" w14:textId="248903ED" w:rsidR="00811327" w:rsidRPr="003A1C99" w:rsidRDefault="00811327" w:rsidP="00943D69">
      <w:pPr>
        <w:pStyle w:val="Heading1"/>
        <w:spacing w:before="0" w:line="360" w:lineRule="auto"/>
        <w:rPr>
          <w:lang w:val="en-GB"/>
        </w:rPr>
      </w:pPr>
      <w:r w:rsidRPr="003A1C99">
        <w:rPr>
          <w:lang w:val="en-GB"/>
        </w:rPr>
        <w:lastRenderedPageBreak/>
        <w:t>Results</w:t>
      </w:r>
    </w:p>
    <w:p w14:paraId="37686F2B" w14:textId="79FBA185" w:rsidR="00EF49E3" w:rsidRPr="003A1C99" w:rsidRDefault="00EF66E3" w:rsidP="00943D69">
      <w:pPr>
        <w:pStyle w:val="Heading2"/>
        <w:spacing w:before="0" w:line="360" w:lineRule="auto"/>
        <w:rPr>
          <w:lang w:val="en-GB"/>
        </w:rPr>
      </w:pPr>
      <w:r w:rsidRPr="003A1C99">
        <w:rPr>
          <w:lang w:val="en-GB"/>
        </w:rPr>
        <w:t xml:space="preserve">Association between </w:t>
      </w:r>
      <w:proofErr w:type="spellStart"/>
      <w:r w:rsidR="00EB3D8E" w:rsidRPr="003A1C99">
        <w:rPr>
          <w:lang w:val="en-GB"/>
        </w:rPr>
        <w:t>gd</w:t>
      </w:r>
      <w:r w:rsidRPr="003A1C99">
        <w:rPr>
          <w:lang w:val="en-GB"/>
        </w:rPr>
        <w:t>T</w:t>
      </w:r>
      <w:r w:rsidR="0078448F" w:rsidRPr="003A1C99">
        <w:rPr>
          <w:lang w:val="en-GB"/>
        </w:rPr>
        <w:t>L</w:t>
      </w:r>
      <w:proofErr w:type="spellEnd"/>
      <w:r w:rsidRPr="003A1C99">
        <w:rPr>
          <w:lang w:val="en-GB"/>
        </w:rPr>
        <w:t xml:space="preserve"> and </w:t>
      </w:r>
      <w:proofErr w:type="spellStart"/>
      <w:r w:rsidR="00FA698C" w:rsidRPr="003A1C99">
        <w:rPr>
          <w:lang w:val="en-GB"/>
        </w:rPr>
        <w:t>PanNE</w:t>
      </w:r>
      <w:r w:rsidR="00FA698C">
        <w:rPr>
          <w:lang w:val="en-GB"/>
        </w:rPr>
        <w:t>N</w:t>
      </w:r>
      <w:proofErr w:type="spellEnd"/>
      <w:r w:rsidR="00FA698C" w:rsidRPr="003A1C99">
        <w:rPr>
          <w:lang w:val="en-GB"/>
        </w:rPr>
        <w:t xml:space="preserve"> </w:t>
      </w:r>
      <w:r w:rsidRPr="003A1C99">
        <w:rPr>
          <w:lang w:val="en-GB"/>
        </w:rPr>
        <w:t>risk</w:t>
      </w:r>
    </w:p>
    <w:p w14:paraId="3F562E99" w14:textId="7F68D537" w:rsidR="008D7490" w:rsidRPr="003A1C99" w:rsidRDefault="009B32C4" w:rsidP="00943D69">
      <w:pPr>
        <w:spacing w:line="360" w:lineRule="auto"/>
        <w:rPr>
          <w:lang w:val="en-GB"/>
        </w:rPr>
      </w:pPr>
      <w:r w:rsidRPr="003A1C99">
        <w:rPr>
          <w:lang w:val="en-GB"/>
        </w:rPr>
        <w:t xml:space="preserve">The average </w:t>
      </w:r>
      <w:r w:rsidR="00E74A9B" w:rsidRPr="003A1C99">
        <w:rPr>
          <w:lang w:val="en-GB"/>
        </w:rPr>
        <w:t xml:space="preserve">call rate </w:t>
      </w:r>
      <w:r w:rsidRPr="003A1C99">
        <w:rPr>
          <w:lang w:val="en-GB"/>
        </w:rPr>
        <w:t xml:space="preserve">of the SNPs used for statistical analysis was 98.8%. Concordance </w:t>
      </w:r>
      <w:r w:rsidR="00E74A9B" w:rsidRPr="003A1C99">
        <w:rPr>
          <w:lang w:val="en-GB"/>
        </w:rPr>
        <w:t xml:space="preserve">among </w:t>
      </w:r>
      <w:r w:rsidRPr="003A1C99">
        <w:rPr>
          <w:lang w:val="en-GB"/>
        </w:rPr>
        <w:t>duplicated samples was higher than 99%.</w:t>
      </w:r>
    </w:p>
    <w:p w14:paraId="269D5EBC" w14:textId="31C17D2B" w:rsidR="00682738" w:rsidRPr="003A1C99" w:rsidRDefault="00CB36A2" w:rsidP="00943D69">
      <w:pPr>
        <w:spacing w:line="360" w:lineRule="auto"/>
        <w:rPr>
          <w:b/>
          <w:bCs/>
          <w:lang w:val="en-GB"/>
        </w:rPr>
      </w:pPr>
      <w:r>
        <w:rPr>
          <w:lang w:val="en-GB"/>
        </w:rPr>
        <w:t>W</w:t>
      </w:r>
      <w:r w:rsidR="009B32C4" w:rsidRPr="003A1C99">
        <w:rPr>
          <w:lang w:val="en-GB"/>
        </w:rPr>
        <w:t xml:space="preserve">e observed that </w:t>
      </w:r>
      <w:r w:rsidR="004F4F93" w:rsidRPr="003A1C99">
        <w:rPr>
          <w:lang w:val="en-GB"/>
        </w:rPr>
        <w:t>longer genetically det</w:t>
      </w:r>
      <w:r w:rsidR="00525A88" w:rsidRPr="003A1C99">
        <w:rPr>
          <w:lang w:val="en-GB"/>
        </w:rPr>
        <w:t>ermined</w:t>
      </w:r>
      <w:r w:rsidR="004F4F93" w:rsidRPr="003A1C99">
        <w:rPr>
          <w:lang w:val="en-GB"/>
        </w:rPr>
        <w:t xml:space="preserve"> telomeres </w:t>
      </w:r>
      <w:r w:rsidR="00525A88" w:rsidRPr="003A1C99">
        <w:rPr>
          <w:lang w:val="en-GB"/>
        </w:rPr>
        <w:t xml:space="preserve">were </w:t>
      </w:r>
      <w:r w:rsidR="009B32C4" w:rsidRPr="003A1C99">
        <w:rPr>
          <w:lang w:val="en-GB"/>
        </w:rPr>
        <w:t xml:space="preserve">associated with </w:t>
      </w:r>
      <w:r w:rsidR="00300878" w:rsidRPr="003A1C99">
        <w:rPr>
          <w:lang w:val="en-GB"/>
        </w:rPr>
        <w:t xml:space="preserve">an </w:t>
      </w:r>
      <w:r w:rsidR="009B32C4" w:rsidRPr="003A1C99">
        <w:rPr>
          <w:lang w:val="en-GB"/>
        </w:rPr>
        <w:t xml:space="preserve">increased risk of developing </w:t>
      </w:r>
      <w:proofErr w:type="spellStart"/>
      <w:r w:rsidR="00FA698C" w:rsidRPr="003A1C99">
        <w:rPr>
          <w:lang w:val="en-GB"/>
        </w:rPr>
        <w:t>PanNE</w:t>
      </w:r>
      <w:r w:rsidR="00FA698C">
        <w:rPr>
          <w:lang w:val="en-GB"/>
        </w:rPr>
        <w:t>N</w:t>
      </w:r>
      <w:proofErr w:type="spellEnd"/>
      <w:r w:rsidR="00FA698C" w:rsidRPr="003A1C99">
        <w:rPr>
          <w:lang w:val="en-GB"/>
        </w:rPr>
        <w:t xml:space="preserve"> </w:t>
      </w:r>
      <w:r w:rsidR="00B44F1B" w:rsidRPr="003A1C99">
        <w:rPr>
          <w:lang w:val="en-GB"/>
        </w:rPr>
        <w:t>(OR</w:t>
      </w:r>
      <w:r w:rsidR="00DC4DF5">
        <w:rPr>
          <w:lang w:val="en-GB"/>
        </w:rPr>
        <w:t>=</w:t>
      </w:r>
      <w:r w:rsidR="00532FD8" w:rsidRPr="00532FD8">
        <w:rPr>
          <w:lang w:val="en-GB"/>
        </w:rPr>
        <w:t>1.</w:t>
      </w:r>
      <w:r>
        <w:rPr>
          <w:lang w:val="en-GB"/>
        </w:rPr>
        <w:t>99</w:t>
      </w:r>
      <w:r w:rsidR="00532FD8">
        <w:rPr>
          <w:lang w:val="en-GB"/>
        </w:rPr>
        <w:t>,</w:t>
      </w:r>
      <w:r w:rsidR="00532FD8" w:rsidRPr="00532FD8">
        <w:rPr>
          <w:lang w:val="en-GB"/>
        </w:rPr>
        <w:t xml:space="preserve"> </w:t>
      </w:r>
      <w:r w:rsidR="00532FD8">
        <w:rPr>
          <w:lang w:val="en-GB"/>
        </w:rPr>
        <w:t xml:space="preserve">CI </w:t>
      </w:r>
      <w:r w:rsidR="00532FD8" w:rsidRPr="00532FD8">
        <w:rPr>
          <w:lang w:val="en-GB"/>
        </w:rPr>
        <w:t>1.</w:t>
      </w:r>
      <w:r>
        <w:rPr>
          <w:lang w:val="en-GB"/>
        </w:rPr>
        <w:t>33</w:t>
      </w:r>
      <w:r w:rsidR="00532FD8" w:rsidRPr="00532FD8">
        <w:rPr>
          <w:lang w:val="en-GB"/>
        </w:rPr>
        <w:t>-2.</w:t>
      </w:r>
      <w:r>
        <w:rPr>
          <w:lang w:val="en-GB"/>
        </w:rPr>
        <w:t>98</w:t>
      </w:r>
      <w:r w:rsidR="00B44F1B" w:rsidRPr="003A1C99">
        <w:rPr>
          <w:lang w:val="en-GB"/>
        </w:rPr>
        <w:t>; P=0.00</w:t>
      </w:r>
      <w:r>
        <w:rPr>
          <w:lang w:val="en-GB"/>
        </w:rPr>
        <w:t>08</w:t>
      </w:r>
      <w:r w:rsidR="00B44F1B" w:rsidRPr="003A1C99">
        <w:rPr>
          <w:lang w:val="en-GB"/>
        </w:rPr>
        <w:t>)</w:t>
      </w:r>
      <w:r w:rsidR="001351DB" w:rsidRPr="003A1C99">
        <w:rPr>
          <w:lang w:val="en-GB"/>
        </w:rPr>
        <w:t xml:space="preserve"> </w:t>
      </w:r>
      <w:r>
        <w:rPr>
          <w:lang w:val="en-GB"/>
        </w:rPr>
        <w:t>c</w:t>
      </w:r>
      <w:r w:rsidR="00682738">
        <w:rPr>
          <w:lang w:val="en-GB"/>
        </w:rPr>
        <w:t>omparing the fifth quintile with the third quintile</w:t>
      </w:r>
      <w:r>
        <w:rPr>
          <w:lang w:val="en-GB"/>
        </w:rPr>
        <w:t>,</w:t>
      </w:r>
      <w:r w:rsidR="00682738">
        <w:rPr>
          <w:lang w:val="en-GB"/>
        </w:rPr>
        <w:t xml:space="preserve"> which represent the median distribution</w:t>
      </w:r>
      <w:r>
        <w:rPr>
          <w:lang w:val="en-GB"/>
        </w:rPr>
        <w:t>.</w:t>
      </w:r>
      <w:r w:rsidR="00682738">
        <w:rPr>
          <w:lang w:val="en-GB"/>
        </w:rPr>
        <w:t xml:space="preserve"> </w:t>
      </w:r>
      <w:r w:rsidR="001351DB" w:rsidRPr="003A1C99">
        <w:rPr>
          <w:lang w:val="en-GB"/>
        </w:rPr>
        <w:t xml:space="preserve">The results of the </w:t>
      </w:r>
      <w:r w:rsidR="00D92F50" w:rsidRPr="003A1C99">
        <w:rPr>
          <w:lang w:val="en-GB"/>
        </w:rPr>
        <w:t>t</w:t>
      </w:r>
      <w:r w:rsidR="001351DB" w:rsidRPr="003A1C99">
        <w:rPr>
          <w:lang w:val="en-GB"/>
        </w:rPr>
        <w:t xml:space="preserve">eloscore analyses are reported in </w:t>
      </w:r>
      <w:r w:rsidR="001351DB" w:rsidRPr="003A1C99">
        <w:rPr>
          <w:b/>
          <w:bCs/>
          <w:lang w:val="en-GB"/>
        </w:rPr>
        <w:t>table 2.</w:t>
      </w:r>
    </w:p>
    <w:p w14:paraId="44D623DD" w14:textId="78AB5AD6" w:rsidR="00045D1F" w:rsidRDefault="009E307F" w:rsidP="00943D69">
      <w:pPr>
        <w:spacing w:line="360" w:lineRule="auto"/>
        <w:rPr>
          <w:lang w:val="en-GB"/>
        </w:rPr>
      </w:pPr>
      <w:r w:rsidRPr="003A1C99">
        <w:rPr>
          <w:lang w:val="en-GB"/>
        </w:rPr>
        <w:t>The</w:t>
      </w:r>
      <w:r w:rsidR="00CD7913" w:rsidRPr="003A1C99">
        <w:rPr>
          <w:lang w:val="en-GB"/>
        </w:rPr>
        <w:t xml:space="preserve"> </w:t>
      </w:r>
      <w:r w:rsidR="008D7490" w:rsidRPr="003A1C99">
        <w:rPr>
          <w:lang w:val="en-GB"/>
        </w:rPr>
        <w:t>analysis of the</w:t>
      </w:r>
      <w:r w:rsidR="00CD7913" w:rsidRPr="003A1C99">
        <w:rPr>
          <w:lang w:val="en-GB"/>
        </w:rPr>
        <w:t xml:space="preserve"> </w:t>
      </w:r>
      <w:r w:rsidRPr="003A1C99">
        <w:rPr>
          <w:lang w:val="en-GB"/>
        </w:rPr>
        <w:t xml:space="preserve">individual </w:t>
      </w:r>
      <w:r w:rsidR="00CD7913" w:rsidRPr="003A1C99">
        <w:rPr>
          <w:lang w:val="en-GB"/>
        </w:rPr>
        <w:t>polymorphism</w:t>
      </w:r>
      <w:r w:rsidR="004F4F93" w:rsidRPr="003A1C99">
        <w:rPr>
          <w:lang w:val="en-GB"/>
        </w:rPr>
        <w:t>s</w:t>
      </w:r>
      <w:r w:rsidR="00CD7913" w:rsidRPr="003A1C99">
        <w:rPr>
          <w:lang w:val="en-GB"/>
        </w:rPr>
        <w:t xml:space="preserve"> showed that </w:t>
      </w:r>
      <w:r w:rsidR="00667490" w:rsidRPr="003A1C99">
        <w:rPr>
          <w:i/>
          <w:lang w:val="en-GB" w:eastAsia="it-IT"/>
        </w:rPr>
        <w:t>ZNF676</w:t>
      </w:r>
      <w:r w:rsidR="00667490" w:rsidRPr="003A1C99">
        <w:rPr>
          <w:lang w:val="en-GB" w:eastAsia="it-IT"/>
        </w:rPr>
        <w:t>-</w:t>
      </w:r>
      <w:r w:rsidR="00CD7913" w:rsidRPr="003A1C99">
        <w:rPr>
          <w:lang w:val="en-GB"/>
        </w:rPr>
        <w:t>rs409627</w:t>
      </w:r>
      <w:r w:rsidR="00DC4DF5">
        <w:rPr>
          <w:lang w:val="en-GB"/>
        </w:rPr>
        <w:t>-</w:t>
      </w:r>
      <w:r w:rsidR="00532FD8">
        <w:rPr>
          <w:lang w:val="en-GB"/>
        </w:rPr>
        <w:t>C</w:t>
      </w:r>
      <w:r w:rsidR="00CD7913" w:rsidRPr="003A1C99">
        <w:rPr>
          <w:lang w:val="en-GB"/>
        </w:rPr>
        <w:t xml:space="preserve"> and </w:t>
      </w:r>
      <w:r w:rsidR="00667490" w:rsidRPr="003A1C99">
        <w:rPr>
          <w:i/>
          <w:lang w:val="en-GB" w:eastAsia="it-IT"/>
        </w:rPr>
        <w:t>TERT</w:t>
      </w:r>
      <w:r w:rsidR="00667490" w:rsidRPr="003A1C99">
        <w:rPr>
          <w:lang w:val="en-GB" w:eastAsia="it-IT"/>
        </w:rPr>
        <w:t>-</w:t>
      </w:r>
      <w:r w:rsidR="00CD7913" w:rsidRPr="003A1C99">
        <w:rPr>
          <w:lang w:val="en-GB"/>
        </w:rPr>
        <w:t>rs2736100</w:t>
      </w:r>
      <w:r w:rsidR="00DC4DF5">
        <w:rPr>
          <w:lang w:val="en-GB"/>
        </w:rPr>
        <w:t>-</w:t>
      </w:r>
      <w:r w:rsidR="00532FD8">
        <w:rPr>
          <w:lang w:val="en-GB"/>
        </w:rPr>
        <w:t>A</w:t>
      </w:r>
      <w:r w:rsidR="00CD7913" w:rsidRPr="003A1C99">
        <w:rPr>
          <w:lang w:val="en-GB"/>
        </w:rPr>
        <w:t xml:space="preserve"> </w:t>
      </w:r>
      <w:r w:rsidRPr="003A1C99">
        <w:rPr>
          <w:lang w:val="en-GB"/>
        </w:rPr>
        <w:t xml:space="preserve">were </w:t>
      </w:r>
      <w:r w:rsidR="00CD7913" w:rsidRPr="003A1C99">
        <w:rPr>
          <w:lang w:val="en-GB"/>
        </w:rPr>
        <w:t>associated with an increased risk</w:t>
      </w:r>
      <w:r w:rsidR="008D7490" w:rsidRPr="003A1C99">
        <w:rPr>
          <w:lang w:val="en-GB"/>
        </w:rPr>
        <w:t xml:space="preserve"> of developing </w:t>
      </w:r>
      <w:proofErr w:type="spellStart"/>
      <w:r w:rsidR="00FA698C" w:rsidRPr="003A1C99">
        <w:rPr>
          <w:lang w:val="en-GB"/>
        </w:rPr>
        <w:t>PanNE</w:t>
      </w:r>
      <w:r w:rsidR="00FA698C">
        <w:rPr>
          <w:lang w:val="en-GB"/>
        </w:rPr>
        <w:t>N</w:t>
      </w:r>
      <w:proofErr w:type="spellEnd"/>
      <w:r w:rsidR="008D7490" w:rsidRPr="003A1C99">
        <w:rPr>
          <w:lang w:val="en-GB"/>
        </w:rPr>
        <w:t xml:space="preserve">: </w:t>
      </w:r>
      <w:r w:rsidR="00667490" w:rsidRPr="003A1C99">
        <w:rPr>
          <w:i/>
          <w:lang w:val="en-GB" w:eastAsia="it-IT"/>
        </w:rPr>
        <w:t>ZNF676</w:t>
      </w:r>
      <w:r w:rsidR="00667490" w:rsidRPr="003A1C99">
        <w:rPr>
          <w:lang w:val="en-GB" w:eastAsia="it-IT"/>
        </w:rPr>
        <w:t>-</w:t>
      </w:r>
      <w:r w:rsidR="00CD7913" w:rsidRPr="003A1C99">
        <w:rPr>
          <w:lang w:val="en-GB"/>
        </w:rPr>
        <w:t>rs409627</w:t>
      </w:r>
      <w:r w:rsidR="00345E4B" w:rsidRPr="003A1C99">
        <w:rPr>
          <w:lang w:val="en-GB"/>
        </w:rPr>
        <w:t>-C</w:t>
      </w:r>
      <w:r w:rsidR="00CD7913" w:rsidRPr="003A1C99">
        <w:rPr>
          <w:lang w:val="en-GB"/>
        </w:rPr>
        <w:t xml:space="preserve"> (</w:t>
      </w:r>
      <w:proofErr w:type="spellStart"/>
      <w:r w:rsidR="00CD7913" w:rsidRPr="003A1C99">
        <w:rPr>
          <w:lang w:val="en-GB"/>
        </w:rPr>
        <w:t>OR</w:t>
      </w:r>
      <w:r w:rsidR="00532FD8">
        <w:rPr>
          <w:vertAlign w:val="subscript"/>
          <w:lang w:val="en-GB"/>
        </w:rPr>
        <w:t>additive</w:t>
      </w:r>
      <w:proofErr w:type="spellEnd"/>
      <w:r w:rsidR="00DC4DF5">
        <w:rPr>
          <w:lang w:val="en-GB"/>
        </w:rPr>
        <w:t>=</w:t>
      </w:r>
      <w:r w:rsidR="00CD7913" w:rsidRPr="003A1C99">
        <w:rPr>
          <w:lang w:val="en-GB"/>
        </w:rPr>
        <w:t>1.49, CI 1.23-1.8, P</w:t>
      </w:r>
      <w:r w:rsidR="00DC4DF5">
        <w:rPr>
          <w:lang w:val="en-GB"/>
        </w:rPr>
        <w:t>=</w:t>
      </w:r>
      <w:r w:rsidR="00CD7913" w:rsidRPr="003A1C99">
        <w:rPr>
          <w:lang w:val="en-GB"/>
        </w:rPr>
        <w:t>3.5</w:t>
      </w:r>
      <w:r w:rsidR="00CD7913" w:rsidRPr="003A1C99">
        <w:rPr>
          <w:rFonts w:cstheme="minorHAnsi"/>
          <w:lang w:val="en-GB"/>
        </w:rPr>
        <w:t>×</w:t>
      </w:r>
      <w:r w:rsidR="00CD7913" w:rsidRPr="003A1C99">
        <w:rPr>
          <w:lang w:val="en-GB"/>
        </w:rPr>
        <w:t>10</w:t>
      </w:r>
      <w:r w:rsidR="00CD7913" w:rsidRPr="003A1C99">
        <w:rPr>
          <w:vertAlign w:val="superscript"/>
          <w:lang w:val="en-GB"/>
        </w:rPr>
        <w:t>-5</w:t>
      </w:r>
      <w:r w:rsidR="00300878" w:rsidRPr="003A1C99">
        <w:rPr>
          <w:lang w:val="en-GB"/>
        </w:rPr>
        <w:t>, OR</w:t>
      </w:r>
      <w:r w:rsidR="002D5018" w:rsidRPr="003A1C99">
        <w:rPr>
          <w:vertAlign w:val="subscript"/>
          <w:lang w:val="en-GB"/>
        </w:rPr>
        <w:t>C/</w:t>
      </w:r>
      <w:proofErr w:type="spellStart"/>
      <w:r w:rsidR="002D5018" w:rsidRPr="003A1C99">
        <w:rPr>
          <w:vertAlign w:val="subscript"/>
          <w:lang w:val="en-GB"/>
        </w:rPr>
        <w:t>C_vs_G</w:t>
      </w:r>
      <w:proofErr w:type="spellEnd"/>
      <w:r w:rsidR="002D5018" w:rsidRPr="003A1C99">
        <w:rPr>
          <w:vertAlign w:val="subscript"/>
          <w:lang w:val="en-GB"/>
        </w:rPr>
        <w:t>/G</w:t>
      </w:r>
      <w:r w:rsidR="00DC4DF5">
        <w:rPr>
          <w:lang w:val="en-GB"/>
        </w:rPr>
        <w:t>=</w:t>
      </w:r>
      <w:r w:rsidR="00300878" w:rsidRPr="003A1C99">
        <w:rPr>
          <w:lang w:val="en-GB"/>
        </w:rPr>
        <w:t>2.3, CI 1.60</w:t>
      </w:r>
      <w:r w:rsidR="003B753B" w:rsidRPr="003A1C99">
        <w:rPr>
          <w:lang w:val="en-GB"/>
        </w:rPr>
        <w:t>-</w:t>
      </w:r>
      <w:r w:rsidR="00300878" w:rsidRPr="003A1C99">
        <w:rPr>
          <w:lang w:val="en-GB"/>
        </w:rPr>
        <w:t>3.32, P</w:t>
      </w:r>
      <w:r w:rsidR="00DC4DF5">
        <w:rPr>
          <w:lang w:val="en-GB"/>
        </w:rPr>
        <w:t>=</w:t>
      </w:r>
      <w:r w:rsidR="00300878" w:rsidRPr="003A1C99">
        <w:rPr>
          <w:lang w:val="en-GB"/>
        </w:rPr>
        <w:t>8.22</w:t>
      </w:r>
      <w:r w:rsidR="00300878" w:rsidRPr="003A1C99">
        <w:rPr>
          <w:rFonts w:cstheme="minorHAnsi"/>
          <w:lang w:val="en-GB"/>
        </w:rPr>
        <w:t>×</w:t>
      </w:r>
      <w:r w:rsidR="00300878" w:rsidRPr="003A1C99">
        <w:rPr>
          <w:lang w:val="en-GB"/>
        </w:rPr>
        <w:t>10</w:t>
      </w:r>
      <w:r w:rsidR="00300878" w:rsidRPr="003A1C99">
        <w:rPr>
          <w:vertAlign w:val="superscript"/>
          <w:lang w:val="en-GB"/>
        </w:rPr>
        <w:t>-6</w:t>
      </w:r>
      <w:r w:rsidR="00CD7913" w:rsidRPr="003A1C99">
        <w:rPr>
          <w:lang w:val="en-GB"/>
        </w:rPr>
        <w:t xml:space="preserve">) and </w:t>
      </w:r>
      <w:r w:rsidR="00667490" w:rsidRPr="003A1C99">
        <w:rPr>
          <w:i/>
          <w:lang w:val="en-GB" w:eastAsia="it-IT"/>
        </w:rPr>
        <w:t>TERT</w:t>
      </w:r>
      <w:r w:rsidR="00667490" w:rsidRPr="003A1C99">
        <w:rPr>
          <w:lang w:val="en-GB" w:eastAsia="it-IT"/>
        </w:rPr>
        <w:t>-</w:t>
      </w:r>
      <w:r w:rsidR="00CD7913" w:rsidRPr="003A1C99">
        <w:rPr>
          <w:lang w:val="en-GB"/>
        </w:rPr>
        <w:t>rs2736100</w:t>
      </w:r>
      <w:r w:rsidR="00345E4B" w:rsidRPr="003A1C99">
        <w:rPr>
          <w:lang w:val="en-GB"/>
        </w:rPr>
        <w:t>-A</w:t>
      </w:r>
      <w:r w:rsidR="00CD7913" w:rsidRPr="003A1C99">
        <w:rPr>
          <w:lang w:val="en-GB"/>
        </w:rPr>
        <w:t xml:space="preserve"> (OR</w:t>
      </w:r>
      <w:r w:rsidR="002D5018" w:rsidRPr="003A1C99">
        <w:rPr>
          <w:vertAlign w:val="subscript"/>
          <w:lang w:val="en-GB"/>
        </w:rPr>
        <w:t>C/</w:t>
      </w:r>
      <w:proofErr w:type="spellStart"/>
      <w:r w:rsidR="002D5018" w:rsidRPr="003A1C99">
        <w:rPr>
          <w:vertAlign w:val="subscript"/>
          <w:lang w:val="en-GB"/>
        </w:rPr>
        <w:t>A_vs_C</w:t>
      </w:r>
      <w:proofErr w:type="spellEnd"/>
      <w:r w:rsidR="002D5018" w:rsidRPr="003A1C99">
        <w:rPr>
          <w:vertAlign w:val="subscript"/>
          <w:lang w:val="en-GB"/>
        </w:rPr>
        <w:t>/C</w:t>
      </w:r>
      <w:r w:rsidR="00DC4DF5">
        <w:rPr>
          <w:lang w:val="en-GB"/>
        </w:rPr>
        <w:t>=</w:t>
      </w:r>
      <w:r w:rsidR="00CD7913" w:rsidRPr="003A1C99">
        <w:rPr>
          <w:lang w:val="en-GB"/>
        </w:rPr>
        <w:t>2.</w:t>
      </w:r>
      <w:r w:rsidR="00300878" w:rsidRPr="003A1C99">
        <w:rPr>
          <w:lang w:val="en-GB"/>
        </w:rPr>
        <w:t>09</w:t>
      </w:r>
      <w:r w:rsidR="00CD7913" w:rsidRPr="003A1C99">
        <w:rPr>
          <w:lang w:val="en-GB"/>
        </w:rPr>
        <w:t>, CI 1.45-3.00, P</w:t>
      </w:r>
      <w:r w:rsidR="00DC4DF5">
        <w:rPr>
          <w:lang w:val="en-GB"/>
        </w:rPr>
        <w:t>=</w:t>
      </w:r>
      <w:r w:rsidR="00CD7913" w:rsidRPr="003A1C99">
        <w:rPr>
          <w:lang w:val="en-GB"/>
        </w:rPr>
        <w:t>6.79</w:t>
      </w:r>
      <w:r w:rsidR="00CD7913" w:rsidRPr="003A1C99">
        <w:rPr>
          <w:rFonts w:cstheme="minorHAnsi"/>
          <w:lang w:val="en-GB"/>
        </w:rPr>
        <w:t>×</w:t>
      </w:r>
      <w:r w:rsidR="00CD7913" w:rsidRPr="003A1C99">
        <w:rPr>
          <w:lang w:val="en-GB"/>
        </w:rPr>
        <w:t>10</w:t>
      </w:r>
      <w:r w:rsidR="00CD7913" w:rsidRPr="003A1C99">
        <w:rPr>
          <w:vertAlign w:val="superscript"/>
          <w:lang w:val="en-GB"/>
        </w:rPr>
        <w:t>-5</w:t>
      </w:r>
      <w:r w:rsidR="00CD7913" w:rsidRPr="003A1C99">
        <w:rPr>
          <w:lang w:val="en-GB"/>
        </w:rPr>
        <w:t>).</w:t>
      </w:r>
      <w:r w:rsidR="00B44F1B" w:rsidRPr="003A1C99">
        <w:rPr>
          <w:lang w:val="en-GB"/>
        </w:rPr>
        <w:t xml:space="preserve"> </w:t>
      </w:r>
      <w:r w:rsidR="00045D1F" w:rsidRPr="003A1C99">
        <w:rPr>
          <w:lang w:val="en-GB"/>
        </w:rPr>
        <w:t xml:space="preserve">None of the other selected SNPs showed any statistically significant associations </w:t>
      </w:r>
      <w:r w:rsidR="00532FD8">
        <w:rPr>
          <w:lang w:val="en-GB"/>
        </w:rPr>
        <w:t>(</w:t>
      </w:r>
      <w:r w:rsidR="00045D1F" w:rsidRPr="003A1C99">
        <w:rPr>
          <w:b/>
          <w:bCs/>
          <w:lang w:val="en-GB"/>
        </w:rPr>
        <w:t>table 3</w:t>
      </w:r>
      <w:r w:rsidR="00532FD8">
        <w:rPr>
          <w:b/>
          <w:bCs/>
          <w:lang w:val="en-GB"/>
        </w:rPr>
        <w:t>)</w:t>
      </w:r>
      <w:r w:rsidR="00045D1F" w:rsidRPr="003A1C99">
        <w:rPr>
          <w:lang w:val="en-GB"/>
        </w:rPr>
        <w:t>.</w:t>
      </w:r>
    </w:p>
    <w:p w14:paraId="18E86286" w14:textId="1619FD30" w:rsidR="00811327" w:rsidRPr="003A1C99" w:rsidRDefault="00E81838" w:rsidP="00943D69">
      <w:pPr>
        <w:spacing w:line="360" w:lineRule="auto"/>
        <w:rPr>
          <w:lang w:val="en-GB"/>
        </w:rPr>
      </w:pPr>
      <w:r w:rsidRPr="003A1C99">
        <w:rPr>
          <w:lang w:val="en-GB"/>
        </w:rPr>
        <w:t xml:space="preserve">Furthermore, </w:t>
      </w:r>
      <w:r w:rsidR="00B44F1B" w:rsidRPr="003A1C99">
        <w:rPr>
          <w:lang w:val="en-GB"/>
        </w:rPr>
        <w:t>the web tools (</w:t>
      </w:r>
      <w:proofErr w:type="spellStart"/>
      <w:r w:rsidR="00B44F1B" w:rsidRPr="003A1C99">
        <w:rPr>
          <w:lang w:val="en-GB"/>
        </w:rPr>
        <w:t>GTEx</w:t>
      </w:r>
      <w:proofErr w:type="spellEnd"/>
      <w:r w:rsidR="00B44F1B" w:rsidRPr="003A1C99">
        <w:rPr>
          <w:lang w:val="en-GB"/>
        </w:rPr>
        <w:t xml:space="preserve">, </w:t>
      </w:r>
      <w:proofErr w:type="spellStart"/>
      <w:r w:rsidR="00B44F1B" w:rsidRPr="003A1C99">
        <w:rPr>
          <w:lang w:val="en-GB"/>
        </w:rPr>
        <w:t>RegulomeDB</w:t>
      </w:r>
      <w:proofErr w:type="spellEnd"/>
      <w:r w:rsidR="00B44F1B" w:rsidRPr="003A1C99">
        <w:rPr>
          <w:lang w:val="en-GB"/>
        </w:rPr>
        <w:t xml:space="preserve"> and </w:t>
      </w:r>
      <w:proofErr w:type="spellStart"/>
      <w:r w:rsidR="00B44F1B" w:rsidRPr="003A1C99">
        <w:rPr>
          <w:lang w:val="en-GB"/>
        </w:rPr>
        <w:t>LDtrait</w:t>
      </w:r>
      <w:proofErr w:type="spellEnd"/>
      <w:r w:rsidR="00B44F1B" w:rsidRPr="003A1C99">
        <w:rPr>
          <w:lang w:val="en-GB"/>
        </w:rPr>
        <w:t>)</w:t>
      </w:r>
      <w:r w:rsidRPr="003A1C99">
        <w:rPr>
          <w:lang w:val="en-GB"/>
        </w:rPr>
        <w:t>,</w:t>
      </w:r>
      <w:r w:rsidR="00B44F1B" w:rsidRPr="003A1C99">
        <w:rPr>
          <w:lang w:val="en-GB"/>
        </w:rPr>
        <w:t xml:space="preserve"> </w:t>
      </w:r>
      <w:r w:rsidR="00E74A9B" w:rsidRPr="003A1C99">
        <w:rPr>
          <w:lang w:val="en-GB"/>
        </w:rPr>
        <w:t>identified</w:t>
      </w:r>
      <w:r w:rsidR="00B44F1B" w:rsidRPr="003A1C99">
        <w:rPr>
          <w:lang w:val="en-GB"/>
        </w:rPr>
        <w:t xml:space="preserve"> </w:t>
      </w:r>
      <w:r w:rsidR="00667490" w:rsidRPr="003A1C99">
        <w:rPr>
          <w:i/>
          <w:lang w:val="en-GB" w:eastAsia="it-IT"/>
        </w:rPr>
        <w:t>ZNF676</w:t>
      </w:r>
      <w:r w:rsidR="00667490" w:rsidRPr="003A1C99">
        <w:rPr>
          <w:lang w:val="en-GB" w:eastAsia="it-IT"/>
        </w:rPr>
        <w:t>-</w:t>
      </w:r>
      <w:r w:rsidR="00B44F1B" w:rsidRPr="003A1C99">
        <w:rPr>
          <w:lang w:val="en-GB"/>
        </w:rPr>
        <w:t xml:space="preserve">rs409627 </w:t>
      </w:r>
      <w:r w:rsidR="00E74A9B" w:rsidRPr="003A1C99">
        <w:rPr>
          <w:lang w:val="en-GB"/>
        </w:rPr>
        <w:t xml:space="preserve">as </w:t>
      </w:r>
      <w:r w:rsidR="00B44F1B" w:rsidRPr="003A1C99">
        <w:rPr>
          <w:lang w:val="en-GB"/>
        </w:rPr>
        <w:t xml:space="preserve">an eQTL </w:t>
      </w:r>
      <w:r w:rsidR="00E74A9B" w:rsidRPr="003A1C99">
        <w:rPr>
          <w:lang w:val="en-GB"/>
        </w:rPr>
        <w:t xml:space="preserve">for </w:t>
      </w:r>
      <w:r w:rsidR="00B44F1B" w:rsidRPr="003A1C99">
        <w:rPr>
          <w:lang w:val="en-GB"/>
        </w:rPr>
        <w:t xml:space="preserve">three genes </w:t>
      </w:r>
      <w:r w:rsidRPr="003A1C99">
        <w:rPr>
          <w:lang w:val="en-GB"/>
        </w:rPr>
        <w:t>expressed</w:t>
      </w:r>
      <w:r w:rsidR="00B44F1B" w:rsidRPr="003A1C99">
        <w:rPr>
          <w:lang w:val="en-GB"/>
        </w:rPr>
        <w:t xml:space="preserve"> in the pancreatic tissue</w:t>
      </w:r>
      <w:r w:rsidR="00DC4DF5">
        <w:rPr>
          <w:lang w:val="en-GB"/>
        </w:rPr>
        <w:t>:</w:t>
      </w:r>
      <w:r w:rsidR="00B44F1B" w:rsidRPr="003A1C99">
        <w:rPr>
          <w:lang w:val="en-GB"/>
        </w:rPr>
        <w:t xml:space="preserve"> the vomeronasal 1 receptor 85 pseudogene (</w:t>
      </w:r>
      <w:r w:rsidR="00B44F1B" w:rsidRPr="003A1C99">
        <w:rPr>
          <w:i/>
          <w:iCs/>
          <w:lang w:val="en-GB"/>
        </w:rPr>
        <w:t>VN1R85P</w:t>
      </w:r>
      <w:r w:rsidR="00B44F1B" w:rsidRPr="003A1C99">
        <w:rPr>
          <w:lang w:val="en-GB"/>
        </w:rPr>
        <w:t>), zinc finger protein</w:t>
      </w:r>
      <w:r w:rsidR="00DC4DF5">
        <w:rPr>
          <w:lang w:val="en-GB"/>
        </w:rPr>
        <w:t>s</w:t>
      </w:r>
      <w:r w:rsidR="00B44F1B" w:rsidRPr="003A1C99">
        <w:rPr>
          <w:lang w:val="en-GB"/>
        </w:rPr>
        <w:t xml:space="preserve"> 676 and 257 (</w:t>
      </w:r>
      <w:r w:rsidR="00B44F1B" w:rsidRPr="003A1C99">
        <w:rPr>
          <w:i/>
          <w:iCs/>
          <w:lang w:val="en-GB"/>
        </w:rPr>
        <w:t>ZNF676</w:t>
      </w:r>
      <w:r w:rsidR="00B44F1B" w:rsidRPr="003A1C99">
        <w:rPr>
          <w:lang w:val="en-GB"/>
        </w:rPr>
        <w:t xml:space="preserve">, </w:t>
      </w:r>
      <w:r w:rsidR="00B44F1B" w:rsidRPr="003A1C99">
        <w:rPr>
          <w:i/>
          <w:iCs/>
          <w:lang w:val="en-GB"/>
        </w:rPr>
        <w:t>ZNF257</w:t>
      </w:r>
      <w:r w:rsidR="00B44F1B" w:rsidRPr="003A1C99">
        <w:rPr>
          <w:lang w:val="en-GB"/>
        </w:rPr>
        <w:t>).</w:t>
      </w:r>
      <w:r w:rsidR="00C1207C" w:rsidRPr="003A1C99">
        <w:rPr>
          <w:lang w:val="en-GB"/>
        </w:rPr>
        <w:t xml:space="preserve"> </w:t>
      </w:r>
      <w:proofErr w:type="spellStart"/>
      <w:r w:rsidR="00C1207C" w:rsidRPr="003A1C99">
        <w:rPr>
          <w:lang w:val="en-GB"/>
        </w:rPr>
        <w:t>RegulomeDB</w:t>
      </w:r>
      <w:proofErr w:type="spellEnd"/>
      <w:r w:rsidR="00C1207C" w:rsidRPr="003A1C99">
        <w:rPr>
          <w:lang w:val="en-GB"/>
        </w:rPr>
        <w:t xml:space="preserve"> </w:t>
      </w:r>
      <w:r w:rsidR="00160586" w:rsidRPr="003A1C99">
        <w:rPr>
          <w:lang w:val="en-GB"/>
        </w:rPr>
        <w:t>assign</w:t>
      </w:r>
      <w:r w:rsidR="00160586">
        <w:rPr>
          <w:lang w:val="en-GB"/>
        </w:rPr>
        <w:t>ed</w:t>
      </w:r>
      <w:r w:rsidR="00160586" w:rsidRPr="003A1C99">
        <w:rPr>
          <w:lang w:val="en-GB"/>
        </w:rPr>
        <w:t xml:space="preserve"> </w:t>
      </w:r>
      <w:r w:rsidR="008D7490" w:rsidRPr="003A1C99">
        <w:rPr>
          <w:lang w:val="en-GB"/>
        </w:rPr>
        <w:t xml:space="preserve">to </w:t>
      </w:r>
      <w:r w:rsidR="00A91D67" w:rsidRPr="003A1C99">
        <w:rPr>
          <w:i/>
          <w:lang w:val="en-GB" w:eastAsia="it-IT"/>
        </w:rPr>
        <w:t>ZNF676</w:t>
      </w:r>
      <w:r w:rsidR="00A91D67" w:rsidRPr="003A1C99">
        <w:rPr>
          <w:lang w:val="en-GB" w:eastAsia="it-IT"/>
        </w:rPr>
        <w:t>-</w:t>
      </w:r>
      <w:r w:rsidR="00A91D67" w:rsidRPr="003A1C99">
        <w:rPr>
          <w:lang w:val="en-GB"/>
        </w:rPr>
        <w:t>rs409627</w:t>
      </w:r>
      <w:r w:rsidR="00A91D67">
        <w:rPr>
          <w:lang w:val="en-GB"/>
        </w:rPr>
        <w:t xml:space="preserve"> </w:t>
      </w:r>
      <w:r w:rsidR="00C1207C" w:rsidRPr="003A1C99">
        <w:rPr>
          <w:lang w:val="en-GB"/>
        </w:rPr>
        <w:t xml:space="preserve">a </w:t>
      </w:r>
      <w:r w:rsidR="00A91D67">
        <w:rPr>
          <w:lang w:val="en-GB"/>
        </w:rPr>
        <w:t>rank</w:t>
      </w:r>
      <w:r w:rsidR="00A91D67" w:rsidRPr="003A1C99">
        <w:rPr>
          <w:lang w:val="en-GB"/>
        </w:rPr>
        <w:t xml:space="preserve"> </w:t>
      </w:r>
      <w:r w:rsidR="00C1207C" w:rsidRPr="003A1C99">
        <w:rPr>
          <w:lang w:val="en-GB"/>
        </w:rPr>
        <w:t>of 7</w:t>
      </w:r>
      <w:r w:rsidR="00682738">
        <w:rPr>
          <w:lang w:val="en-GB"/>
        </w:rPr>
        <w:t xml:space="preserve"> (no functional annotation)</w:t>
      </w:r>
      <w:r w:rsidR="00BE573F" w:rsidRPr="003A1C99">
        <w:rPr>
          <w:lang w:val="en-GB"/>
        </w:rPr>
        <w:t>.</w:t>
      </w:r>
      <w:r w:rsidR="001F26BF" w:rsidRPr="003A1C99">
        <w:rPr>
          <w:lang w:val="en-GB"/>
        </w:rPr>
        <w:t xml:space="preserve"> </w:t>
      </w:r>
      <w:bookmarkStart w:id="7" w:name="_Hlk76134133"/>
      <w:r w:rsidR="001F26BF" w:rsidRPr="003A1C99">
        <w:rPr>
          <w:lang w:val="en-GB"/>
        </w:rPr>
        <w:t>3DIV tool</w:t>
      </w:r>
      <w:r w:rsidR="00490FBB">
        <w:rPr>
          <w:lang w:val="en-GB"/>
        </w:rPr>
        <w:t xml:space="preserve"> </w:t>
      </w:r>
      <w:r w:rsidR="00DC4DF5">
        <w:rPr>
          <w:lang w:val="en-GB"/>
        </w:rPr>
        <w:t xml:space="preserve">did </w:t>
      </w:r>
      <w:r w:rsidR="00490FBB">
        <w:rPr>
          <w:lang w:val="en-GB"/>
        </w:rPr>
        <w:t>not identify any</w:t>
      </w:r>
      <w:r w:rsidR="00A91D67">
        <w:rPr>
          <w:lang w:val="en-GB"/>
        </w:rPr>
        <w:t xml:space="preserve"> </w:t>
      </w:r>
      <w:r w:rsidR="00A91D67" w:rsidRPr="003A1C99">
        <w:rPr>
          <w:lang w:val="en-GB"/>
        </w:rPr>
        <w:t xml:space="preserve">spatial chromatin interaction </w:t>
      </w:r>
      <w:r w:rsidR="00490FBB">
        <w:rPr>
          <w:lang w:val="en-GB"/>
        </w:rPr>
        <w:t>for</w:t>
      </w:r>
      <w:r w:rsidR="001F26BF" w:rsidRPr="003A1C99">
        <w:rPr>
          <w:lang w:val="en-GB"/>
        </w:rPr>
        <w:t xml:space="preserve"> </w:t>
      </w:r>
      <w:r w:rsidR="00A91D67" w:rsidRPr="003A1C99">
        <w:rPr>
          <w:i/>
          <w:lang w:val="en-GB" w:eastAsia="it-IT"/>
        </w:rPr>
        <w:t>ZNF676</w:t>
      </w:r>
      <w:r w:rsidR="00A91D67" w:rsidRPr="003A1C99">
        <w:rPr>
          <w:lang w:val="en-GB" w:eastAsia="it-IT"/>
        </w:rPr>
        <w:t>-</w:t>
      </w:r>
      <w:r w:rsidR="00A91D67" w:rsidRPr="003A1C99">
        <w:rPr>
          <w:lang w:val="en-GB"/>
        </w:rPr>
        <w:t>rs409627</w:t>
      </w:r>
      <w:r w:rsidR="001F26BF" w:rsidRPr="003A1C99">
        <w:rPr>
          <w:lang w:val="en-GB"/>
        </w:rPr>
        <w:t>.</w:t>
      </w:r>
      <w:bookmarkEnd w:id="7"/>
    </w:p>
    <w:p w14:paraId="3332F1D0" w14:textId="617F1F32" w:rsidR="0052517A" w:rsidRPr="003A1C99" w:rsidRDefault="00BE573F" w:rsidP="00943D69">
      <w:pPr>
        <w:spacing w:line="360" w:lineRule="auto"/>
        <w:rPr>
          <w:lang w:val="en-GB"/>
        </w:rPr>
        <w:sectPr w:rsidR="0052517A" w:rsidRPr="003A1C99">
          <w:pgSz w:w="12240" w:h="15840"/>
          <w:pgMar w:top="1440" w:right="1440" w:bottom="1440" w:left="1440" w:header="720" w:footer="720" w:gutter="0"/>
          <w:cols w:space="720"/>
          <w:docGrid w:linePitch="360"/>
        </w:sectPr>
      </w:pPr>
      <w:r w:rsidRPr="003A1C99">
        <w:rPr>
          <w:i/>
          <w:iCs/>
          <w:lang w:val="en-GB"/>
        </w:rPr>
        <w:t>TERT-</w:t>
      </w:r>
      <w:r w:rsidR="00D65FE6" w:rsidRPr="003A1C99">
        <w:rPr>
          <w:lang w:val="en-GB"/>
        </w:rPr>
        <w:t xml:space="preserve">rs2736100 </w:t>
      </w:r>
      <w:r w:rsidR="00382827" w:rsidRPr="003A1C99">
        <w:rPr>
          <w:lang w:val="en-GB"/>
        </w:rPr>
        <w:t xml:space="preserve">is an eQTL </w:t>
      </w:r>
      <w:r w:rsidRPr="003A1C99">
        <w:rPr>
          <w:lang w:val="en-GB"/>
        </w:rPr>
        <w:t xml:space="preserve">for </w:t>
      </w:r>
      <w:r w:rsidR="00382827" w:rsidRPr="003A1C99">
        <w:rPr>
          <w:lang w:val="en-GB"/>
        </w:rPr>
        <w:t>the</w:t>
      </w:r>
      <w:r w:rsidR="00CC4AA7" w:rsidRPr="003A1C99">
        <w:rPr>
          <w:lang w:val="en-GB"/>
        </w:rPr>
        <w:t xml:space="preserve"> telomerase reverse transcriptase</w:t>
      </w:r>
      <w:r w:rsidR="00382827" w:rsidRPr="003A1C99">
        <w:rPr>
          <w:lang w:val="en-GB"/>
        </w:rPr>
        <w:t xml:space="preserve"> </w:t>
      </w:r>
      <w:r w:rsidR="00CC4AA7" w:rsidRPr="003A1C99">
        <w:rPr>
          <w:lang w:val="en-GB"/>
        </w:rPr>
        <w:t>(</w:t>
      </w:r>
      <w:r w:rsidR="00382827" w:rsidRPr="003A1C99">
        <w:rPr>
          <w:i/>
          <w:iCs/>
          <w:lang w:val="en-GB"/>
        </w:rPr>
        <w:t>TERT</w:t>
      </w:r>
      <w:r w:rsidR="00CC4AA7" w:rsidRPr="003A1C99">
        <w:rPr>
          <w:i/>
          <w:iCs/>
          <w:lang w:val="en-GB"/>
        </w:rPr>
        <w:t>)</w:t>
      </w:r>
      <w:r w:rsidR="00382827" w:rsidRPr="003A1C99">
        <w:rPr>
          <w:lang w:val="en-GB"/>
        </w:rPr>
        <w:t xml:space="preserve"> gene</w:t>
      </w:r>
      <w:r w:rsidR="00A62DAC" w:rsidRPr="003A1C99">
        <w:rPr>
          <w:lang w:val="en-GB"/>
        </w:rPr>
        <w:t xml:space="preserve"> with t</w:t>
      </w:r>
      <w:r w:rsidR="00D65FE6" w:rsidRPr="003A1C99">
        <w:rPr>
          <w:lang w:val="en-GB"/>
        </w:rPr>
        <w:t xml:space="preserve">he A allele associated with </w:t>
      </w:r>
      <w:r w:rsidRPr="003A1C99">
        <w:rPr>
          <w:lang w:val="en-GB"/>
        </w:rPr>
        <w:t xml:space="preserve">higher expression </w:t>
      </w:r>
      <w:r w:rsidR="00D65FE6" w:rsidRPr="003A1C99">
        <w:rPr>
          <w:lang w:val="en-GB"/>
        </w:rPr>
        <w:t xml:space="preserve">in </w:t>
      </w:r>
      <w:r w:rsidR="006423BD" w:rsidRPr="003A1C99">
        <w:rPr>
          <w:lang w:val="en-GB"/>
        </w:rPr>
        <w:t xml:space="preserve">the </w:t>
      </w:r>
      <w:r w:rsidR="00D65FE6" w:rsidRPr="003A1C99">
        <w:rPr>
          <w:lang w:val="en-GB"/>
        </w:rPr>
        <w:t>skin</w:t>
      </w:r>
      <w:r w:rsidR="00DC4DF5">
        <w:rPr>
          <w:lang w:val="en-GB"/>
        </w:rPr>
        <w:t>,</w:t>
      </w:r>
      <w:r w:rsidR="006423BD" w:rsidRPr="003A1C99">
        <w:rPr>
          <w:lang w:val="en-GB"/>
        </w:rPr>
        <w:t xml:space="preserve"> </w:t>
      </w:r>
      <w:r w:rsidR="00A62DAC" w:rsidRPr="003A1C99">
        <w:rPr>
          <w:lang w:val="en-GB"/>
        </w:rPr>
        <w:t>according to</w:t>
      </w:r>
      <w:r w:rsidR="006423BD" w:rsidRPr="003A1C99">
        <w:rPr>
          <w:lang w:val="en-GB"/>
        </w:rPr>
        <w:t xml:space="preserve"> </w:t>
      </w:r>
      <w:proofErr w:type="spellStart"/>
      <w:r w:rsidR="006423BD" w:rsidRPr="003A1C99">
        <w:rPr>
          <w:lang w:val="en-GB"/>
        </w:rPr>
        <w:t>GTEx</w:t>
      </w:r>
      <w:proofErr w:type="spellEnd"/>
      <w:r w:rsidR="00490FBB">
        <w:rPr>
          <w:lang w:val="en-GB"/>
        </w:rPr>
        <w:t>.</w:t>
      </w:r>
      <w:r w:rsidR="00E81838" w:rsidRPr="003A1C99">
        <w:rPr>
          <w:lang w:val="en-GB"/>
        </w:rPr>
        <w:t xml:space="preserve"> </w:t>
      </w:r>
      <w:proofErr w:type="spellStart"/>
      <w:r w:rsidRPr="003A1C99">
        <w:rPr>
          <w:lang w:val="en-GB"/>
        </w:rPr>
        <w:t>RegulomeDB</w:t>
      </w:r>
      <w:proofErr w:type="spellEnd"/>
      <w:r w:rsidR="00E81838" w:rsidRPr="003A1C99">
        <w:rPr>
          <w:lang w:val="en-GB"/>
        </w:rPr>
        <w:t xml:space="preserve"> assigns to </w:t>
      </w:r>
      <w:r w:rsidR="00490FBB" w:rsidRPr="003A1C99">
        <w:rPr>
          <w:i/>
          <w:iCs/>
          <w:lang w:val="en-GB"/>
        </w:rPr>
        <w:t>TERT-</w:t>
      </w:r>
      <w:r w:rsidR="00490FBB" w:rsidRPr="003A1C99">
        <w:rPr>
          <w:lang w:val="en-GB"/>
        </w:rPr>
        <w:t>rs2736100</w:t>
      </w:r>
      <w:r w:rsidR="00E81838" w:rsidRPr="003A1C99">
        <w:rPr>
          <w:lang w:val="en-GB"/>
        </w:rPr>
        <w:t xml:space="preserve"> a functional rank</w:t>
      </w:r>
      <w:r w:rsidRPr="003A1C99">
        <w:rPr>
          <w:lang w:val="en-GB"/>
        </w:rPr>
        <w:t xml:space="preserve"> </w:t>
      </w:r>
      <w:r w:rsidR="00490FBB">
        <w:rPr>
          <w:lang w:val="en-GB"/>
        </w:rPr>
        <w:t xml:space="preserve">of </w:t>
      </w:r>
      <w:r w:rsidRPr="003A1C99">
        <w:rPr>
          <w:lang w:val="en-GB"/>
        </w:rPr>
        <w:t>5</w:t>
      </w:r>
      <w:r w:rsidR="005A3F29">
        <w:rPr>
          <w:lang w:val="en-GB"/>
        </w:rPr>
        <w:t xml:space="preserve"> (SNP in a transcription factor</w:t>
      </w:r>
      <w:r w:rsidR="005A3F29" w:rsidRPr="005A3F29">
        <w:rPr>
          <w:lang w:val="en-GB"/>
        </w:rPr>
        <w:t xml:space="preserve"> binding</w:t>
      </w:r>
      <w:r w:rsidR="005A3F29">
        <w:rPr>
          <w:lang w:val="en-GB"/>
        </w:rPr>
        <w:t xml:space="preserve"> site</w:t>
      </w:r>
      <w:r w:rsidR="005A3F29" w:rsidRPr="005A3F29">
        <w:rPr>
          <w:lang w:val="en-GB"/>
        </w:rPr>
        <w:t xml:space="preserve"> or </w:t>
      </w:r>
      <w:r w:rsidR="005A3F29">
        <w:rPr>
          <w:lang w:val="en-GB"/>
        </w:rPr>
        <w:t xml:space="preserve">in a </w:t>
      </w:r>
      <w:r w:rsidR="005A3F29" w:rsidRPr="005A3F29">
        <w:rPr>
          <w:lang w:val="en-GB"/>
        </w:rPr>
        <w:t>DNase peak</w:t>
      </w:r>
      <w:r w:rsidR="005A3F29">
        <w:rPr>
          <w:lang w:val="en-GB"/>
        </w:rPr>
        <w:t>)</w:t>
      </w:r>
      <w:r w:rsidR="00A8127F" w:rsidRPr="003A1C99">
        <w:rPr>
          <w:lang w:val="en-GB"/>
        </w:rPr>
        <w:t xml:space="preserve">. </w:t>
      </w:r>
      <w:r w:rsidR="001F26BF" w:rsidRPr="003A1C99">
        <w:rPr>
          <w:lang w:val="en-GB"/>
        </w:rPr>
        <w:t xml:space="preserve">Based on the 3DIV tool, </w:t>
      </w:r>
      <w:r w:rsidR="001F26BF" w:rsidRPr="003A1C99">
        <w:rPr>
          <w:i/>
          <w:iCs/>
          <w:lang w:val="en-GB"/>
        </w:rPr>
        <w:t>TERT-</w:t>
      </w:r>
      <w:r w:rsidR="001F26BF" w:rsidRPr="003A1C99">
        <w:rPr>
          <w:lang w:val="en-GB"/>
        </w:rPr>
        <w:t>rs2736100 interacts with two super-enhancer sequences 145-150Kb</w:t>
      </w:r>
      <w:r w:rsidR="00490FBB">
        <w:rPr>
          <w:lang w:val="en-GB"/>
        </w:rPr>
        <w:t xml:space="preserve"> upstream from the </w:t>
      </w:r>
      <w:r w:rsidR="00490FBB" w:rsidRPr="00980619">
        <w:rPr>
          <w:i/>
          <w:iCs/>
          <w:lang w:val="en-GB"/>
        </w:rPr>
        <w:t>TERT</w:t>
      </w:r>
      <w:r w:rsidR="00490FBB">
        <w:rPr>
          <w:lang w:val="en-GB"/>
        </w:rPr>
        <w:t xml:space="preserve"> gene.</w:t>
      </w:r>
    </w:p>
    <w:p w14:paraId="14A7BA19" w14:textId="11A7F224" w:rsidR="00811327" w:rsidRPr="003A1C99" w:rsidRDefault="00811327" w:rsidP="00943D69">
      <w:pPr>
        <w:pStyle w:val="Heading1"/>
        <w:spacing w:before="0" w:line="360" w:lineRule="auto"/>
        <w:rPr>
          <w:lang w:val="en-GB"/>
        </w:rPr>
      </w:pPr>
      <w:r w:rsidRPr="003A1C99">
        <w:rPr>
          <w:lang w:val="en-GB"/>
        </w:rPr>
        <w:lastRenderedPageBreak/>
        <w:t>Discussion</w:t>
      </w:r>
    </w:p>
    <w:p w14:paraId="4F3AD5AD" w14:textId="2651B677" w:rsidR="000C183D" w:rsidRDefault="00E264D3" w:rsidP="00943D69">
      <w:pPr>
        <w:spacing w:line="360" w:lineRule="auto"/>
        <w:rPr>
          <w:lang w:val="en-GB"/>
        </w:rPr>
      </w:pPr>
      <w:r w:rsidRPr="003A1C99">
        <w:rPr>
          <w:lang w:val="en-GB"/>
        </w:rPr>
        <w:t xml:space="preserve">Although </w:t>
      </w:r>
      <w:proofErr w:type="spellStart"/>
      <w:r w:rsidR="00FA698C" w:rsidRPr="003A1C99">
        <w:rPr>
          <w:lang w:val="en-GB"/>
        </w:rPr>
        <w:t>PanNE</w:t>
      </w:r>
      <w:r w:rsidR="00FA698C">
        <w:rPr>
          <w:lang w:val="en-GB"/>
        </w:rPr>
        <w:t>N</w:t>
      </w:r>
      <w:proofErr w:type="spellEnd"/>
      <w:r w:rsidR="00FA698C" w:rsidRPr="003A1C99">
        <w:rPr>
          <w:lang w:val="en-GB"/>
        </w:rPr>
        <w:t xml:space="preserve"> </w:t>
      </w:r>
      <w:r w:rsidR="00A90F45" w:rsidRPr="003A1C99">
        <w:rPr>
          <w:lang w:val="en-GB"/>
        </w:rPr>
        <w:t>is a rare disease</w:t>
      </w:r>
      <w:r w:rsidR="00E87AF2">
        <w:rPr>
          <w:lang w:val="en-GB"/>
        </w:rPr>
        <w:t>,</w:t>
      </w:r>
      <w:r w:rsidR="00A90F45" w:rsidRPr="003A1C99">
        <w:rPr>
          <w:lang w:val="en-GB"/>
        </w:rPr>
        <w:t xml:space="preserve"> </w:t>
      </w:r>
      <w:r w:rsidRPr="003A1C99">
        <w:rPr>
          <w:lang w:val="en-GB"/>
        </w:rPr>
        <w:t xml:space="preserve">it </w:t>
      </w:r>
      <w:r w:rsidR="00A90F45" w:rsidRPr="003A1C99">
        <w:rPr>
          <w:lang w:val="en-GB"/>
        </w:rPr>
        <w:t>is showing an increase in incidence in recent years</w:t>
      </w:r>
      <w:r w:rsidR="001F32DF">
        <w:rPr>
          <w:lang w:val="en-GB"/>
        </w:rPr>
        <w:t xml:space="preserve"> </w:t>
      </w:r>
      <w:r w:rsidR="001F32DF">
        <w:rPr>
          <w:lang w:val="en-GB"/>
        </w:rPr>
        <w:fldChar w:fldCharType="begin" w:fldLock="1"/>
      </w:r>
      <w:r w:rsidR="006107D1">
        <w:rPr>
          <w:lang w:val="en-GB"/>
        </w:rPr>
        <w:instrText>ADDIN CSL_CITATION {"citationItems":[{"id":"ITEM-1","itemData":{"DOI":"10.1001/jamaoncol.2017.0589","ISSN":"23742445","PMID":"28448665","abstract":"IMPORTANCE: The incidence and prevalence of neuroendocrine tumors (NETs) are thought to be rising, but updated epidemiologic data are lacking. OBJECTIVE: To explore the evolving epidemiology and investigate the effect of therapeutic advances on survival of patients with NETs. DESIGN, SETTING, AND PARTICIPANTS: A retrospective, population-based study using nationally representative data from the Surveillance, Epidemiology, and End Results (SEER) program was conducted to evaluate 64 971 patients with NETs from 1973 to 2012. Associated population data were used to determine annual age-adjusted incidence, limited-duration prevalence, and 5-year overall survival (OS) rates. Trends in survival from 2000 to 2012 were evaluated for the entire cohort as well as specific subgroups, including distant-stage gastrointestinal NETs and pancreatic NETs. Analyses were conducted between December 2015, and February 2017. MAIN OUTCOMES AND MEASURES: Neuroendocrine tumor incidence, prevalence, and OS rates. RESULTS: Of the 64 971 cases of NETs, 34 233 (52.7%) were women. The age-adjusted incidence rate increased 6.4-fold from 1973 (1.09 per 100 000) to 2012 (6.98 per 100 000). This increase occurred across all sites, stages, and grades. In the SEER 18 registry grouping (2000-2012), the highest incidence rates were 1.49 per 100 000 in the lung, 3.56 per 100 000 in gastroenteropancreatic sites, and 0.84 per 100 000 in NETs with an unknown primary site. The estimated 20-year limited-duration prevalence of NETs in the United States on January 1, 2014, was 171 321. On multivariable analyses, the median 5-year OS rate varied significantly by stage, grade, age at diagnosis, primary site, and time period of diagnosis. The OS rate for all NETs improved from the 2000-2004 period to the 2009-2012 period (hazard ratio [HR], 0.79; 95% CI, 0.73-0.85). Even larger increases in OS between these periods were noted in distant-stage gastrointestinal NETs (HR, 0.71; 95% CI, 0.62-0.81) and distant-stage pancreatic NETs (HR, 0.56; 95% CI, 0.44-0.70). CONCLUSIONS AND RELEVANCE: The incidence and prevalence of NETs are steadily rising, possibly owing to detection of early-stage disease and stage migration. Survival for all NETs has improved over time, especially for distant-stage gastrointestinal NETs and pancreatic NETs in particular, reflecting improvement in therapies. These data will help to prioritize future research directions.","author":[{"dropping-particle":"","family":"Dasari","given":"Arvind","non-dropping-particle":"","parse-names":false,"suffix":""},{"dropping-particle":"","family":"Shen","given":"Chan","non-dropping-particle":"","parse-names":false,"suffix":""},{"dropping-particle":"","family":"Halperin","given":"Daniel","non-dropping-particle":"","parse-names":false,"suffix":""},{"dropping-particle":"","family":"Zhao","given":"Bo","non-dropping-particle":"","parse-names":false,"suffix":""},{"dropping-particle":"","family":"Zhou","given":"Shouhao","non-dropping-particle":"","parse-names":false,"suffix":""},{"dropping-particle":"","family":"Xu","given":"Ying","non-dropping-particle":"","parse-names":false,"suffix":""},{"dropping-particle":"","family":"Shih","given":"Tina","non-dropping-particle":"","parse-names":false,"suffix":""},{"dropping-particle":"","family":"Yao","given":"James C.","non-dropping-particle":"","parse-names":false,"suffix":""}],"container-title":"JAMA Oncology","id":"ITEM-1","issue":"10","issued":{"date-parts":[["2017","10","1"]]},"page":"1335-1342","publisher":"American Medical Association","title":"Trends in the incidence, prevalence, and survival outcomes in patients with neuroendocrine tumors in the United States","type":"article-journal","volume":"3"},"uris":["http://www.mendeley.com/documents/?uuid=bc2cf8f3-0cc9-3418-94fc-6aaabf8e4173"]}],"mendeley":{"formattedCitation":"[2]","plainTextFormattedCitation":"[2]","previouslyFormattedCitation":"[2]"},"properties":{"noteIndex":0},"schema":"https://github.com/citation-style-language/schema/raw/master/csl-citation.json"}</w:instrText>
      </w:r>
      <w:r w:rsidR="001F32DF">
        <w:rPr>
          <w:lang w:val="en-GB"/>
        </w:rPr>
        <w:fldChar w:fldCharType="separate"/>
      </w:r>
      <w:r w:rsidR="006107D1" w:rsidRPr="006107D1">
        <w:rPr>
          <w:noProof/>
          <w:lang w:val="en-GB"/>
        </w:rPr>
        <w:t>[2]</w:t>
      </w:r>
      <w:r w:rsidR="001F32DF">
        <w:rPr>
          <w:lang w:val="en-GB"/>
        </w:rPr>
        <w:fldChar w:fldCharType="end"/>
      </w:r>
      <w:r w:rsidR="00A90F45" w:rsidRPr="003A1C99">
        <w:rPr>
          <w:lang w:val="en-GB"/>
        </w:rPr>
        <w:t>. Given its rarity</w:t>
      </w:r>
      <w:r w:rsidR="000C183D">
        <w:rPr>
          <w:lang w:val="en-GB"/>
        </w:rPr>
        <w:t>,</w:t>
      </w:r>
      <w:r w:rsidR="00A90F45" w:rsidRPr="003A1C99">
        <w:rPr>
          <w:lang w:val="en-GB"/>
        </w:rPr>
        <w:t xml:space="preserve"> identifying risk factors is challenging</w:t>
      </w:r>
      <w:r w:rsidR="003F6528" w:rsidRPr="003A1C99">
        <w:rPr>
          <w:lang w:val="en-GB"/>
        </w:rPr>
        <w:t>,</w:t>
      </w:r>
      <w:r w:rsidR="00A90F45" w:rsidRPr="003A1C99">
        <w:rPr>
          <w:lang w:val="en-GB"/>
        </w:rPr>
        <w:t xml:space="preserve"> and the contribution of the genetic variability to the disease onset is still not completely understood.</w:t>
      </w:r>
    </w:p>
    <w:p w14:paraId="2CD045FC" w14:textId="7442A2D2" w:rsidR="009C6123" w:rsidRPr="001F32DF" w:rsidRDefault="006111F1" w:rsidP="00943D69">
      <w:pPr>
        <w:spacing w:line="360" w:lineRule="auto"/>
        <w:rPr>
          <w:szCs w:val="24"/>
        </w:rPr>
      </w:pPr>
      <w:r w:rsidRPr="003A1C99">
        <w:rPr>
          <w:szCs w:val="24"/>
          <w:lang w:val="en-GB"/>
        </w:rPr>
        <w:t>TL has been extensively investigated in relation to cancer risk, with</w:t>
      </w:r>
      <w:r w:rsidR="006107D1">
        <w:rPr>
          <w:szCs w:val="24"/>
          <w:lang w:val="en-GB"/>
        </w:rPr>
        <w:t xml:space="preserve"> very heterogenous results</w:t>
      </w:r>
      <w:r w:rsidRPr="003A1C99">
        <w:rPr>
          <w:szCs w:val="24"/>
          <w:lang w:val="en-GB"/>
        </w:rPr>
        <w:t xml:space="preserve"> </w:t>
      </w:r>
      <w:r w:rsidRPr="003A1C99">
        <w:rPr>
          <w:rFonts w:cstheme="minorHAnsi"/>
          <w:szCs w:val="24"/>
          <w:lang w:val="en-GB"/>
        </w:rPr>
        <w:fldChar w:fldCharType="begin" w:fldLock="1"/>
      </w:r>
      <w:r w:rsidR="006107D1">
        <w:rPr>
          <w:rFonts w:cstheme="minorHAnsi"/>
          <w:szCs w:val="24"/>
          <w:lang w:val="en-GB"/>
        </w:rPr>
        <w:instrText>ADDIN CSL_CITATION {"citationItems":[{"id":"ITEM-1","itemData":{"DOI":"10.1158/1055-9965.EPI-11-0005","ISSN":"1538-7755 (Electronic)","PMID":"21467229","abstract":"BACKGROUND: Telomeres shorten with each cell division and are essential for chromosomal stability. Short telomeres in surrogate tissues (e.g., blood cells) are associated with increased cancer risk in several case-control studies, but findings are inconsistent in prospective studies. METHODS: We systematically reviewed studies published prior to August 30, 2010, on the association between telomere length (TL) in surrogate tissues and cancer. There were 27 reports on 13 cancers and/or incident cancer investigating this association. The majority, 16, were retrospective case--control studies, 11 were prospective studies. Meta-analyses were conducted to determine ORs and 95% CIs for these studies. RESULTS: Studies on bladder, esophageal, gastric, head and neck, ovarian, renal, and overall incident cancer found associations between short telomeres and these cancers. Non-Hodgkin lymphoma, breast, lung, and colorectal cancer reports were inconsistent. Single studies on endometrial, prostate, and skin cancers were null. In a random-effects meta-analysis, short TL was significantly associated with cancer in retrospective studies (pooled OR for the shortest TL quartile compared with the longest: 2.9, 95% CI: 1.75-4.8, P &lt; 0.0001). The pooled OR for prospective studies was 1.16 (95% CI: 0.87-1.54, P = 0.32). All studies combined yielded a pooled OR of 1.96 (95% CI: 1.37-2.81, P = 0.0001) for the association of short TL and cancer. CONCLUSION AND IMPACT: There is suggestive evidence that short surrogate tissue TL is associated with cancer; the strongest evidence exists for bladder, esophageal, gastric, and renal cancers. Additional prospective studies with consistent methodology are needed to confirm this hypothesis.","author":[{"dropping-particle":"","family":"Wentzensen","given":"Ingrid M","non-dropping-particle":"","parse-names":false,"suffix":""},{"dropping-particle":"","family":"Mirabello","given":"Lisa","non-dropping-particle":"","parse-names":false,"suffix":""},{"dropping-particle":"","family":"Pfeiffer","given":"Ruth M","non-dropping-particle":"","parse-names":false,"suffix":""},{"dropping-particle":"","family":"Savage","given":"Sharon A","non-dropping-particle":"","parse-names":false,"suffix":""}],"container-title":"Cancer epidemiology, biomarkers &amp; prevention : a publication of the American Association for Cancer Research, cosponsored by the American Society of Preventive Oncology","id":"ITEM-1","issue":"6","issued":{"date-parts":[["2011","6"]]},"language":"eng","page":"1238-1250","publisher-place":"United States","title":"The association of telomere length and cancer: a meta-analysis.","type":"article-journal","volume":"20"},"uris":["http://www.mendeley.com/documents/?uuid=b89440ef-890c-43a6-a2b2-47a647a083b7","http://www.mendeley.com/documents/?uuid=572004ad-615a-4e62-8ae2-9128e5df746b"]},{"id":"ITEM-2","itemData":{"DOI":"10.1371/journal.pone.0020466","ISSN":"1932-6203","abstract":"Background: Telomeres play a key role in the maintenance of chromosome integrity and stability, and telomere shortening is involved in initiation and progression of malignancies. A series of epidemiological studies have examined the association between shortened telomeres and risk of cancers, but the findings remain conflicting.","author":[{"dropping-particle":"","family":"Ma","given":"Hongxia","non-dropping-particle":"","parse-names":false,"suffix":""},{"dropping-particle":"","family":"Zhou","given":"Ziyuan","non-dropping-particle":"","parse-names":false,"suffix":""},{"dropping-particle":"","family":"Wei","given":"Sheng","non-dropping-particle":"","parse-names":false,"suffix":""},{"dropping-particle":"","family":"Liu","given":"Zhensheng","non-dropping-particle":"","parse-names":false,"suffix":""},{"dropping-particle":"","family":"Pooley","given":"Karen A","non-dropping-particle":"","parse-names":false,"suffix":""},{"dropping-particle":"","family":"Dunning","given":"Alison M","non-dropping-particle":"","parse-names":false,"suffix":""},{"dropping-particle":"","family":"Svenson","given":"Ulrika","non-dropping-particle":"","parse-names":false,"suffix":""},{"dropping-particle":"","family":"Roos","given":"Göran","non-dropping-particle":"","parse-names":false,"suffix":""},{"dropping-particle":"","family":"Hosgood","given":"H. Dean","non-dropping-particle":"","parse-names":false,"suffix":""},{"dropping-particle":"","family":"Shen","given":"Min","non-dropping-particle":"","parse-names":false,"suffix":""},{"dropping-particle":"","family":"Wei","given":"Qingyi","non-dropping-particle":"","parse-names":false,"suffix":""}],"container-title":"PLoS ONE","editor":[{"dropping-particle":"","family":"Toland","given":"Amanda Ewart","non-dropping-particle":"","parse-names":false,"suffix":""}],"id":"ITEM-2","issue":"6","issued":{"date-parts":[["2011","6"]]},"page":"e20466","title":"Shortened Telomere Length Is Associated with Increased Risk of Cancer: A Meta-Analysis","type":"article-journal","volume":"6"},"uris":["http://www.mendeley.com/documents/?uuid=2494e0e6-cbf9-3d1c-8baf-99215335bd72","http://www.mendeley.com/documents/?uuid=0b2abd29-4583-49ab-95cb-3d8166948c36"]},{"id":"ITEM-3","itemData":{"DOI":"10.1186/s13058-018-0955-5","ISBN":"1305801809555","ISSN":"1465-542X","PMID":"29665866","abstract":"BACKGROUND Leukocyte telomere length (LTL) and mitochondrial genome (mtDNA) copy number and deletions have been proposed as risk markers for various cancer types, including breast cancer (BC). METHODS To gain a more comprehensive picture on how these markers can modulate BC risk, alone or in conjunction, we performed simultaneous measurements of LTL and mtDNA copy number in up to 570 BC cases and 538 controls from the European Prospective Investigation into Cancer and Nutrition (EPIC) cohort. As a first step, we measured LTL and mtDNA copy number in 96 individuals for which a blood sample had been collected twice with an interval of 15 years. RESULTS According to the intraclass correlation (ICC), we found very good stability over the time period for both measurements, with ICCs of 0.63 for LTL and 0.60 for mtDNA copy number. In the analysis of the entire study sample, we observed that longer LTL was strongly associated with increased risk of BC (OR 2.71, 95% CI 1.58-4.65, p = 3.07 × 10- 4 for highest vs. lowest quartile; OR 3.20, 95% CI 1.57-6.55, p = 1.41 × 10- 3 as a continuous variable). We did not find any association between mtDNA copy number and BC risk; however, when considering only the functional copies, we observed an increased risk of developing estrogen receptor-positive BC (OR 2.47, 95% CI 1.05-5.80, p = 0.04 for highest vs. lowest quartile). CONCLUSIONS We observed a very good correlation between the markers over a period of 15 years. We confirm a role of LTL in BC carcinogenesis and suggest an effect of mtDNA copy number on BC risk.","author":[{"dropping-particle":"","family":"Campa","given":"Daniele","non-dropping-particle":"","parse-names":false,"suffix":""},{"dropping-particle":"","family":"Barrdahl","given":"Myrto","non-dropping-particle":"","parse-names":false,"suffix":""},{"dropping-particle":"","family":"Santoro","given":"Aurelia","non-dropping-particle":"","parse-names":false,"suffix":""},{"dropping-particle":"","family":"Severi","given":"Gianluca","non-dropping-particle":"","parse-names":false,"suffix":""},{"dropping-particle":"","family":"Baglietto","given":"Laura","non-dropping-particle":"","parse-names":false,"suffix":""},{"dropping-particle":"","family":"Omichessan","given":"Hanane","non-dropping-particle":"","parse-names":false,"suffix":""},{"dropping-particle":"","family":"Tumino","given":"Rosario","non-dropping-particle":"","parse-names":false,"suffix":""},{"dropping-particle":"","family":"Bueno-de-Mesquita","given":"H. B(as) As","non-dropping-particle":"","parse-names":false,"suffix":""},{"dropping-particle":"","family":"Peeters","given":"Petra H.","non-dropping-particle":"","parse-names":false,"suffix":""},{"dropping-particle":"","family":"Weiderpass","given":"Elisabete","non-dropping-particle":"","parse-names":false,"suffix":""},{"dropping-particle":"","family":"Chirlaque","given":"Maria-Dolores","non-dropping-particle":"","parse-names":false,"suffix":""},{"dropping-particle":"","family":"Rodríguez-Barranco","given":"Miguel","non-dropping-particle":"","parse-names":false,"suffix":""},{"dropping-particle":"","family":"Agudo","given":"Antonio","non-dropping-particle":"","parse-names":false,"suffix":""},{"dropping-particle":"","family":"Gunter","given":"Marc","non-dropping-particle":"","parse-names":false,"suffix":""},{"dropping-particle":"","family":"Dossus","given":"Laure","non-dropping-particle":"","parse-names":false,"suffix":""},{"dropping-particle":"","family":"Krogh","given":"Vittorio","non-dropping-particle":"","parse-names":false,"suffix":""},{"dropping-particle":"","family":"Matullo","given":"Giuseppe","non-dropping-particle":"","parse-names":false,"suffix":""},{"dropping-particle":"","family":"Trichopoulou","given":"Antonia","non-dropping-particle":"","parse-names":false,"suffix":""},{"dropping-particle":"","family":"Travis","given":"Ruth C","non-dropping-particle":"","parse-names":false,"suffix":""},{"dropping-particle":"","family":"Canzian","given":"Federico","non-dropping-particle":"","parse-names":false,"suffix":""},{"dropping-particle":"","family":"Kaaks","given":"Rudolf","non-dropping-particle":"","parse-names":false,"suffix":""},{"dropping-particle":"","family":"Rodriguez-Barranco","given":"Miguel","non-dropping-particle":"","parse-names":false,"suffix":""},{"dropping-particle":"","family":"Agudo","given":"Antonio","non-dropping-particle":"","parse-names":false,"suffix":""},{"dropping-particle":"","family":"Gunter","given":"Marc","non-dropping-particle":"","parse-names":false,"suffix":""},{"dropping-particle":"","family":"Dossus","given":"Laure","non-dropping-particle":"","parse-names":false,"suffix":""},{"dropping-particle":"","family":"Krogh","given":"Vittorio","non-dropping-particle":"","parse-names":false,"suffix":""},{"dropping-particle":"","family":"Matullo","given":"Giuseppe","non-dropping-particle":"","parse-names":false,"suffix":""},{"dropping-particle":"","family":"Trichopoulou","given":"Antonia","non-dropping-particle":"","parse-names":false,"suffix":""},{"dropping-particle":"","family":"Travis","given":"Ruth C","non-dropping-particle":"","parse-names":false,"suffix":""},{"dropping-particle":"","family":"Canzian","given":"Federico","non-dropping-particle":"","parse-names":false,"suffix":""},{"dropping-particle":"","family":"Kaaks","given":"Rudolf","non-dropping-particle":"","parse-names":false,"suffix":""}],"container-title":"Breast Cancer Research","id":"ITEM-3","issue":"1","issued":{"date-parts":[["2018","12","17"]]},"language":"eng","page":"29","publisher":"BioMed Central","publisher-place":"England","title":"Mitochondrial DNA copy number variation, leukocyte telomere length, and breast cancer risk in the European Prospective Investigation into Cancer and Nutrition (EPIC) study","type":"article-journal","volume":"20"},"uris":["http://www.mendeley.com/documents/?uuid=89a151ca-3c86-4df5-ab51-f14308446522"]},{"id":"ITEM-4","itemData":{"DOI":"10.1002/ijc.29101","ISSN":"1097-0215 (Electronic)","PMID":"25066524","abstract":"Compelling biological and epidemiological evidences point to a key role of genetic variants of the TERT and TERC genes in cancer development. We analyzed the genetic variability of these two gene regions using samples of 2,267 multiple myeloma (MM) cases and 2,796 healthy controls. We found that a TERT variant, rs2242652, is associated with reduced MM susceptibility (OR = 0.81; 95% CI: 0.72-0.92; p = 0.001). In addition we measured the leukocyte telomere length (LTL) in a subgroup of 140 cases who were chemotherapy-free at the time of blood donation and 468 controls, and found that MM patients had longer telomeres compared to controls (OR = 1.19; 95% CI: 0.63-2.24; p(trend) = 0.01 comparing the quartile with the longest LTL versus the shortest LTL). Our data suggest the hypothesis of decreased disease risk by genetic variants that reduce the efficiency of the telomerase complex. This reduced efficiency leads to shorter telomere ends, which in turn may also be a marker of decreased MM risk.","author":[{"dropping-particle":"","family":"Campa","given":"Daniele","non-dropping-particle":"","parse-names":false,"suffix":""},{"dropping-particle":"","family":"Martino","given":"Alessandro","non-dropping-particle":"","parse-names":false,"suffix":""},{"dropping-particle":"","family":"Varkonyi","given":"Judit","non-dropping-particle":"","parse-names":false,"suffix":""},{"dropping-particle":"","family":"Lesueur","given":"Fabienne","non-dropping-particle":"","parse-names":false,"suffix":""},{"dropping-particle":"","family":"Jamroziak","given":"Krzysztof","non-dropping-particle":"","parse-names":false,"suffix":""},{"dropping-particle":"","family":"Landi","given":"Stefano","non-dropping-particle":"","parse-names":false,"suffix":""},{"dropping-particle":"","family":"Jurczyszyn","given":"Artur","non-dropping-particle":"","parse-names":false,"suffix":""},{"dropping-particle":"","family":"Marques","given":"Herlander","non-dropping-particle":"","parse-names":false,"suffix":""},{"dropping-particle":"","family":"Andersen","given":"Vibeke","non-dropping-particle":"","parse-names":false,"suffix":""},{"dropping-particle":"","family":"Jurado","given":"Manuel","non-dropping-particle":"","parse-names":false,"suffix":""},{"dropping-particle":"","family":"Brenner","given":"Hermann","non-dropping-particle":"","parse-names":false,"suffix":""},{"dropping-particle":"","family":"Petrini","given":"Mario","non-dropping-particle":"","parse-names":false,"suffix":""},{"dropping-particle":"","family":"Vogel","given":"Ulla","non-dropping-particle":"","parse-names":false,"suffix":""},{"dropping-particle":"","family":"Garcia-Sanz","given":"Ramon","non-dropping-particle":"","parse-names":false,"suffix":""},{"dropping-particle":"","family":"Buda","given":"Gabriele","non-dropping-particle":"","parse-names":false,"suffix":""},{"dropping-particle":"","family":"Gemignani","given":"Federica","non-dropping-particle":"","parse-names":false,"suffix":""},{"dropping-particle":"","family":"Rios","given":"Rafael","non-dropping-particle":"","parse-names":false,"suffix":""},{"dropping-particle":"","family":"Vangsted","given":"Annette Juul","non-dropping-particle":"","parse-names":false,"suffix":""},{"dropping-particle":"","family":"Dumontet","given":"Charles","non-dropping-particle":"","parse-names":false,"suffix":""},{"dropping-particle":"","family":"Martinez-Lopez","given":"Joaquin","non-dropping-particle":"","parse-names":false,"suffix":""},{"dropping-particle":"","family":"Moreno","given":"Maria Jose","non-dropping-particle":"","parse-names":false,"suffix":""},{"dropping-particle":"","family":"Stepien","given":"Anna","non-dropping-particle":"","parse-names":false,"suffix":""},{"dropping-particle":"","family":"Watek","given":"Marzena","non-dropping-particle":"","parse-names":false,"suffix":""},{"dropping-particle":"","family":"Moreno","given":"Victor","non-dropping-particle":"","parse-names":false,"suffix":""},{"dropping-particle":"","family":"Dieffenbach","given":"Aida Karina","non-dropping-particle":"","parse-names":false,"suffix":""},{"dropping-particle":"","family":"Rossi","given":"Anna Maria","non-dropping-particle":"","parse-names":false,"suffix":""},{"dropping-particle":"","family":"Butterbach","given":"Katja","non-dropping-particle":"","parse-names":false,"suffix":""},{"dropping-particle":"","family":"Jacobsen","given":"Svend E Hove","non-dropping-particle":"","parse-names":false,"suffix":""},{"dropping-particle":"","family":"Goldschmidt","given":"Hartmut","non-dropping-particle":"","parse-names":false,"suffix":""},{"dropping-particle":"","family":"Sainz","given":"Juan","non-dropping-particle":"","parse-names":false,"suffix":""},{"dropping-particle":"","family":"Hillengass","given":"Jens","non-dropping-particle":"","parse-names":false,"suffix":""},{"dropping-particle":"","family":"Orciuolo","given":"Enrico","non-dropping-particle":"","parse-names":false,"suffix":""},{"dropping-particle":"","family":"Dudzinski","given":"Marek","non-dropping-particle":"","parse-names":false,"suffix":""},{"dropping-particle":"","family":"Weinhold","given":"Niels","non-dropping-particle":"","parse-names":false,"suffix":""},{"dropping-particle":"","family":"Reis","given":"Rui Manuel","non-dropping-particle":"","parse-names":false,"suffix":""},{"dropping-particle":"","family":"Canzian","given":"Federico","non-dropping-particle":"","parse-names":false,"suffix":""}],"container-title":"International journal of cancer","id":"ITEM-4","issue":"5","issued":{"date-parts":[["2015","3"]]},"language":"eng","page":"E351-8","publisher-place":"United States","title":"Risk of multiple myeloma is associated with polymorphisms within telomerase genes and telomere length.","type":"article-journal","volume":"136"},"uris":["http://www.mendeley.com/documents/?uuid=b54413b7-b5e5-4e02-87f6-3507518bead6","http://www.mendeley.com/documents/?uuid=2a087046-4b02-4b5d-8929-e8f9d4727058"]},{"id":"ITEM-5","itemData":{"DOI":"10.1158/1055-9965.EPI-14-0247","ISSN":"1055-9965","PMID":"25103821","abstract":"Background: Several studies have examined leukocyte telomere length\\n(LTL) as a possible predictor for cancer at various organ sites. The\\nhypothesis originally motivating many of these studies was that shorter\\ntelomeres would be associated with an increase in cancer risk; the\\nresults of epidemiologic studies have been inconsistent, however, and\\nsuggested positive, negative, or null associations. Two studies have\\naddressed the association of LTL in relation to pancreatic cancer risk\\nand the results are contrasting.\\nMethods: We measured LTL in a prospective study of 331 pancreatic cancer\\ncases and 331 controls in the context of the European Prospective\\nInvestigation into Cancer and Nutrition (EPIC).\\nResults: We observed that the mean LTL was higher in cases (0.59 +/-\\n0.20) than in controls (0.57 +/- 0.17), although this difference was not\\nstatistically significant (P = 0.07), and a basic logistic regression\\nmodel showed no association of LTL with pancreas cancer risk. When\\nadjusting for levels of HbA1c and C-peptide, however, there was a weakly\\npositive association between longer LTL and pancreatic cancer risk\\n{[}OR, 1.13; 95% confidence interval (CI), 1.01-1.27]. Additional\\nanalyses by cubic spline regression suggested a possible nonlinear\\nrelationship between LTL and pancreatic cancer risk (P = 0.022), with a\\nstatistically nonsignificant increase in risk at very low LTL, as well\\nas a significant increase at high LTL.\\nConclusion: Taken together, the results from our study do not support\\nLTL as a uniform and strong predictor of pancreatic cancer.\\nImpact: The results of this article can provide insights into telomere\\ndynamics and highlight the complex relationship between LTL and\\npancreatic cancer risk. (C)2014 AACR.","author":[{"dropping-particle":"","family":"Campa","given":"Daniele","non-dropping-particle":"","parse-names":false,"suffix":""},{"dropping-particle":"","family":"Mergarten","given":"Bjoern Björn","non-dropping-particle":"","parse-names":false,"suffix":""},{"dropping-particle":"","family":"Vivo","given":"Immaculata","non-dropping-particle":"De","parse-names":false,"suffix":""},{"dropping-particle":"","family":"Boutron-Ruault","given":"Marie-Christine","non-dropping-particle":"","parse-names":false,"suffix":""},{"dropping-particle":"","family":"Racine","given":"Antoine","non-dropping-particle":"","parse-names":false,"suffix":""},{"dropping-particle":"","family":"Severi","given":"Gianluca","non-dropping-particle":"","parse-names":false,"suffix":""},{"dropping-particle":"","family":"Nieters","given":"Alexandra","non-dropping-particle":"","parse-names":false,"suffix":""},{"dropping-particle":"","family":"Katzke","given":"Verena A.","non-dropping-particle":"","parse-names":false,"suffix":""},{"dropping-particle":"","family":"Trichopoulou","given":"Antonia","non-dropping-particle":"","parse-names":false,"suffix":""},{"dropping-particle":"","family":"Yiannakouris","given":"Nikos","non-dropping-particle":"","parse-names":false,"suffix":""},{"dropping-particle":"","family":"Trichopoulos","given":"Dimitrios","non-dropping-particle":"","parse-names":false,"suffix":""},{"dropping-particle":"","family":"Boeing","given":"Heiner","non-dropping-particle":"","parse-names":false,"suffix":""},{"dropping-particle":"","family":"Ramon Quiros","given":"J","non-dropping-particle":"","parse-names":false,"suffix":""},{"dropping-particle":"","family":"Duell","given":"Eric J.","non-dropping-particle":"","parse-names":false,"suffix":""},{"dropping-particle":"","family":"Molina-Montes","given":"Esther","non-dropping-particle":"","parse-names":false,"suffix":""},{"dropping-particle":"","family":"Mara Huerta","given":"Jose","non-dropping-particle":"","parse-names":false,"suffix":""},{"dropping-particle":"","family":"Ardanaz","given":"Eva","non-dropping-particle":"","parse-names":false,"suffix":""},{"dropping-particle":"","family":"Dorronsoro","given":"Miren","non-dropping-particle":"","parse-names":false,"suffix":""},{"dropping-particle":"","family":"Khaw","given":"Kay-Tee","non-dropping-particle":"","parse-names":false,"suffix":""},{"dropping-particle":"","family":"Wareham","given":"Nicholas","non-dropping-particle":"","parse-names":false,"suffix":""},{"dropping-particle":"","family":"Travis","given":"Ruth C.","non-dropping-particle":"","parse-names":false,"suffix":""},{"dropping-particle":"","family":"Palli","given":"Domenico","non-dropping-particle":"","parse-names":false,"suffix":""},{"dropping-particle":"","family":"Pala","given":"Valeria","non-dropping-particle":"","parse-names":false,"suffix":""},{"dropping-particle":"","family":"Tumino","given":"Rosario","non-dropping-particle":"","parse-names":false,"suffix":""},{"dropping-particle":"","family":"Naccarati","given":"Alessio","non-dropping-particle":"","parse-names":false,"suffix":""},{"dropping-particle":"","family":"Panico","given":"Salvatore","non-dropping-particle":"","parse-names":false,"suffix":""},{"dropping-particle":"","family":"Vineis","given":"Paolo","non-dropping-particle":"","parse-names":false,"suffix":""},{"dropping-particle":"","family":"Riboli","given":"Elio","non-dropping-particle":"","parse-names":false,"suffix":""},{"dropping-particle":"","family":"Siddiq","given":"Afshan","non-dropping-particle":"","parse-names":false,"suffix":""},{"dropping-particle":"","family":"Bueno-de-Mesquita","given":"H.B. B.","non-dropping-particle":"","parse-names":false,"suffix":""},{"dropping-particle":"","family":"Peeters","given":"Petra H.","non-dropping-particle":"","parse-names":false,"suffix":""},{"dropping-particle":"","family":"Nilsson","given":"Peter M.","non-dropping-particle":"","parse-names":false,"suffix":""},{"dropping-particle":"","family":"Sund","given":"Malin","non-dropping-particle":"","parse-names":false,"suffix":""},{"dropping-particle":"","family":"Ye","given":"Weimin","non-dropping-particle":"","parse-names":false,"suffix":""},{"dropping-particle":"","family":"Lund","given":"Eiliv","non-dropping-particle":"","parse-names":false,"suffix":""},{"dropping-particle":"","family":"Jareid","given":"Mie","non-dropping-particle":"","parse-names":false,"suffix":""},{"dropping-particle":"","family":"Weiderpass","given":"Elisabete","non-dropping-particle":"","parse-names":false,"suffix":""},{"dropping-particle":"","family":"Duarte-Salles","given":"Talita","non-dropping-particle":"","parse-names":false,"suffix":""},{"dropping-particle":"","family":"Kong","given":"So Yeon","non-dropping-particle":"","parse-names":false,"suffix":""},{"dropping-particle":"","family":"Stepien","given":"Magdalena","non-dropping-particle":"","parse-names":false,"suffix":""},{"dropping-particle":"","family":"Canzian","given":"Federico","non-dropping-particle":"","parse-names":false,"suffix":""},{"dropping-particle":"","family":"Kaaks","given":"Rudolf","non-dropping-particle":"","parse-names":false,"suffix":""},{"dropping-particle":"","family":"Quirós","given":"J. Ramón","non-dropping-particle":"","parse-names":false,"suffix":""},{"dropping-particle":"","family":"Duell","given":"Eric J.","non-dropping-particle":"","parse-names":false,"suffix":""},{"dropping-particle":"","family":"Molina-Montes","given":"Esther","non-dropping-particle":"","parse-names":false,"suffix":""},{"dropping-particle":"","family":"Huerta","given":"José María","non-dropping-particle":"","parse-names":false,"suffix":""},{"dropping-particle":"","family":"Ardanaz","given":"Eva","non-dropping-particle":"","parse-names":false,"suffix":""},{"dropping-particle":"","family":"Dorronsoro","given":"Miren","non-dropping-particle":"","parse-names":false,"suffix":""},{"dropping-particle":"","family":"Khaw","given":"Kay-Tee","non-dropping-particle":"","parse-names":false,"suffix":""},{"dropping-particle":"","family":"Wareham","given":"Nicholas","non-dropping-particle":"","parse-names":false,"suffix":""},{"dropping-particle":"","family":"Travis","given":"Ruth C.","non-dropping-particle":"","parse-names":false,"suffix":""},{"dropping-particle":"","family":"Palli","given":"Domenico","non-dropping-particle":"","parse-names":false,"suffix":""},{"dropping-particle":"","family":"Pala","given":"Valeria","non-dropping-particle":"","parse-names":false,"suffix":""},{"dropping-particle":"","family":"Tumino","given":"Rosario","non-dropping-particle":"","parse-names":false,"suffix":""},{"dropping-particle":"","family":"Naccarati","given":"Alessio","non-dropping-particle":"","parse-names":false,"suffix":""},{"dropping-particle":"","family":"Panico","given":"Salvatore","non-dropping-particle":"","parse-names":false,"suffix":""},{"dropping-particle":"","family":"Vineis","given":"Paolo","non-dropping-particle":"","parse-names":false,"suffix":""},{"dropping-particle":"","family":"Riboli","given":"Elio","non-dropping-particle":"","parse-names":false,"suffix":""},{"dropping-particle":"","family":"Siddiq","given":"Afshan","non-dropping-particle":"","parse-names":false,"suffix":""},{"dropping-particle":"","family":"Bueno-de-Mesquita","given":"H.B. B.","non-dropping-particle":"","parse-names":false,"suffix":""},{"dropping-particle":"","family":"Peeters","given":"Petra H.","non-dropping-particle":"","parse-names":false,"suffix":""},{"dropping-particle":"","family":"Nilsson","given":"Peter M.","non-dropping-particle":"","parse-names":false,"suffix":""},{"dropping-particle":"","family":"Sund","given":"Malin","non-dropping-particle":"","parse-names":false,"suffix":""},{"dropping-particle":"","family":"Ye","given":"Weimin","non-dropping-particle":"","parse-names":false,"suffix":""},{"dropping-particle":"","family":"Lund","given":"Eiliv","non-dropping-particle":"","parse-names":false,"suffix":""},{"dropping-particle":"","family":"Jareid","given":"Mie","non-dropping-particle":"","parse-names":false,"suffix":""},{"dropping-particle":"","family":"Weiderpass","given":"Elisabete","non-dropping-particle":"","parse-names":false,"suffix":""},{"dropping-particle":"","family":"Duarte-Salles","given":"Talita","non-dropping-particle":"","parse-names":false,"suffix":""},{"dropping-particle":"","family":"Kong","given":"So Yeon","non-dropping-particle":"","parse-names":false,"suffix":""},{"dropping-particle":"","family":"Stepien","given":"Magdalena","non-dropping-particle":"","parse-names":false,"suffix":""},{"dropping-particle":"","family":"Canzian","given":"Federico","non-dropping-particle":"","parse-names":false,"suffix":""},{"dropping-particle":"","family":"Kaaks","given":"Rudolf","non-dropping-particle":"","parse-names":false,"suffix":""}],"container-title":"Cancer Epidemiology Biomarkers &amp; Prevention","id":"ITEM-5","issue":"11","issued":{"date-parts":[["2014","11","1"]]},"page":"2447-2454","title":"Leukocyte Telomere Length in Relation to Pancreatic Cancer Risk: A Prospective Study","type":"article-journal","volume":"23"},"uris":["http://www.mendeley.com/documents/?uuid=353f5541-c0f1-472b-9b73-9f7d11afabca"]},{"id":"ITEM-6","itemData":{"DOI":"10.1001/jamaoncol.2016.5945","ISSN":"23742445","PMID":"28241208","abstract":"IMPORTANCE: The causal direction and magnitude of the association between telomere length and incidence of cancer and non-neoplastic diseases is uncertain owing to the susceptibility of observational studies to confounding and reverse causation. OBJECTIVE: To conduct a Mendelian randomization study, using germline genetic variants as instrumental variables, to appraise the causal relevance of telomere length for risk of cancer and non-neoplastic diseases. DATA SOURCES: Genomewide association studies (GWAS) published up to January 15, 2015. STUDY SELECTION: GWAS of noncommunicable diseases that assayed germline genetic variation and did not select cohort or control participants on the basis of preexisting diseases. Of 163 GWAS of noncommunicable diseases identified, summary data from 103 were available. DATA EXTRACTION AND SYNTHESIS: Summary association statistics for single nucleotide polymorphisms (SNPs) that are strongly associated with telomere length in the general population. MAIN OUTCOMES AND MEASURES: Odds ratios (ORs) and 95% confidence intervals (CIs) for disease per standard deviation (SD) higher telomere length due to germline genetic variation. RESULTS: Summary data were available for 35 cancers and 48 non-neoplastic diseases, corresponding to 420 081 cases (median cases, 2526 per disease) and 1 093 105 controls (median, 6789 per disease). Increased telomere length due to germline genetic variation was generally associated with increased risk for site-specific cancers. The strongest associations (ORs [95% CIs] per 1-SD change in genetically increased telomere length) were observed for glioma, 5.27 (3.15-8.81); serous low-malignant-potential ovarian cancer, 4.35 (2.39-7.94); lung adenocarcinoma, 3.19 (2.40-4.22); neuroblastoma, 2.98 (1.92-4.62); bladder cancer, 2.19 (1.32-3.66); melanoma, 1.87 (1.55-2.26); testicular cancer, 1.76 (1.02-3.04); kidney cancer, 1.55 (1.08-2.23); and endometrial cancer, 1.31 (1.07-1.61). Associations were stronger for rarer cancers and at tissue sites with lower rates of stem cell division. There was generally little evidence of association between genetically increased telomere length and risk of psychiatric, autoimmune, inflammatory, diabetic, and other non-neoplastic diseases, except for coronary heart disease (OR, 0.78 [95% CI, 0.67-0.90]), abdominal aortic aneurysm (OR, 0.63 [95% CI, 0.49-0.81]), celiac disease (OR, 0.42 [95% CI, 0.28-0.61]) and interstitial lung disease (OR, 0.09 [95% CI, 0.05-0.15]). CONCLU…","author":[{"dropping-particle":"","family":"Haycock","given":"Philip C.","non-dropping-particle":"","parse-names":false,"suffix":""},{"dropping-particle":"","family":"Burgess","given":"Stephen","non-dropping-particle":"","parse-names":false,"suffix":""},{"dropping-particle":"","family":"Nounu","given":"Aayah","non-dropping-particle":"","parse-names":false,"suffix":""},{"dropping-particle":"","family":"Zheng","given":"Jie","non-dropping-particle":"","parse-names":false,"suffix":""},{"dropping-particle":"","family":"Okoli","given":"George N.","non-dropping-particle":"","parse-names":false,"suffix":""},{"dropping-particle":"","family":"Bowden","given":"Jack","non-dropping-particle":"","parse-names":false,"suffix":""},{"dropping-particle":"","family":"Wade","given":"Kaitlin Hazel","non-dropping-particle":"","parse-names":false,"suffix":""},{"dropping-particle":"","family":"Timpson","given":"Nicholas J.","non-dropping-particle":"","parse-names":false,"suffix":""},{"dropping-particle":"","family":"Evans","given":"David M.","non-dropping-particle":"","parse-names":false,"suffix":""},{"dropping-particle":"","family":"Willeit","given":"Peter","non-dropping-particle":"","parse-names":false,"suffix":""},{"dropping-particle":"","family":"Aviv","given":"Abraham","non-dropping-particle":"","parse-names":false,"suffix":""},{"dropping-particle":"","family":"Gaunt","given":"Tom R.","non-dropping-particle":"","parse-names":false,"suffix":""},{"dropping-particle":"","family":"Hemani","given":"Gibran","non-dropping-particle":"","parse-names":false,"suffix":""},{"dropping-particle":"","family":"Mangino","given":"Massimo","non-dropping-particle":"","parse-names":false,"suffix":""},{"dropping-particle":"","family":"Ellis","given":"Hayley Patricia","non-dropping-particle":"","parse-names":false,"suffix":""},{"dropping-particle":"","family":"Kurian","given":"Kathreena M.","non-dropping-particle":"","parse-names":false,"suffix":""},{"dropping-particle":"","family":"Pooley","given":"Karen A.","non-dropping-particle":"","parse-names":false,"suffix":""},{"dropping-particle":"","family":"Eeles","given":"Rosalind A.","non-dropping-particle":"","parse-names":false,"suffix":""},{"dropping-particle":"","family":"Lee","given":"Jeffrey E.","non-dropping-particle":"","parse-names":false,"suffix":""},{"dropping-particle":"","family":"Fang","given":"Shenying","non-dropping-particle":"","parse-names":false,"suffix":""},{"dropping-particle":"V.","family":"Chen","given":"Wei","non-dropping-particle":"","parse-names":false,"suffix":""},{"dropping-particle":"","family":"Law","given":"Matthew H.","non-dropping-particle":"","parse-names":false,"suffix":""},{"dropping-particle":"","family":"Bowdler","given":"Lisa M.","non-dropping-particle":"","parse-names":false,"suffix":""},{"dropping-particle":"","family":"Iles","given":"Mark M.","non-dropping-particle":"","parse-names":false,"suffix":""},{"dropping-particle":"","family":"Yang","given":"Qiong","non-dropping-particle":"","parse-names":false,"suffix":""},{"dropping-particle":"","family":"Worrall","given":"Bradford B.","non-dropping-particle":"","parse-names":false,"suffix":""},{"dropping-particle":"","family":"Markus","given":"Hugh Stephen","non-dropping-particle":"","parse-names":false,"suffix":""},{"dropping-particle":"","family":"Hung","given":"Rayjean J.","non-dropping-particle":"","parse-names":false,"suffix":""},{"dropping-particle":"","family":"Amos","given":"Chris I.","non-dropping-particle":"","parse-names":false,"suffix":""},{"dropping-particle":"","family":"Spurdle","given":"Amanda B.","non-dropping-particle":"","parse-names":false,"suffix":""},{"dropping-particle":"","family":"Thompson","given":"Deborah J.","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container-title":"JAMA Oncology","id":"ITEM-6","issue":"5","issued":{"date-parts":[["2017","5","1"]]},"language":"eng","page":"636-651","publisher":"American Medical Association","title":"Association between telomere length and risk of cancer and non-neoplastic diseases a mendelian randomization study","type":"article-journal","volume":"3"},"uris":["http://www.mendeley.com/documents/?uuid=ab6023f3-b62e-4735-90d1-0df5f1e6724e"]},{"id":"ITEM-7","itemData":{"DOI":"10.1093/neuonc/not240","ISSN":"1522-8517","abstract":"These authors contributed equally to this work. Background. Compelling epidemiological evidence indicates that alterations of telomere length are associated with risks of many ma-lignancies in a tumor-specific manner, such as lung cancer, breast cancer, and non-Hodgkin's lymphoma. However, the association between leukocyte telomere length and glioma risk has not been investigated.","author":[{"dropping-particle":"","family":"Wang","given":"Shaolong","non-dropping-particle":"","parse-names":false,"suffix":""},{"dropping-particle":"","family":"Chen","given":"Yibing","non-dropping-particle":"","parse-names":false,"suffix":""},{"dropping-particle":"","family":"Qu","given":"Falin","non-dropping-particle":"","parse-names":false,"suffix":""},{"dropping-particle":"","family":"He","given":"Shiming","non-dropping-particle":"","parse-names":false,"suffix":""},{"dropping-particle":"","family":"Huang","given":"Xiaojun","non-dropping-particle":"","parse-names":false,"suffix":""},{"dropping-particle":"","family":"Jiang","given":"Hequn","non-dropping-particle":"","parse-names":false,"suffix":""},{"dropping-particle":"","family":"Jin","given":"Tianbo","non-dropping-particle":"","parse-names":false,"suffix":""},{"dropping-particle":"","family":"Wan,","given":"S.","non-dropping-particle":"","parse-names":false,"suffix":""},{"dropping-particle":"","family":"Xing","given":"Jinliang","non-dropping-particle":"","parse-names":false,"suffix":""}],"container-title":"Neuro-Oncology","id":"ITEM-7","issue":"4","issued":{"date-parts":[["2014","4"]]},"page":"505-512","title":"Association between leukocyte telomere length and glioma risk: a case-control study","type":"article-journal","volume":"16"},"uris":["http://www.mendeley.com/documents/?uuid=3d6b3ce5-a27b-360c-ab74-b15e0e07109a","http://www.mendeley.com/documents/?uuid=c80d0c2d-33ca-422d-bffb-f972cc8be0d9"]},{"id":"ITEM-8","itemData":{"DOI":"10.1093/jnci/djt016","ISSN":"1460-2105 (Electronic)","PMID":"23468462","abstract":"BACKGROUND: Recent meta-analyses have suggested that short telomere length was associated with increased risk of cancer. We therefore tested the hypotheses that short telomere length was associated with increased risk of cancer and with increased risk of early death after cancer. METHODS: We measured leukocyte telomere length in a prospective study of 47 102 Danish general population participants from the Copenhagen City Heart Study and the Copenhagen General Population Study. Participants were followed for up to 20 years for cancer diagnosis and death. Follow-up was 100% complete. All statistical tests were two-sided. RESULTS: Telomere length decreased linearly with increasing age (P &lt;.001). During follow-up, we observed 3142 first cancers and, among these individuals, 1730 deaths. Decreasing quartiles of telomere length were associated with decreasing survival after cancer (log-rank P &lt;.001). Multivariable-adjusted hazard ratios of early death were 1.31 (95% confidence interval [CI] = 1.14 to 1.52) in individuals in the quartile and 1.43 (95% CI = 1.13 to 1.80) in individuals in the decile with the shortest telomeres vs the longest. Unadjusted hazard ratios of cancer risk were 1.74 (95% CI = 1.58 to 1.93) and 2.00 (95% CI = 1.70 to 2.35) in individuals in the quartile and decile with the shortest vs longest telomeres; however, multivariable adjustment changed these hazard ratios to 0.98 (95% CI = 0.88 to 1.08) and 0.95 (95% CI = 0.80 to 1.11), mainly because of age adjustment. CONCLUSIONS: Short telomere length is associated with reduced survival after cancer but not with cancer risk. The latter contrasts with findings from recent meta-analyses.","author":[{"dropping-particle":"","family":"Weischer","given":"Maren","non-dropping-particle":"","parse-names":false,"suffix":""},{"dropping-particle":"","family":"Nordestgaard","given":"Borge G","non-dropping-particle":"","parse-names":false,"suffix":""},{"dropping-particle":"","family":"Cawthon","given":"Richard M","non-dropping-particle":"","parse-names":false,"suffix":""},{"dropping-particle":"","family":"Freiberg","given":"Jacob J","non-dropping-particle":"","parse-names":false,"suffix":""},{"dropping-particle":"","family":"Tybjaerg-Hansen","given":"Anne","non-dropping-particle":"","parse-names":false,"suffix":""},{"dropping-particle":"","family":"Bojesen","given":"Stig E","non-dropping-particle":"","parse-names":false,"suffix":""}],"container-title":"Journal of the National Cancer Institute","id":"ITEM-8","issue":"7","issued":{"date-parts":[["2013","4"]]},"language":"eng","page":"459-468","publisher-place":"United States","title":"Short telomere length, cancer survival, and cancer risk in 47102 individuals.","type":"article-journal","volume":"105"},"uris":["http://www.mendeley.com/documents/?uuid=604ac05d-3570-4d53-b097-2b95a65e7878","http://www.mendeley.com/documents/?uuid=92e889cc-1e08-4392-ae58-13ae399fa44c"]},{"id":"ITEM-9","itemData":{"DOI":"10.1158/1055-9965.EPI-16-0968","ISSN":"1538-7755 (Electronic)","PMID":"28619828","abstract":"The association between telomere length (TL) in peripheral blood cells and cancer risk remains inconclusive. We carried out a meta-analysis on prospective studies. The study-specific RR estimates were first transformed to a common comparable scale and then were pooled by a random-effects model. The dataset was composed of 13,894 cases and 71,672 controls from 28 studies in 25 articles. In the comparison of the longest versus shortest third of TL, we observed a marginally positive association between longer TL and higher risk of total cancers [OR = 1.086; 95% confidence interval (CI), 0.952-1.238]. Subgroup analyses showed that the association was stronger in lung cancer (n = 3; OR = 1.690; 95% CI, 1.253-2.280), in men (n = 6; OR = 1.302; 95% CI, 1.120-1.514) and in studies with more precise methods for DNA extraction (phenol-chloroform, salting-out or magnetic bead, n = 6, OR = 1.618; 95% CI, 1.320-1.985) and TL measurement (multiplex Q-PCR, n = 8; OR = 1.439; 95% CI, 1.118-1.852). Our meta-analysis suggested longer TL in peripheral blood cells is a likely risk factor for lung cancer or cancers in men. Accurate DNA extraction and TL measurement methods make it more liable to find significant associations between TL and cancer risk and thus should be taken into consideration in future epidemiologic studies. Cancer Epidemiol Biomarkers Prev; 26(9); 1381-90. (c)2017 AACR.","author":[{"dropping-particle":"","family":"Zhang","given":"Xia","non-dropping-particle":"","parse-names":false,"suffix":""},{"dropping-particle":"","family":"Zhao","given":"Qian","non-dropping-particle":"","parse-names":false,"suffix":""},{"dropping-particle":"","family":"Zhu","given":"Wei","non-dropping-particle":"","parse-names":false,"suffix":""},{"dropping-particle":"","family":"Liu","given":"Tao","non-dropping-particle":"","parse-names":false,"suffix":""},{"dropping-particle":"","family":"Xie","given":"Shao-Hua","non-dropping-particle":"","parse-names":false,"suffix":""},{"dropping-particle":"","family":"Zhong","given":"Li-Xin","non-dropping-particle":"","parse-names":false,"suffix":""},{"dropping-particle":"","family":"Cai","given":"Yuan-Yuan","non-dropping-particle":"","parse-names":false,"suffix":""},{"dropping-particle":"","family":"Li","given":"Xiao-Na","non-dropping-particle":"","parse-names":false,"suffix":""},{"dropping-particle":"","family":"Liang","given":"Mei","non-dropping-particle":"","parse-names":false,"suffix":""},{"dropping-particle":"","family":"Chen","given":"Wen","non-dropping-particle":"","parse-names":false,"suffix":""},{"dropping-particle":"","family":"Hu","given":"Qian-Sheng","non-dropping-particle":"","parse-names":false,"suffix":""},{"dropping-particle":"","family":"Zhang","given":"Bo","non-dropping-particle":"","parse-names":false,"suffix":""}],"container-title":"Cancer epidemiology, biomarkers &amp; prevention : a publication of the American Association for Cancer Research, cosponsored by the American Society of Preventive Oncology","id":"ITEM-9","issue":"9","issued":{"date-parts":[["2017","9"]]},"language":"eng","page":"1381-1390","publisher-place":"United States","title":"The Association of Telomere Length in Peripheral Blood Cells with Cancer Risk: A  Systematic Review and Meta-analysis of Prospective Studies.","type":"article-journal","volume":"26"},"uris":["http://www.mendeley.com/documents/?uuid=d988e348-3b0a-42db-8025-284eaabe30fd","http://www.mendeley.com/documents/?uuid=48dcbb62-eec9-4466-b4d4-4bfb10518d59"]}],"mendeley":{"formattedCitation":"[23,25–32]","plainTextFormattedCitation":"[23,25–32]","previouslyFormattedCitation":"[23,25–32]"},"properties":{"noteIndex":0},"schema":"https://github.com/citation-style-language/schema/raw/master/csl-citation.json"}</w:instrText>
      </w:r>
      <w:r w:rsidRPr="003A1C99">
        <w:rPr>
          <w:rFonts w:cstheme="minorHAnsi"/>
          <w:szCs w:val="24"/>
          <w:lang w:val="en-GB"/>
        </w:rPr>
        <w:fldChar w:fldCharType="separate"/>
      </w:r>
      <w:r w:rsidR="006107D1" w:rsidRPr="006107D1">
        <w:rPr>
          <w:rFonts w:cstheme="minorHAnsi"/>
          <w:noProof/>
          <w:szCs w:val="24"/>
          <w:lang w:val="en-GB"/>
        </w:rPr>
        <w:t>[23,25–32]</w:t>
      </w:r>
      <w:r w:rsidRPr="003A1C99">
        <w:rPr>
          <w:rFonts w:cstheme="minorHAnsi"/>
          <w:szCs w:val="24"/>
          <w:lang w:val="en-GB"/>
        </w:rPr>
        <w:fldChar w:fldCharType="end"/>
      </w:r>
      <w:r w:rsidRPr="003A1C99">
        <w:rPr>
          <w:szCs w:val="24"/>
          <w:lang w:val="en-GB"/>
        </w:rPr>
        <w:t xml:space="preserve">. </w:t>
      </w:r>
      <w:r w:rsidR="00913334" w:rsidRPr="003A1C99">
        <w:rPr>
          <w:szCs w:val="24"/>
          <w:lang w:val="en-GB"/>
        </w:rPr>
        <w:t xml:space="preserve">Given the heterogeneous results, a novel approach based on polygenic risk scores of SNPs associated with telomere length has been successfully employed to assess the causative relation between </w:t>
      </w:r>
      <w:r w:rsidR="000862EF" w:rsidRPr="003A1C99">
        <w:rPr>
          <w:szCs w:val="24"/>
          <w:lang w:val="en-GB"/>
        </w:rPr>
        <w:t>gdTL</w:t>
      </w:r>
      <w:r w:rsidR="00913334" w:rsidRPr="003A1C99">
        <w:rPr>
          <w:szCs w:val="24"/>
          <w:lang w:val="en-GB"/>
        </w:rPr>
        <w:t xml:space="preserve"> and risk of </w:t>
      </w:r>
      <w:r w:rsidR="000862EF" w:rsidRPr="003A1C99">
        <w:rPr>
          <w:szCs w:val="24"/>
          <w:lang w:val="en-GB"/>
        </w:rPr>
        <w:t>the onset</w:t>
      </w:r>
      <w:r w:rsidR="00913334" w:rsidRPr="003A1C99">
        <w:rPr>
          <w:szCs w:val="24"/>
          <w:lang w:val="en-GB"/>
        </w:rPr>
        <w:t xml:space="preserve"> several cancer types. </w:t>
      </w:r>
      <w:r w:rsidR="000862EF" w:rsidRPr="003A1C99">
        <w:rPr>
          <w:szCs w:val="24"/>
          <w:lang w:val="en-GB"/>
        </w:rPr>
        <w:t>In this study an association between longer gdTL and increased susceptibility to PanNE</w:t>
      </w:r>
      <w:r w:rsidR="000B2D63">
        <w:rPr>
          <w:szCs w:val="24"/>
          <w:lang w:val="en-GB"/>
        </w:rPr>
        <w:t>T</w:t>
      </w:r>
      <w:r w:rsidR="000862EF" w:rsidRPr="003A1C99">
        <w:rPr>
          <w:szCs w:val="24"/>
          <w:lang w:val="en-GB"/>
        </w:rPr>
        <w:t xml:space="preserve"> has been observed</w:t>
      </w:r>
      <w:r w:rsidR="00CB36A2">
        <w:rPr>
          <w:szCs w:val="24"/>
          <w:lang w:val="en-GB"/>
        </w:rPr>
        <w:t>.</w:t>
      </w:r>
      <w:r w:rsidR="000862EF" w:rsidRPr="003A1C99">
        <w:rPr>
          <w:szCs w:val="24"/>
          <w:lang w:val="en-GB"/>
        </w:rPr>
        <w:t xml:space="preserve"> </w:t>
      </w:r>
      <w:r w:rsidR="00CB36A2">
        <w:rPr>
          <w:szCs w:val="24"/>
          <w:lang w:val="en-GB"/>
        </w:rPr>
        <w:t>The individuals</w:t>
      </w:r>
      <w:r w:rsidR="000862EF" w:rsidRPr="003A1C99">
        <w:rPr>
          <w:szCs w:val="24"/>
          <w:lang w:val="en-GB"/>
        </w:rPr>
        <w:t xml:space="preserve"> in the 5</w:t>
      </w:r>
      <w:r w:rsidR="000862EF" w:rsidRPr="000B2D63">
        <w:rPr>
          <w:szCs w:val="24"/>
          <w:vertAlign w:val="superscript"/>
          <w:lang w:val="en-GB"/>
        </w:rPr>
        <w:t>th</w:t>
      </w:r>
      <w:r w:rsidR="000862EF" w:rsidRPr="003A1C99">
        <w:rPr>
          <w:szCs w:val="24"/>
          <w:lang w:val="en-GB"/>
        </w:rPr>
        <w:t xml:space="preserve"> quintile of gdTL</w:t>
      </w:r>
      <w:r w:rsidR="00CB36A2">
        <w:rPr>
          <w:szCs w:val="24"/>
          <w:lang w:val="en-GB"/>
        </w:rPr>
        <w:t xml:space="preserve"> (longest telomeres)</w:t>
      </w:r>
      <w:r w:rsidR="000862EF" w:rsidRPr="003A1C99">
        <w:rPr>
          <w:szCs w:val="24"/>
          <w:lang w:val="en-GB"/>
        </w:rPr>
        <w:t xml:space="preserve"> </w:t>
      </w:r>
      <w:r w:rsidR="00CB36A2">
        <w:rPr>
          <w:szCs w:val="24"/>
          <w:lang w:val="en-GB"/>
        </w:rPr>
        <w:t>showed a</w:t>
      </w:r>
      <w:r w:rsidR="000862EF" w:rsidRPr="003A1C99">
        <w:rPr>
          <w:szCs w:val="24"/>
          <w:lang w:val="en-GB"/>
        </w:rPr>
        <w:t xml:space="preserve"> </w:t>
      </w:r>
      <w:r w:rsidR="00CB36A2">
        <w:rPr>
          <w:szCs w:val="24"/>
          <w:lang w:val="en-GB"/>
        </w:rPr>
        <w:t>two-fold</w:t>
      </w:r>
      <w:r w:rsidR="000862EF" w:rsidRPr="003A1C99">
        <w:rPr>
          <w:szCs w:val="24"/>
          <w:lang w:val="en-GB"/>
        </w:rPr>
        <w:t xml:space="preserve"> increased chances of developing </w:t>
      </w:r>
      <w:proofErr w:type="spellStart"/>
      <w:r w:rsidR="00FA698C" w:rsidRPr="003A1C99">
        <w:rPr>
          <w:szCs w:val="24"/>
          <w:lang w:val="en-GB"/>
        </w:rPr>
        <w:t>PanNE</w:t>
      </w:r>
      <w:r w:rsidR="00FA698C">
        <w:rPr>
          <w:szCs w:val="24"/>
          <w:lang w:val="en-GB"/>
        </w:rPr>
        <w:t>N</w:t>
      </w:r>
      <w:proofErr w:type="spellEnd"/>
      <w:r w:rsidR="00FA698C" w:rsidRPr="003A1C99">
        <w:rPr>
          <w:szCs w:val="24"/>
          <w:lang w:val="en-GB"/>
        </w:rPr>
        <w:t xml:space="preserve"> </w:t>
      </w:r>
      <w:r w:rsidR="000862EF" w:rsidRPr="003A1C99">
        <w:rPr>
          <w:szCs w:val="24"/>
          <w:lang w:val="en-GB"/>
        </w:rPr>
        <w:t xml:space="preserve">compared to individuals in the </w:t>
      </w:r>
      <w:r w:rsidR="00CB36A2">
        <w:rPr>
          <w:szCs w:val="24"/>
          <w:lang w:val="en-GB"/>
        </w:rPr>
        <w:t>3</w:t>
      </w:r>
      <w:r w:rsidR="00CB36A2">
        <w:rPr>
          <w:szCs w:val="24"/>
          <w:vertAlign w:val="superscript"/>
          <w:lang w:val="en-GB"/>
        </w:rPr>
        <w:t>rd</w:t>
      </w:r>
      <w:r w:rsidR="000862EF" w:rsidRPr="003A1C99">
        <w:rPr>
          <w:szCs w:val="24"/>
          <w:lang w:val="en-GB"/>
        </w:rPr>
        <w:t xml:space="preserve"> quintile </w:t>
      </w:r>
      <w:r w:rsidR="003059B0">
        <w:rPr>
          <w:szCs w:val="24"/>
          <w:lang w:val="en-GB"/>
        </w:rPr>
        <w:t xml:space="preserve">that represent </w:t>
      </w:r>
      <w:r w:rsidR="0024160A">
        <w:rPr>
          <w:szCs w:val="24"/>
          <w:lang w:val="en-GB"/>
        </w:rPr>
        <w:t>an approximation of the median distribution of TL in the population.</w:t>
      </w:r>
    </w:p>
    <w:p w14:paraId="1A1583C9" w14:textId="505A8D24" w:rsidR="00691E63" w:rsidRPr="005D7862" w:rsidRDefault="00A74D68" w:rsidP="00943D69">
      <w:pPr>
        <w:spacing w:line="360" w:lineRule="auto"/>
        <w:rPr>
          <w:szCs w:val="24"/>
        </w:rPr>
      </w:pPr>
      <w:r w:rsidRPr="003A1C99">
        <w:rPr>
          <w:szCs w:val="24"/>
          <w:lang w:val="en-GB"/>
        </w:rPr>
        <w:t>L</w:t>
      </w:r>
      <w:r w:rsidR="009C6123" w:rsidRPr="003A1C99">
        <w:rPr>
          <w:szCs w:val="24"/>
          <w:lang w:val="en-GB"/>
        </w:rPr>
        <w:t>ong telomeres can increase the risk of cancer</w:t>
      </w:r>
      <w:r w:rsidRPr="003A1C99">
        <w:rPr>
          <w:szCs w:val="24"/>
          <w:lang w:val="en-GB"/>
        </w:rPr>
        <w:t xml:space="preserve"> development</w:t>
      </w:r>
      <w:r w:rsidR="00827BDE" w:rsidRPr="003A1C99">
        <w:rPr>
          <w:szCs w:val="24"/>
          <w:lang w:val="en-GB"/>
        </w:rPr>
        <w:t xml:space="preserve"> not </w:t>
      </w:r>
      <w:r w:rsidR="000C183D">
        <w:rPr>
          <w:szCs w:val="24"/>
          <w:lang w:val="en-GB"/>
        </w:rPr>
        <w:t xml:space="preserve">by </w:t>
      </w:r>
      <w:r w:rsidR="00827BDE" w:rsidRPr="003A1C99">
        <w:rPr>
          <w:szCs w:val="24"/>
          <w:lang w:val="en-GB"/>
        </w:rPr>
        <w:t>alter</w:t>
      </w:r>
      <w:r w:rsidRPr="003A1C99">
        <w:rPr>
          <w:szCs w:val="24"/>
          <w:lang w:val="en-GB"/>
        </w:rPr>
        <w:t>ing</w:t>
      </w:r>
      <w:r w:rsidR="00827BDE" w:rsidRPr="003A1C99">
        <w:rPr>
          <w:szCs w:val="24"/>
          <w:lang w:val="en-GB"/>
        </w:rPr>
        <w:t xml:space="preserve"> </w:t>
      </w:r>
      <w:r w:rsidR="003F6528" w:rsidRPr="003A1C99">
        <w:rPr>
          <w:szCs w:val="24"/>
          <w:lang w:val="en-GB"/>
        </w:rPr>
        <w:t>DNA mutation rate directly</w:t>
      </w:r>
      <w:r w:rsidR="00827BDE" w:rsidRPr="003A1C99">
        <w:rPr>
          <w:szCs w:val="24"/>
          <w:lang w:val="en-GB"/>
        </w:rPr>
        <w:t xml:space="preserve">, but </w:t>
      </w:r>
      <w:r w:rsidR="000C183D">
        <w:rPr>
          <w:szCs w:val="24"/>
          <w:lang w:val="en-GB"/>
        </w:rPr>
        <w:t xml:space="preserve">by </w:t>
      </w:r>
      <w:r w:rsidRPr="003A1C99">
        <w:rPr>
          <w:szCs w:val="24"/>
          <w:lang w:val="en-GB"/>
        </w:rPr>
        <w:t xml:space="preserve">delaying </w:t>
      </w:r>
      <w:r w:rsidR="00827BDE" w:rsidRPr="003A1C99">
        <w:rPr>
          <w:szCs w:val="24"/>
          <w:lang w:val="en-GB"/>
        </w:rPr>
        <w:t>senescence</w:t>
      </w:r>
      <w:r w:rsidRPr="003A1C99">
        <w:rPr>
          <w:szCs w:val="24"/>
          <w:lang w:val="en-GB"/>
        </w:rPr>
        <w:t xml:space="preserve">, increasing the number of mitotic cycles and therefore </w:t>
      </w:r>
      <w:r w:rsidR="00827BDE" w:rsidRPr="003A1C99">
        <w:rPr>
          <w:szCs w:val="24"/>
          <w:lang w:val="en-GB"/>
        </w:rPr>
        <w:t xml:space="preserve">increasing the chance of </w:t>
      </w:r>
      <w:r w:rsidR="00290F00">
        <w:rPr>
          <w:szCs w:val="24"/>
          <w:lang w:val="en-GB"/>
        </w:rPr>
        <w:t>acquiring</w:t>
      </w:r>
      <w:r w:rsidR="00290F00" w:rsidRPr="003A1C99">
        <w:rPr>
          <w:szCs w:val="24"/>
          <w:lang w:val="en-GB"/>
        </w:rPr>
        <w:t xml:space="preserve"> </w:t>
      </w:r>
      <w:r w:rsidR="00827BDE" w:rsidRPr="003A1C99">
        <w:rPr>
          <w:szCs w:val="24"/>
          <w:lang w:val="en-GB"/>
        </w:rPr>
        <w:t>a</w:t>
      </w:r>
      <w:r w:rsidR="00290F00">
        <w:rPr>
          <w:szCs w:val="24"/>
          <w:lang w:val="en-GB"/>
        </w:rPr>
        <w:t xml:space="preserve"> deleterious</w:t>
      </w:r>
      <w:r w:rsidR="00827BDE" w:rsidRPr="003A1C99">
        <w:rPr>
          <w:szCs w:val="24"/>
          <w:lang w:val="en-GB"/>
        </w:rPr>
        <w:t xml:space="preserve"> mutation and </w:t>
      </w:r>
      <w:r w:rsidRPr="003A1C99">
        <w:rPr>
          <w:szCs w:val="24"/>
          <w:lang w:val="en-GB"/>
        </w:rPr>
        <w:t xml:space="preserve">finally </w:t>
      </w:r>
      <w:r w:rsidR="00827BDE" w:rsidRPr="003A1C99">
        <w:rPr>
          <w:szCs w:val="24"/>
          <w:lang w:val="en-GB"/>
        </w:rPr>
        <w:t xml:space="preserve">undergoing malignant transformation </w:t>
      </w:r>
      <w:r w:rsidR="00827BDE" w:rsidRPr="003A1C99">
        <w:rPr>
          <w:szCs w:val="24"/>
          <w:lang w:val="en-GB"/>
        </w:rPr>
        <w:fldChar w:fldCharType="begin" w:fldLock="1"/>
      </w:r>
      <w:r w:rsidR="007E3DC4">
        <w:rPr>
          <w:szCs w:val="24"/>
          <w:lang w:val="en-GB"/>
        </w:rPr>
        <w:instrText>ADDIN CSL_CITATION {"citationItems":[{"id":"ITEM-1","itemData":{"DOI":"10.1016/j.trecan.2017.02.005","ISSN":"24058033","PMID":"28718437","abstract":"Individuals with short telomeres should be at increased risk for cancer, since short telomeres lead to genomic instability – a hallmark of cancer. However, individuals with long telomeres also display an increased risk for major cancers, thus creating a cancer-telomere length (TL) paradox. The two-stage clonal expansion model we propose is based on the thesis that a series of mutational hits (1st Hit) at the stem-cell level generates a clone with replicative advantage. A series of additional mutational hits (2nd Hit) transforms the expanding clone into cancer. By proposing that the 1st Hit is largely telomere length-independent, while the 2nd Hit is largely TL-dependent, we resolve the paradox, highlighting a regulatory role of telomeres in cancer.","author":[{"dropping-particle":"","family":"Aviv","given":"Abraham","non-dropping-particle":"","parse-names":false,"suffix":""},{"dropping-particle":"","family":"Anderson","given":"James J.","non-dropping-particle":"","parse-names":false,"suffix":""},{"dropping-particle":"","family":"Shay","given":"Jerry W.","non-dropping-particle":"","parse-names":false,"suffix":""}],"container-title":"Trends in Cancer","id":"ITEM-1","issue":"4","issued":{"date-parts":[["2017","4","1"]]},"page":"253-258","publisher":"Cell Press","title":"Mutations, Cancer and the Telomere Length Paradox","type":"article","volume":"3"},"uris":["http://www.mendeley.com/documents/?uuid=1939c00a-dd37-3182-8f63-e36f6f995f0b"]}],"mendeley":{"formattedCitation":"[54]","plainTextFormattedCitation":"[54]","previouslyFormattedCitation":"[51]"},"properties":{"noteIndex":0},"schema":"https://github.com/citation-style-language/schema/raw/master/csl-citation.json"}</w:instrText>
      </w:r>
      <w:r w:rsidR="00827BDE" w:rsidRPr="003A1C99">
        <w:rPr>
          <w:szCs w:val="24"/>
          <w:lang w:val="en-GB"/>
        </w:rPr>
        <w:fldChar w:fldCharType="separate"/>
      </w:r>
      <w:r w:rsidR="007E3DC4" w:rsidRPr="007E3DC4">
        <w:rPr>
          <w:noProof/>
          <w:szCs w:val="24"/>
          <w:lang w:val="en-GB"/>
        </w:rPr>
        <w:t>[54]</w:t>
      </w:r>
      <w:r w:rsidR="00827BDE" w:rsidRPr="003A1C99">
        <w:rPr>
          <w:szCs w:val="24"/>
          <w:lang w:val="en-GB"/>
        </w:rPr>
        <w:fldChar w:fldCharType="end"/>
      </w:r>
      <w:r w:rsidR="00827BDE" w:rsidRPr="003A1C99">
        <w:rPr>
          <w:szCs w:val="24"/>
          <w:lang w:val="en-GB"/>
        </w:rPr>
        <w:t>.</w:t>
      </w:r>
      <w:r w:rsidR="003F6528" w:rsidRPr="003A1C99">
        <w:rPr>
          <w:szCs w:val="24"/>
          <w:lang w:val="en-GB"/>
        </w:rPr>
        <w:t xml:space="preserve"> </w:t>
      </w:r>
      <w:r w:rsidRPr="003A1C99">
        <w:rPr>
          <w:szCs w:val="24"/>
          <w:lang w:val="en-GB"/>
        </w:rPr>
        <w:t>The observation that longer g</w:t>
      </w:r>
      <w:r w:rsidR="00170481" w:rsidRPr="003A1C99">
        <w:rPr>
          <w:szCs w:val="24"/>
          <w:lang w:val="en-GB"/>
        </w:rPr>
        <w:t xml:space="preserve">dTL are associated with increased risk </w:t>
      </w:r>
      <w:r w:rsidR="000C183D">
        <w:rPr>
          <w:szCs w:val="24"/>
          <w:lang w:val="en-GB"/>
        </w:rPr>
        <w:t>is</w:t>
      </w:r>
      <w:r w:rsidR="000C183D" w:rsidRPr="003A1C99">
        <w:rPr>
          <w:szCs w:val="24"/>
          <w:lang w:val="en-GB"/>
        </w:rPr>
        <w:t xml:space="preserve"> </w:t>
      </w:r>
      <w:r w:rsidRPr="003A1C99">
        <w:rPr>
          <w:szCs w:val="24"/>
          <w:lang w:val="en-GB"/>
        </w:rPr>
        <w:t xml:space="preserve">in general agreement with what observed for other </w:t>
      </w:r>
      <w:r w:rsidR="000B2D63" w:rsidRPr="003A1C99">
        <w:rPr>
          <w:szCs w:val="24"/>
          <w:lang w:val="en-GB"/>
        </w:rPr>
        <w:t>tumours</w:t>
      </w:r>
      <w:r w:rsidR="00170481" w:rsidRPr="003A1C99">
        <w:rPr>
          <w:szCs w:val="24"/>
          <w:lang w:val="en-GB"/>
        </w:rPr>
        <w:t xml:space="preserve"> such as multiple myeloma, myeloproliferative diseases</w:t>
      </w:r>
      <w:r w:rsidR="00290F00">
        <w:rPr>
          <w:szCs w:val="24"/>
          <w:lang w:val="en-GB"/>
        </w:rPr>
        <w:t>,</w:t>
      </w:r>
      <w:r w:rsidR="00170481" w:rsidRPr="003A1C99">
        <w:rPr>
          <w:szCs w:val="24"/>
          <w:lang w:val="en-GB"/>
        </w:rPr>
        <w:t xml:space="preserve"> melanoma, lung and prostate cancer</w:t>
      </w:r>
      <w:r w:rsidRPr="003A1C99">
        <w:rPr>
          <w:szCs w:val="24"/>
          <w:lang w:val="en-GB"/>
        </w:rPr>
        <w:t xml:space="preserve"> </w:t>
      </w:r>
      <w:r w:rsidR="00E87AF2">
        <w:rPr>
          <w:szCs w:val="24"/>
          <w:lang w:val="en-GB"/>
        </w:rPr>
        <w:fldChar w:fldCharType="begin" w:fldLock="1"/>
      </w:r>
      <w:r w:rsidR="007E3DC4">
        <w:rPr>
          <w:szCs w:val="24"/>
          <w:lang w:val="en-GB"/>
        </w:rPr>
        <w:instrText>ADDIN CSL_CITATION {"citationItems":[{"id":"ITEM-1","itemData":{"DOI":"10.1002/ijc.28272","ISSN":"00207136","PMID":"23674344","abstract":"Smoking and diabetes, consistent risk factors for pancreatic cancer, are also factors that influence telomere length maintenance. To test whether telomere length is associated with pancreatic cancer risk, we conducted a nested case-control study in the Alpha-Tocopherol, Beta-Carotene Cancer Prevention (ATBC) Study cohort of male smokers, aged 50-69 years at baseline. Between 1992 and 2004, 193 incident cases of pancreatic adenocarcinoma occurred (mean follow-up from blood draw: 6.3 years) among participants with whole blood samples available for telomere length assays. For these cases and 660 controls, we calculated odds ratios (OR) and 95% confidence intervals using unconditional logistic regression, adjusting for age, number of years smoked regularly, and history of diabetes mellitus. Telomere length was categorized into quartiles (shortest to longest) and analyzed as both a categorical and a continuous normal variable (reported per 0.2 unit increase in telomere length). All statistical tests were two-sided. Longer telomere length was significantly associated with increased pancreatic cancer risk (continuous OR = 1.26 95% CI = 1.09-1.46; highest quartile compared to lowest, OR = 1.57, 95% CI = 1.01-2.43, p-trend = 0.007). This association remained for subjects diagnosed within the first five years of blood draw (continuous OR = 1.46, 95% CI = 1.19-1.79 highest quartile OR = 2.92, 95% CI = 1.47-5.77, p-trend = 0.002), but not those diagnosed greater than five years after blood draw (continuous OR = 1.03, 95% CI = 0.85-1.22; highest quartile OR = 1.04, 95% CI = 0.60-1.79). This is the first prospective study to suggest an association between longer blood leukocyte telomere length and increased pancreatic cancer risk.","author":[{"dropping-particle":"","family":"Lynch","given":"Shannon M.","non-dropping-particle":"","parse-names":false,"suffix":""},{"dropping-particle":"","family":"Major","given":"Jacqueline M.","non-dropping-particle":"","parse-names":false,"suffix":""},{"dropping-particle":"","family":"Cawthon","given":"Richard","non-dropping-particle":"","parse-names":false,"suffix":""},{"dropping-particle":"","family":"Weinstein","given":"Stephanie J.","non-dropping-particle":"","parse-names":false,"suffix":""},{"dropping-particle":"","family":"Virtamo","given":"Jarmo","non-dropping-particle":"","parse-names":false,"suffix":""},{"dropping-particle":"","family":"Lan","given":"Qing","non-dropping-particle":"","parse-names":false,"suffix":""},{"dropping-particle":"","family":"Rothman","given":"Nathaniel","non-dropping-particle":"","parse-names":false,"suffix":""},{"dropping-particle":"","family":"Albanes","given":"Demetrius","non-dropping-particle":"","parse-names":false,"suffix":""},{"dropping-particle":"","family":"Stolzenberg-Solomon","given":"Rachael Z.","non-dropping-particle":"","parse-names":false,"suffix":""}],"container-title":"International Journal of Cancer","id":"ITEM-1","issue":"11","issued":{"date-parts":[["2013","6"]]},"page":"2672-2680","title":"A prospective analysis of telomere length and pancreatic cancer in the alpha-tocopherol beta-carotene cancer (ATBC) prevention study","type":"article","volume":"133"},"uris":["http://www.mendeley.com/documents/?uuid=8e601ffa-2d4c-41b0-b2c6-caf30d2f759a"]},{"id":"ITEM-2","itemData":{"DOI":"10.1093/jnci/dju267","ISSN":"0027-8874","PMID":"25231748","abstract":"Telomere length has been associated with risk of many cancers, but results are inconsistent. Seven single nucleotide polymorphisms (SNPs) previously associated with mean leukocyte telomere length were either genotyped or well-imputed in 11108 case patients and 13933 control patients from Europe, Israel, the United States and Australia, four of the seven SNPs reached a P value under .05 (two-sided). A genetic score that predicts telomere length, derived from these seven SNPs, is strongly associated (P = 8.92x10(-9), two-sided) with melanoma risk. This demonstrates that the previously observed association between longer telomere length and increased melanoma risk is not attributable to confounding via shared environmental effects (such as ultraviolet exposure) or reverse causality. We provide the first proof that multiple germline genetic determinants of telomere length influence cancer risk.","author":[{"dropping-particle":"","family":"Iles","given":"Mark M","non-dropping-particle":"","parse-names":false,"suffix":""},{"dropping-particle":"","family":"Bishop","given":"D Timothy","non-dropping-particle":"","parse-names":false,"suffix":""},{"dropping-particle":"","family":"Taylor","given":"John C","non-dropping-particle":"","parse-names":false,"suffix":""},{"dropping-particle":"","family":"Hayward","given":"Nicholas K","non-dropping-particle":"","parse-names":false,"suffix":""},{"dropping-particle":"","family":"Brossard","given":"Myriam","non-dropping-particle":"","parse-names":false,"suffix":""},{"dropping-particle":"","family":"Cust","given":"Anne E","non-dropping-particle":"","parse-names":false,"suffix":""},{"dropping-particle":"","family":"Dunning","given":"Alison M","non-dropping-particle":"","parse-names":false,"suffix":""},{"dropping-particle":"","family":"Lee","given":"Jeffrey E","non-dropping-particle":"","parse-names":false,"suffix":""},{"dropping-particle":"","family":"Moses","given":"Eric K","non-dropping-particle":"","parse-names":false,"suffix":""},{"dropping-particle":"","family":"Akslen","given":"Lars A","non-dropping-particle":"","parse-names":false,"suffix":""},{"dropping-particle":"","family":"Andresen","given":"Per A","non-dropping-particle":"","parse-names":false,"suffix":""},{"dropping-particle":"","family":"Avril","given":"Marie-Françoise","non-dropping-particle":"","parse-names":false,"suffix":""},{"dropping-particle":"","family":"Azizi","given":"Esther","non-dropping-particle":"","parse-names":false,"suffix":""},{"dropping-particle":"","family":"Scarrà","given":"Giovanna Bianchi","non-dropping-particle":"","parse-names":false,"suffix":""},{"dropping-particle":"","family":"Brown","given":"Kevin M","non-dropping-particle":"","parse-names":false,"suffix":""},{"dropping-particle":"","family":"Dębniak","given":"Tadeusz","non-dropping-particle":"","parse-names":false,"suffix":""},{"dropping-particle":"","family":"Elder","given":"David E","non-dropping-particle":"","parse-names":false,"suffix":""},{"dropping-particle":"","family":"Friedman","given":"Eitan","non-dropping-particle":"","parse-names":false,"suffix":""},{"dropping-particle":"","family":"Ghiorzo","given":"Paola","non-dropping-particle":"","parse-names":false,"suffix":""},{"dropping-particle":"","family":"Gillanders","given":"Elizabeth M","non-dropping-particle":"","parse-names":false,"suffix":""},{"dropping-particle":"","family":"Goldstein","given":"Alisa M","non-dropping-particle":"","parse-names":false,"suffix":""},{"dropping-particle":"","family":"Gruis","given":"Nelleke A","non-dropping-particle":"","parse-names":false,"suffix":""},{"dropping-particle":"","family":"Hansson","given":"Johan","non-dropping-particle":"","parse-names":false,"suffix":""},{"dropping-particle":"","family":"Harland","given":"Mark","non-dropping-particle":"","parse-names":false,"suffix":""},{"dropping-particle":"","family":"Helsing","given":"Per","non-dropping-particle":"","parse-names":false,"suffix":""},{"dropping-particle":"","family":"Hočevar","given":"Marko","non-dropping-particle":"","parse-names":false,"suffix":""},{"dropping-particle":"","family":"Höiom","given":"Veronica","non-dropping-particle":"","parse-names":false,"suffix":""},{"dropping-particle":"","family":"Ingvar","given":"Christian","non-dropping-particle":"","parse-names":false,"suffix":""},{"dropping-particle":"","family":"Kanetsky","given":"Peter A","non-dropping-particle":"","parse-names":false,"suffix":""},{"dropping-particle":"","family":"Landi","given":"Maria Teresa","non-dropping-particle":"","parse-names":false,"suffix":""},{"dropping-particle":"","family":"Lang","given":"Julie","non-dropping-particle":"","parse-names":false,"suffix":""},{"dropping-particle":"","family":"Lathrop","given":"G Mark","non-dropping-particle":"","parse-names":false,"suffix":""},{"dropping-particle":"","family":"Lubiński","given":"Jan","non-dropping-particle":"","parse-names":false,"suffix":""},{"dropping-particle":"","family":"Mackie","given":"Rona M","non-dropping-particle":"","parse-names":false,"suffix":""},{"dropping-particle":"","family":"Martin","given":"Nicholas G","non-dropping-particle":"","parse-names":false,"suffix":""},{"dropping-particle":"","family":"Molven","given":"Anders","non-dropping-particle":"","parse-names":false,"suffix":""},{"dropping-particle":"","family":"Montgomery","given":"Grant W","non-dropping-particle":"","parse-names":false,"suffix":""},{"dropping-particle":"","family":"Novaković","given":"Srdjan","non-dropping-particle":"","parse-names":false,"suffix":""},{"dropping-particle":"","family":"Olsson","given":"Håkan","non-dropping-particle":"","parse-names":false,"suffix":""},{"dropping-particle":"","family":"Puig","given":"Susana","non-dropping-particle":"","parse-names":false,"suffix":""},{"dropping-particle":"","family":"Puig-Butille","given":"Joan Anton","non-dropping-particle":"","parse-names":false,"suffix":""},{"dropping-particle":"","family":"Radford-Smith","given":"Graham L","non-dropping-particle":"","parse-names":false,"suffix":""},{"dropping-particle":"","family":"Randerson-Moor","given":"Juliette","non-dropping-particle":"","parse-names":false,"suffix":""},{"dropping-particle":"","family":"Stoep","given":"Nienke","non-dropping-particle":"van der","parse-names":false,"suffix":""},{"dropping-particle":"","family":"Doorn","given":"Remco","non-dropping-particle":"van","parse-names":false,"suffix":""},{"dropping-particle":"","family":"Whiteman","given":"David C","non-dropping-particle":"","parse-names":false,"suffix":""},{"dropping-particle":"","family":"MacGregor","given":"Stuart","non-dropping-particle":"","parse-names":false,"suffix":""},{"dropping-particle":"","family":"Pooley","given":"Karen A","non-dropping-particle":"","parse-names":false,"suffix":""},{"dropping-particle":"V","family":"Ward","given":"Sarah","non-dropping-particle":"","parse-names":false,"suffix":""},{"dropping-particle":"","family":"Mann","given":"Graham J","non-dropping-particle":"","parse-names":false,"suffix":""},{"dropping-particle":"","family":"Amos","given":"Christopher I","non-dropping-particle":"","parse-names":false,"suffix":""},{"dropping-particle":"","family":"Pharoah","given":"Paul D P","non-dropping-particle":"","parse-names":false,"suffix":""},{"dropping-particle":"","family":"Demenais","given":"Florence","non-dropping-particle":"","parse-names":false,"suffix":""},{"dropping-particle":"","family":"Law","given":"Matthew H","non-dropping-particle":"","parse-names":false,"suffix":""},{"dropping-particle":"","family":"Newton Bishop","given":"Julia A","non-dropping-particle":"","parse-names":false,"suffix":""},{"dropping-particle":"","family":"Barrett","given":"Jennifer H","non-dropping-particle":"","parse-names":false,"suffix":""}],"container-title":"JNCI: Journal of the National Cancer Institute","id":"ITEM-2","issue":"10","issued":{"date-parts":[["2014","10"]]},"publisher":"Oxford University Press","title":"The Effect on Melanoma Risk of Genes Previously Associated With Telomere Length","type":"article-journal","volume":"106"},"uris":["http://www.mendeley.com/documents/?uuid=e19db6ce-af6e-44f3-b111-996d9e116d74"]},{"id":"ITEM-3","itemData":{"DOI":"10.1002/ijc.29393","ISSN":"00207136","abstract":"Recent evidence from several relatively small nested case-control studies in prospective cohorts shows an association between longer telomere length measured phenotypically in peripheral white blood cell (WBC) DNA and increased lung cancer risk. We sought to further explore this relationship by examining a panel of 7 telomere-length associated genetic variants in a large study of 5,457 never-smoking female Asian lung cancer cases and 4,493 never-smoking female Asian controls using data from a previously reported genome-wide association study. Using a group of 1,536 individuals with phenotypically measured telomere length in WBCs in the prospective Shanghai Women's Health study, we demonstrated the utility of a genetic risk score (GRS) of 7 telomere-length associated variants to predict telomere length in an Asian population. We then found that GRSs used as instrumental variables to predict longer telomere length were associated with increased lung cancer risk (OR = 1.51 (95% CI=1.34–1.69) for upper vs. lower quartile of the weighted GRS, P-value=4.54×10 −14) even after removing rs2736100 (P-value=4.81×10 −3), a SNP in the TERT locus robustly associated with lung cancer risk in prior association studies. Stratified analyses suggested the effect of the telomere-associated GRS is strongest among younger individuals. We found no difference in GRS effect between adenocarcinoma and squamous cell subtypes. Our results indicate that a genetic background that favors longer telomere length may increase lung cancer risk, which is consistent with earlier prospective studies relating longer telomere length with increased lung cancer risk.","author":[{"dropping-particle":"","family":"Machiela","given":"Mitchell J","non-dropping-particle":"","parse-names":false,"suffix":""},{"dropping-particle":"","family":"Hsiung","given":"Chao Agnes","non-dropping-particle":"","parse-names":false,"suffix":""},{"dropping-particle":"","family":"Shu","given":"Xiao-Ou","non-dropping-particle":"","parse-names":false,"suffix":""},{"dropping-particle":"","family":"Seow","given":"Wei Jie","non-dropping-particle":"","parse-names":false,"suffix":""},{"dropping-particle":"","family":"Wang","given":"Zhaoming","non-dropping-particle":"","parse-names":false,"suffix":""},{"dropping-particle":"","family":"Matsuo","given":"Keitaro","non-dropping-particle":"","parse-names":false,"suffix":""},{"dropping-particle":"","family":"Hong","given":"Yun-Chul","non-dropping-particle":"","parse-names":false,"suffix":""},{"dropping-particle":"","family":"Seow","given":"Adeline","non-dropping-particle":"","parse-names":false,"suffix":""},{"dropping-particle":"","family":"Wu","given":"Chen","non-dropping-particle":"","parse-names":false,"suffix":""},{"dropping-particle":"","family":"Hosgood","given":"H. Dean","non-dropping-particle":"","parse-names":false,"suffix":""},{"dropping-particle":"","family":"Chen","given":"Kexin","non-dropping-particle":"","parse-names":false,"suffix":""},{"dropping-particle":"","family":"Wang","given":"Jiu-Cun","non-dropping-particle":"","parse-names":false,"suffix":""},{"dropping-particle":"","family":"Wen","given":"Wanqing","non-dropping-particle":"","parse-names":false,"suffix":""},{"dropping-particle":"","family":"Cawthon","given":"Richard","non-dropping-particle":"","parse-names":false,"suffix":""},{"dropping-particle":"","family":"Chatterjee","given":"Nilanjan","non-dropping-particle":"","parse-names":false,"suffix":""},{"dropping-particle":"","family":"Hu","given":"Wei","non-dropping-particle":"","parse-names":false,"suffix":""},{"dropping-particle":"","family":"Caporaso","given":"Neil E.","non-dropping-particle":"","parse-names":false,"suffix":""},{"dropping-particle":"","family":"Park","given":"Jae Yong","non-dropping-particle":"","parse-names":false,"suffix":""},{"dropping-particle":"","family":"Chen","given":"Chien-Jen","non-dropping-particle":"","parse-names":false,"suffix":""},{"dropping-particle":"","family":"Kim","given":"Yeul Hong","non-dropping-particle":"","parse-names":false,"suffix":""},{"dropping-particle":"","family":"Kim","given":"Young Tae","non-dropping-particle":"","parse-names":false,"suffix":""},{"dropping-particle":"","family":"Landi","given":"Maria Teresa","non-dropping-particle":"","parse-names":false,"suffix":""},{"dropping-particle":"","family":"Shen","given":"Hongbing","non-dropping-particle":"","parse-names":false,"suffix":""},{"dropping-particle":"","family":"Lawrence","given":"Charles","non-dropping-particle":"","parse-names":false,"suffix":""},{"dropping-particle":"","family":"Burdett","given":"Laurie","non-dropping-particle":"","parse-names":false,"suffix":""},{"dropping-particle":"","family":"Yeager","given":"Meredith","non-dropping-particle":"","parse-names":false,"suffix":""},{"dropping-particle":"","family":"Chang","given":"I-Shou","non-dropping-particle":"","parse-names":false,"suffix":""},{"dropping-particle":"","family":"Mitsudomi","given":"Tetsuya","non-dropping-particle":"","parse-names":false,"suffix":""},{"dropping-particle":"","family":"Kim","given":"Hee Nam","non-dropping-particle":"","parse-names":false,"suffix":""},{"dropping-particle":"","family":"Chang","given":"Gee-Chen","non-dropping-particle":"","parse-names":false,"suffix":""},{"dropping-particle":"","family":"Bassig","given":"Bryan A.","non-dropping-particle":"","parse-names":false,"suffix":""},{"dropping-particle":"","family":"Tucker","given":"Margaret","non-dropping-particle":"","parse-names":false,"suffix":""},{"dropping-particle":"","family":"Wei","given":"Fusheng","non-dropping-particle":"","parse-names":false,"suffix":""},{"dropping-particle":"","family":"Yin","given":"Zhihua","non-dropping-particle":"","parse-names":false,"suffix":""},{"dropping-particle":"","family":"An","given":"She-Juan","non-dropping-particle":"","parse-names":false,"suffix":""},{"dropping-particle":"","family":"Qian","given":"Biyun","non-dropping-particle":"","parse-names":false,"suffix":""},{"dropping-particle":"","family":"Lee","given":"Victor Ho Fun","non-dropping-particle":"","parse-names":false,"suffix":""},{"dropping-particle":"","family":"Lu","given":"Daru","non-dropping-particle":"","parse-names":false,"suffix":""},{"dropping-particle":"","family":"Liu","given":"Jianjun","non-dropping-particle":"","parse-names":false,"suffix":""},{"dropping-particle":"","family":"Jeon","given":"Hyo-Sung","non-dropping-particle":"","parse-names":false,"suffix":""},{"dropping-particle":"","family":"Hsiao","given":"Chin-Fu","non-dropping-particle":"","parse-names":false,"suffix":""},{"dropping-particle":"","family":"Sung","given":"Jae Sook","non-dropping-particle":"","parse-names":false,"suffix":""},{"dropping-particle":"","family":"Kim","given":"Jin Hee","non-dropping-particle":"","parse-names":false,"suffix":""},{"dropping-particle":"","family":"Gao","given":"Yu-Tang","non-dropping-particle":"","parse-names":false,"suffix":""},{"dropping-particle":"","family":"Tsai","given":"Ying-Huang","non-dropping-particle":"","parse-names":false,"suffix":""},{"dropping-particle":"","family":"Jung","given":"Yoo Jin","non-dropping-particle":"","parse-names":false,"suffix":""},{"dropping-particle":"","family":"Guo","given":"Huan","non-dropping-particle":"","parse-names":false,"suffix":""},{"dropping-particle":"","family":"Hu","given":"Zhibin","non-dropping-particle":"","parse-names":false,"suffix":""},{"dropping-particle":"","family":"Hutchinson","given":"Amy","non-dropping-particle":"","parse-names":false,"suffix":""},{"dropping-particle":"","family":"Wang","given":"Wen-Chang","non-dropping-particle":"","parse-names":false,"suffix":""},{"dropping-particle":"","family":"Klein","given":"Robert J.","non-dropping-particle":"","parse-names":false,"suffix":""},{"dropping-particle":"","family":"Chung","given":"Charles C.","non-dropping-particle":"","parse-names":false,"suffix":""},{"dropping-particle":"","family":"Oh","given":"In-Jae","non-dropping-particle":"","parse-names":false,"suffix":""},{"dropping-particle":"","family":"Chen","given":"Kuan-Yu","non-dropping-particle":"","parse-names":false,"suffix":""},{"dropping-particle":"","family":"Berndt","given":"Sonja I.","non-dropping-particle":"","parse-names":false,"suffix":""},{"dropping-particle":"","family":"Wu","given":"Wei","non-dropping-particle":"","parse-names":false,"suffix":""},{"dropping-particle":"","family":"Chang","given":"Jiang","non-dropping-particle":"","parse-names":false,"suffix":""},{"dropping-particle":"","family":"Zhang","given":"Xu-Chao","non-dropping-particle":"","parse-names":false,"suffix":""},{"dropping-particle":"","family":"Huang","given":"Ming-Shyan","non-dropping-particle":"","parse-names":false,"suffix":""},{"dropping-particle":"","family":"Zheng","given":"Hong","non-dropping-particle":"","parse-names":false,"suffix":""},{"dropping-particle":"","family":"Wang","given":"Junwen","non-dropping-particle":"","parse-names":false,"suffix":""},{"dropping-particle":"","family":"Zhao","given":"Xueying","non-dropping-particle":"","parse-names":false,"suffix":""},{"dropping-particle":"","family":"Li","given":"Yuqing","non-dropping-particle":"","parse-names":false,"suffix":""},{"dropping-particle":"","family":"Choi","given":"Jin Eun","non-dropping-particle":"","parse-names":false,"suffix":""},{"dropping-particle":"","family":"Su","given":"Wu-Chou","non-dropping-particle":"","parse-names":false,"suffix":""},{"dropping-particle":"","family":"Park","given":"Kyong Hwa","non-dropping-particle":"","parse-names":false,"suffix":""},{"dropping-particle":"","family":"Sung","given":"Sook Whan","non-dropping-particle":"","parse-names":false,"suffix":""},{"dropping-particle":"","family":"Chen","given":"Yuh-Min","non-dropping-particle":"","parse-names":false,"suffix":""},{"dropping-particle":"","family":"Liu","given":"Li","non-dropping-particle":"","parse-names":false,"suffix":""},{"dropping-particle":"","family":"Kang","given":"Chang Hyun","non-dropping-particle":"","parse-names":false,"suffix":""},{"dropping-particle":"","family":"Hu","given":"Lingmin","non-dropping-particle":"","parse-names":false,"suffix":""},{"dropping-particle":"","family":"Chen","given":"Chung-Hsing","non-dropping-particle":"","parse-names":false,"suffix":""},{"dropping-particle":"","family":"Pao","given":"William","non-dropping-particle":"","parse-names":false,"suffix":""},{"dropping-particle":"","family":"Kim","given":"Young-Chul","non-dropping-particle":"","parse-names":false,"suffix":""},{"dropping-particle":"","family":"Yang","given":"Tsung-Ying","non-dropping-particle":"","parse-names":false,"suffix":""},{"dropping-particle":"","family":"Xu","given":"Jun","non-dropping-particle":"","parse-names":false,"suffix":""},{"dropping-particle":"","family":"Guan","given":"Peng","non-dropping-particle":"","parse-names":false,"suffix":""},{"dropping-particle":"","family":"Tan","given":"Wen","non-dropping-particle":"","parse-names":false,"suffix":""},{"dropping-particle":"","family":"Su","given":"Jian","non-dropping-particle":"","parse-names":false,"suffix":""},{"dropping-particle":"","family":"Wang","given":"Chih-Liang","non-dropping-particle":"","parse-names":false,"suffix":""},{"dropping-particle":"","family":"Li","given":"Haixin","non-dropping-particle":"","parse-names":false,"suffix":""},{"dropping-particle":"","family":"Sihoe","given":"Alan Dart Loon","non-dropping-particle":"","parse-names":false,"suffix":""},{"dropping-particle":"","family":"Zhao","given":"Zhenhong","non-dropping-particle":"","parse-names":false,"suffix":""},{"dropping-particle":"","family":"Chen","given":"Ying-Hsiang","non-dropping-particle":"","parse-names":false,"suffix":""},{"dropping-particle":"","family":"Choi","given":"Yi Young","non-dropping-particle":"","parse-names":false,"suffix":""},{"dropping-particle":"","family":"Hung","given":"Jen-Yu","non-dropping-particle":"","parse-names":false,"suffix":""},{"dropping-particle":"","family":"Kim","given":"Jun Suk","non-dropping-particle":"","parse-names":false,"suffix":""},{"dropping-particle":"","family":"Yoon","given":"Ho-Il","non-dropping-particle":"","parse-names":false,"suffix":""},{"dropping-particle":"","family":"Cai","given":"Qiuyin","non-dropping-particle":"","parse-names":false,"suffix":""},{"dropping-particle":"","family":"Lin","given":"Chien-Chung","non-dropping-particle":"","parse-names":false,"suffix":""},{"dropping-particle":"","family":"Park","given":"In Kyu","non-dropping-particle":"","parse-names":false,"suffix":""},{"dropping-particle":"","family":"Xu","given":"Ping","non-dropping-particle":"","parse-names":false,"suffix":""},{"dropping-particle":"","family":"Dong","given":"Jing","non-dropping-particle":"","parse-names":false,"suffix":""},{"dropping-particle":"","family":"Kim","given":"Christopher","non-dropping-particle":"","parse-names":false,"suffix":""},{"dropping-particle":"","family":"He","given":"Qincheng","non-dropping-particle":"","parse-names":false,"suffix":""},{"dropping-particle":"","family":"Perng","given":"Reury-Perng","non-dropping-particle":"","parse-names":false,"suffix":""},{"dropping-particle":"","family":"Kohno","given":"Takashi","non-dropping-particle":"","parse-names":false,"suffix":""},{"dropping-particle":"","family":"Kweon","given":"Sun-Seog","non-dropping-particle":"","parse-names":false,"suffix":""},{"dropping-particle":"","family":"Chen","given":"Chih-Yi","non-dropping-particle":"","parse-names":false,"suffix":""},{"dropping-particle":"","family":"Vermeulen","given":"Roel C.H","non-dropping-particle":"","parse-names":false,"suffix":""},{"dropping-particle":"","family":"Wu","given":"Junjie","non-dropping-particle":"","parse-names":false,"suffix":""},{"dropping-particle":"","family":"Lim","given":"Wei-Yen","non-dropping-particle":"","parse-names":false,"suffix":""},{"dropping-particle":"","family":"Chen","given":"Kun-Chieh","non-dropping-particle":"","parse-names":false,"suffix":""},{"dropping-particle":"","family":"Chow","given":"Wong-Ho","non-dropping-particle":"","parse-names":false,"suffix":""},{"dropping-particle":"","family":"Ji","given":"Bu-Tian","non-dropping-particle":"","parse-names":false,"suffix":""},{"dropping-particle":"","family":"Chan","given":"John K. C.","non-dropping-particle":"","parse-names":false,"suffix":""},{"dropping-particle":"","family":"Chu","given":"Minjie","non-dropping-particle":"","parse-names":false,"suffix":""},{"dropping-particle":"","family":"Li","given":"Yao-Jen","non-dropping-particle":"","parse-names":false,"suffix":""},{"dropping-particle":"","family":"Yokota","given":"Jun","non-dropping-particle":"","parse-names":false,"suffix":""},{"dropping-particle":"","family":"Li","given":"Jihua","non-dropping-particle":"","parse-names":false,"suffix":""},{"dropping-particle":"","family":"Chen","given":"Hongyan","non-dropping-particle":"","parse-names":false,"suffix":""},{"dropping-particle":"","family":"Xiang","given":"Yong-Bing","non-dropping-particle":"","parse-names":false,"suffix":""},{"dropping-particle":"","family":"Yu","given":"Chong-Jen","non-dropping-particle":"","parse-names":false,"suffix":""},{"dropping-particle":"","family":"Kunitoh","given":"Hideo","non-dropping-particle":"","parse-names":false,"suffix":""},{"dropping-particle":"","family":"Wu","given":"Guoping","non-dropping-particle":"","parse-names":false,"suffix":""},{"dropping-particle":"","family":"Jin","given":"Li","non-dropping-particle":"","parse-names":false,"suffix":""},{"dropping-particle":"","family":"Lo","given":"Yen-Li","non-dropping-particle":"","parse-names":false,"suffix":""},{"dropping-particle":"","family":"Shiraishi","given":"Kouya","non-dropping-particle":"","parse-names":false,"suffix":""},{"dropping-particle":"","family":"Chen","given":"Ying-Hsiang","non-dropping-particle":"","parse-names":false,"suffix":""},{"dropping-particle":"","family":"Lin","given":"Hsien-Chih","non-dropping-particle":"","parse-names":false,"suffix":""},{"dropping-particle":"","family":"Wu","given":"Tangchun","non-dropping-particle":"","parse-names":false,"suffix":""},{"dropping-particle":"","family":"Wong","given":"Maria Pik","non-dropping-particle":"","parse-names":false,"suffix":""},{"dropping-particle":"","family":"Wu","given":"Yi-Long","non-dropping-particle":"","parse-names":false,"suffix":""},{"dropping-particle":"","family":"Yang","given":"Pan-Chyr","non-dropping-particle":"","parse-names":false,"suffix":""},{"dropping-particle":"","family":"Zhou","given":"Baosen","non-dropping-particle":"","parse-names":false,"suffix":""},{"dropping-particle":"","family":"Shin","given":"Min-Ho","non-dropping-particle":"","parse-names":false,"suffix":""},{"dropping-particle":"","family":"Fraumeni","given":"Joseph F.","non-dropping-particle":"","parse-names":false,"suffix":""},{"dropping-particle":"","family":"Zheng","given":"Wei","non-dropping-particle":"","parse-names":false,"suffix":""},{"dropping-particle":"","family":"Lin","given":"Dongxin","non-dropping-particle":"","parse-names":false,"suffix":""},{"dropping-particle":"","family":"Chanock","given":"Stephen J.","non-dropping-particle":"","parse-names":false,"suffix":""},{"dropping-particle":"","family":"Rothman","given":"Nathaniel","non-dropping-particle":"","parse-names":false,"suffix":""},{"dropping-particle":"","family":"Lan","given":"Qing","non-dropping-particle":"","parse-names":false,"suffix":""}],"container-title":"International Journal of Cancer","id":"ITEM-3","issue":"2","issued":{"date-parts":[["2015","7"]]},"page":"311-319","title":"Genetic variants associated with longer telomere length are associated with increased lung cancer risk among never-smoking women in Asia: a report from the female lung cancer consortium in Asia","type":"article-journal","volume":"137"},"uris":["http://www.mendeley.com/documents/?uuid=af8cd58d-195f-44e0-a338-217a043c8d2e"]},{"id":"ITEM-4","itemData":{"DOI":"10.1093/hmg/ddw027","ISSN":"1460-2083","PMID":"27008888","abstract":"Evidence from a small number of studies suggests that longer telomere length measured in peripheral leukocytes is associated with an increased risk of non-Hodgkin lymphoma (NHL). However, these studies may be biased by reverse causation, confounded by unmeasured environmental exposures and might miss time points for which prospective telomere measurement would best reveal a relationship between telomere length and NHL risk. We performed an analysis of genetically inferred telomere length and NHL risk in a study of 10 102 NHL cases of the four most common B-cell histologic types and 9562 controls using a genetic risk score (GRS) comprising nine telomere length-associated single-nucleotide polymorphisms. This approach uses existing genotype data and estimates telomere length by weighing the number of telomere length-associated variant alleles an individual carries with the published change in kb of telomere length. The analysis of the telomere length GRS resulted in an association between longer telomere length and increased NHL risk [four B-cell histologic types combined; odds ratio (OR) = 1.49, 95% CI 1.22-1.82,P-value = 8.5 × 10(-5)]. Subtype-specific analyses indicated that chronic lymphocytic leukemia or small lymphocytic lymphoma (CLL/SLL) was the principal NHL subtype contributing to this association (OR = 2.60, 95% CI 1.93-3.51,P-value = 4.0 × 10(-10)). Significant interactions were observed across strata of sex for CLL/SLL and marginal zone lymphoma subtypes as well as age for the follicular lymphoma subtype. Our results indicate that a genetic background that favors longer telomere length may increase NHL risk, particularly risk of CLL/SLL, and are consistent with earlier studies relating longer telomere length with increased NHL risk.","author":[{"dropping-particle":"","family":"Machiela","given":"Mitchell J","non-dropping-particle":"","parse-names":false,"suffix":""},{"dropping-particle":"","family":"Lan","given":"Qing","non-dropping-particle":"","parse-names":false,"suffix":""},{"dropping-particle":"","family":"Slager","given":"Susan L","non-dropping-particle":"","parse-names":false,"suffix":""},{"dropping-particle":"","family":"Vermeulen","given":"Roel C H","non-dropping-particle":"","parse-names":false,"suffix":""},{"dropping-particle":"","family":"Teras","given":"Lauren R","non-dropping-particle":"","parse-names":false,"suffix":""},{"dropping-particle":"","family":"Camp","given":"Nicola J","non-dropping-particle":"","parse-names":false,"suffix":""},{"dropping-particle":"","family":"Cerhan","given":"James R","non-dropping-particle":"","parse-names":false,"suffix":""},{"dropping-particle":"","family":"Spinelli","given":"John J","non-dropping-particle":"","parse-names":false,"suffix":""},{"dropping-particle":"","family":"Wang","given":"Sophia S","non-dropping-particle":"","parse-names":false,"suffix":""},{"dropping-particle":"","family":"Nieters","given":"Alexandra","non-dropping-particle":"","parse-names":false,"suffix":""},{"dropping-particle":"","family":"Vijai","given":"Joseph","non-dropping-particle":"","parse-names":false,"suffix":""},{"dropping-particle":"","family":"Yeager","given":"Meredith","non-dropping-particle":"","parse-names":false,"suffix":""},{"dropping-particle":"","family":"Wang","given":"Zhaoming","non-dropping-particle":"","parse-names":false,"suffix":""},{"dropping-particle":"","family":"Ghesquières","given":"Hervé","non-dropping-particle":"","parse-names":false,"suffix":""},{"dropping-particle":"","family":"McKay","given":"James","non-dropping-particle":"","parse-names":false,"suffix":""},{"dropping-particle":"","family":"Conde","given":"Lucia","non-dropping-particle":"","parse-names":false,"suffix":""},{"dropping-particle":"","family":"Bakker","given":"Paul I W","non-dropping-particle":"de","parse-names":false,"suffix":""},{"dropping-particle":"","family":"Cox","given":"David G","non-dropping-particle":"","parse-names":false,"suffix":""},{"dropping-particle":"","family":"Burdett","given":"Laurie","non-dropping-particle":"","parse-names":false,"suffix":""},{"dropping-particle":"","family":"Monnereau","given":"Alain","non-dropping-particle":"","parse-names":false,"suffix":""},{"dropping-particle":"","family":"Flowers","given":"Christopher R","non-dropping-particle":"","parse-names":false,"suffix":""},{"dropping-particle":"","family":"Roos","given":"Anneclaire J","non-dropping-particle":"De","parse-names":false,"suffix":""},{"dropping-particle":"","family":"Brooks-Wilson","given":"Angela R","non-dropping-particle":"","parse-names":false,"suffix":""},{"dropping-particle":"","family":"Giles","given":"Graham G","non-dropping-particle":"","parse-names":false,"suffix":""},{"dropping-particle":"","family":"Melbye","given":"Mads","non-dropping-particle":"","parse-names":false,"suffix":""},{"dropping-particle":"","family":"Gu","given":"Jian","non-dropping-particle":"","parse-names":false,"suffix":""},{"dropping-particle":"","family":"Jackson","given":"Rebecca D","non-dropping-particle":"","parse-names":false,"suffix":""},{"dropping-particle":"","family":"Kane","given":"Eleanor","non-dropping-particle":"","parse-names":false,"suffix":""},{"dropping-particle":"","family":"Purdue","given":"Mark P","non-dropping-particle":"","parse-names":false,"suffix":""},{"dropping-particle":"","family":"Vajdic","given":"Claire M","non-dropping-particle":"","parse-names":false,"suffix":""},{"dropping-particle":"","family":"Albanes","given":"Demetrius","non-dropping-particle":"","parse-names":false,"suffix":""},{"dropping-particle":"","family":"Kelly","given":"Rachel S","non-dropping-particle":"","parse-names":false,"suffix":""},{"dropping-particle":"","family":"Zucca","given":"Mariagrazia","non-dropping-particle":"","parse-names":false,"suffix":""},{"dropping-particle":"","family":"Bertrand","given":"Kimberly A","non-dropping-particle":"","parse-names":false,"suffix":""},{"dropping-particle":"","family":"Zeleniuch-Jacquotte","given":"Anne","non-dropping-particle":"","parse-names":false,"suffix":""},{"dropping-particle":"","family":"Lawrence","given":"Charles","non-dropping-particle":"","parse-names":false,"suffix":""},{"dropping-particle":"","family":"Hutchinson","given":"Amy","non-dropping-particle":"","parse-names":false,"suffix":""},{"dropping-particle":"","family":"Zhi","given":"Degui","non-dropping-particle":"","parse-names":false,"suffix":""},{"dropping-particle":"","family":"Habermann","given":"Thomas M","non-dropping-particle":"","parse-names":false,"suffix":""},{"dropping-particle":"","family":"Link","given":"Brian K","non-dropping-particle":"","parse-names":false,"suffix":""},{"dropping-particle":"","family":"Novak","given":"Anne J","non-dropping-particle":"","parse-names":false,"suffix":""},{"dropping-particle":"","family":"Dogan","given":"Ahmet","non-dropping-particle":"","parse-names":false,"suffix":""},{"dropping-particle":"","family":"Asmann","given":"Yan W","non-dropping-particle":"","parse-names":false,"suffix":""},{"dropping-particle":"","family":"Liebow","given":"Mark","non-dropping-particle":"","parse-names":false,"suffix":""},{"dropping-particle":"","family":"Thompson","given":"Carrie A","non-dropping-particle":"","parse-names":false,"suffix":""},{"dropping-particle":"","family":"Ansell","given":"Stephen M","non-dropping-particle":"","parse-names":false,"suffix":""},{"dropping-particle":"","family":"Witzig","given":"Thomas E","non-dropping-particle":"","parse-names":false,"suffix":""},{"dropping-particle":"","family":"Tilly","given":"Hervé","non-dropping-particle":"","parse-names":false,"suffix":""},{"dropping-particle":"","family":"Haioun","given":"Corinne","non-dropping-particle":"","parse-names":false,"suffix":""},{"dropping-particle":"","family":"Molina","given":"Thierry J","non-dropping-particle":"","parse-names":false,"suffix":""},{"dropping-particle":"","family":"Hjalgrim","given":"Henrik","non-dropping-particle":"","parse-names":false,"suffix":""},{"dropping-particle":"","family":"Glimelius","given":"Bengt","non-dropping-particle":"","parse-names":false,"suffix":""},{"dropping-particle":"","family":"Adami","given":"Hans-Olov","non-dropping-particle":"","parse-names":false,"suffix":""},{"dropping-particle":"","family":"Roos","given":"Göran","non-dropping-particle":"","parse-names":false,"suffix":""},{"dropping-particle":"","family":"Bracci","given":"Paige M","non-dropping-particle":"","parse-names":false,"suffix":""},{"dropping-particle":"","family":"Riby","given":"Jacques","non-dropping-particle":"","parse-names":false,"suffix":""},{"dropping-particle":"","family":"Smith","given":"Martyn T","non-dropping-particle":"","parse-names":false,"suffix":""},{"dropping-particle":"","family":"Holly","given":"Elizabeth A","non-dropping-particle":"","parse-names":false,"suffix":""},{"dropping-particle":"","family":"Cozen","given":"Wendy","non-dropping-particle":"","parse-names":false,"suffix":""},{"dropping-particle":"","family":"Hartge","given":"Patricia","non-dropping-particle":"","parse-names":false,"suffix":""},{"dropping-particle":"","family":"Morton","given":"Lindsay M","non-dropping-particle":"","parse-names":false,"suffix":""},{"dropping-particle":"","family":"Severson","given":"Richard K","non-dropping-particle":"","parse-names":false,"suffix":""},{"dropping-particle":"","family":"Tinker","given":"Lesley F","non-dropping-particle":"","parse-names":false,"suffix":""},{"dropping-particle":"","family":"North","given":"Kari E","non-dropping-particle":"","parse-names":false,"suffix":""},{"dropping-particle":"","family":"Becker","given":"Nikolaus","non-dropping-particle":"","parse-names":false,"suffix":""},{"dropping-particle":"","family":"Benavente","given":"Yolanda","non-dropping-particle":"","parse-names":false,"suffix":""},{"dropping-particle":"","family":"Boffetta","given":"Paolo","non-dropping-particle":"","parse-names":false,"suffix":""},{"dropping-particle":"","family":"Brennan","given":"Paul","non-dropping-particle":"","parse-names":false,"suffix":""},{"dropping-particle":"","family":"Foretova","given":"Lenka","non-dropping-particle":"","parse-names":false,"suffix":""},{"dropping-particle":"","family":"Maynadie","given":"Marc","non-dropping-particle":"","parse-names":false,"suffix":""},{"dropping-particle":"","family":"Staines","given":"Anthony","non-dropping-particle":"","parse-names":false,"suffix":""},{"dropping-particle":"","family":"Lightfoot","given":"Tracy","non-dropping-particle":"","parse-names":false,"suffix":""},{"dropping-particle":"","family":"Crouch","given":"Simon","non-dropping-particle":"","parse-names":false,"suffix":""},{"dropping-particle":"","family":"Smith","given":"Alex","non-dropping-particle":"","parse-names":false,"suffix":""},{"dropping-particle":"","family":"Roman","given":"Eve","non-dropping-particle":"","parse-names":false,"suffix":""},{"dropping-particle":"","family":"Diver","given":"W Ryan","non-dropping-particle":"","parse-names":false,"suffix":""},{"dropping-particle":"","family":"Offit","given":"Kenneth","non-dropping-particle":"","parse-names":false,"suffix":""},{"dropping-particle":"","family":"Zelenetz","given":"Andrew","non-dropping-particle":"","parse-names":false,"suffix":""},{"dropping-particle":"","family":"Klein","given":"Robert J","non-dropping-particle":"","parse-names":false,"suffix":""},{"dropping-particle":"","family":"Villano","given":"Danylo J","non-dropping-particle":"","parse-names":false,"suffix":""},{"dropping-particle":"","family":"Zheng","given":"Tongzhang","non-dropping-particle":"","parse-names":false,"suffix":""},{"dropping-particle":"","family":"Zhang","given":"Yawei","non-dropping-particle":"","parse-names":false,"suffix":""},{"dropping-particle":"","family":"Holford","given":"Theodore R","non-dropping-particle":"","parse-names":false,"suffix":""},{"dropping-particle":"","family":"Turner","given":"Jenny","non-dropping-particle":"","parse-names":false,"suffix":""},{"dropping-particle":"","family":"Southey","given":"Melissa C","non-dropping-particle":"","parse-names":false,"suffix":""},{"dropping-particle":"","family":"Clavel","given":"Jacqueline","non-dropping-particle":"","parse-names":false,"suffix":""},{"dropping-particle":"","family":"Virtamo","given":"Jarmo","non-dropping-particle":"","parse-names":false,"suffix":""},{"dropping-particle":"","family":"Weinstein","given":"Stephanie","non-dropping-particle":"","parse-names":false,"suffix":""},{"dropping-particle":"","family":"Riboli","given":"Elio","non-dropping-particle":"","parse-names":false,"suffix":""},{"dropping-particle":"","family":"Vineis","given":"Paolo","non-dropping-particle":"","parse-names":false,"suffix":""},{"dropping-particle":"","family":"Kaaks","given":"Rudolph","non-dropping-particle":"","parse-names":false,"suffix":""},{"dropping-particle":"","family":"Boeing","given":"Heiner","non-dropping-particle":"","parse-names":false,"suffix":""},{"dropping-particle":"","family":"Tjønneland","given":"Anne","non-dropping-particle":"","parse-names":false,"suffix":""},{"dropping-particle":"","family":"Angelucci","given":"Emanuele","non-dropping-particle":"","parse-names":false,"suffix":""},{"dropping-particle":"","family":"Lollo","given":"Simonetta","non-dropping-particle":"Di","parse-names":false,"suffix":""},{"dropping-particle":"","family":"Rais","given":"Marco","non-dropping-particle":"","parse-names":false,"suffix":""},{"dropping-particle":"","family":"Vivo","given":"Immaculata","non-dropping-particle":"De","parse-names":false,"suffix":""},{"dropping-particle":"","family":"Giovannucci","given":"Edward","non-dropping-particle":"","parse-names":false,"suffix":""},{"dropping-particle":"","family":"Kraft","given":"Peter","non-dropping-particle":"","parse-names":false,"suffix":""},{"dropping-particle":"","family":"Huang","given":"Jinyan","non-dropping-particle":"","parse-names":false,"suffix":""},{"dropping-particle":"","family":"Ma","given":"Baoshan","non-dropping-particle":"","parse-names":false,"suffix":""},{"dropping-particle":"","family":"Ye","given":"Yuanqing","non-dropping-particle":"","parse-names":false,"suffix":""},{"dropping-particle":"","family":"Chiu","given":"Brian C H","non-dropping-particle":"","parse-names":false,"suffix":""},{"dropping-particle":"","family":"Liang","given":"Liming","non-dropping-particle":"","parse-names":false,"suffix":""},{"dropping-particle":"","family":"Park","given":"Ju-Hyun","non-dropping-particle":"","parse-names":false,"suffix":""},{"dropping-particle":"","family":"Chung","given":"Charles C","non-dropping-particle":"","parse-names":false,"suffix":""},{"dropping-particle":"","family":"Weisenburger","given":"Dennis D","non-dropping-particle":"","parse-names":false,"suffix":""},{"dropping-particle":"","family":"Fraumeni","given":"Joseph F","non-dropping-particle":"","parse-names":false,"suffix":""},{"dropping-particle":"","family":"Salles","given":"Gilles","non-dropping-particle":"","parse-names":false,"suffix":""},{"dropping-particle":"","family":"Glenn","given":"Martha","non-dropping-particle":"","parse-names":false,"suffix":""},{"dropping-particle":"","family":"Cannon-Albright","given":"Lisa","non-dropping-particle":"","parse-names":false,"suffix":""},{"dropping-particle":"","family":"Curtin","given":"Karen","non-dropping-particle":"","parse-names":false,"suffix":""},{"dropping-particle":"","family":"Wu","given":"Xifeng","non-dropping-particle":"","parse-names":false,"suffix":""},{"dropping-particle":"","family":"Smedby","given":"Karin E","non-dropping-particle":"","parse-names":false,"suffix":""},{"dropping-particle":"","family":"Sanjose","given":"Silvia","non-dropping-particle":"de","parse-names":false,"suffix":""},{"dropping-particle":"","family":"Skibola","given":"Christine F","non-dropping-particle":"","parse-names":false,"suffix":""},{"dropping-particle":"","family":"Berndt","given":"Sonja I","non-dropping-particle":"","parse-names":false,"suffix":""},{"dropping-particle":"","family":"Birmann","given":"Brenda M","non-dropping-particle":"","parse-names":false,"suffix":""},{"dropping-particle":"","family":"Chanock","given":"Stephen J","non-dropping-particle":"","parse-names":false,"suffix":""},{"dropping-particle":"","family":"Rothman","given":"Nathaniel","non-dropping-particle":"","parse-names":false,"suffix":""}],"container-title":"Human molecular genetics","id":"ITEM-4","issue":"8","issued":{"date-parts":[["2016","4","15"]]},"page":"1663-76","title":"Genetically predicted longer telomere length is associated with increased risk of B-cell lymphoma subtypes.","type":"article-journal","volume":"25"},"uris":["http://www.mendeley.com/documents/?uuid=dc8836c1-d239-441e-959e-d3991b2e5713"]},{"id":"ITEM-5","itemData":{"DOI":"10.1001/jamaoncol.2016.5945","ISSN":"23742445","PMID":"28241208","abstract":"IMPORTANCE: The causal direction and magnitude of the association between telomere length and incidence of cancer and non-neoplastic diseases is uncertain owing to the susceptibility of observational studies to confounding and reverse causation. OBJECTIVE: To conduct a Mendelian randomization study, using germline genetic variants as instrumental variables, to appraise the causal relevance of telomere length for risk of cancer and non-neoplastic diseases. DATA SOURCES: Genomewide association studies (GWAS) published up to January 15, 2015. STUDY SELECTION: GWAS of noncommunicable diseases that assayed germline genetic variation and did not select cohort or control participants on the basis of preexisting diseases. Of 163 GWAS of noncommunicable diseases identified, summary data from 103 were available. DATA EXTRACTION AND SYNTHESIS: Summary association statistics for single nucleotide polymorphisms (SNPs) that are strongly associated with telomere length in the general population. MAIN OUTCOMES AND MEASURES: Odds ratios (ORs) and 95% confidence intervals (CIs) for disease per standard deviation (SD) higher telomere length due to germline genetic variation. RESULTS: Summary data were available for 35 cancers and 48 non-neoplastic diseases, corresponding to 420 081 cases (median cases, 2526 per disease) and 1 093 105 controls (median, 6789 per disease). Increased telomere length due to germline genetic variation was generally associated with increased risk for site-specific cancers. The strongest associations (ORs [95% CIs] per 1-SD change in genetically increased telomere length) were observed for glioma, 5.27 (3.15-8.81); serous low-malignant-potential ovarian cancer, 4.35 (2.39-7.94); lung adenocarcinoma, 3.19 (2.40-4.22); neuroblastoma, 2.98 (1.92-4.62); bladder cancer, 2.19 (1.32-3.66); melanoma, 1.87 (1.55-2.26); testicular cancer, 1.76 (1.02-3.04); kidney cancer, 1.55 (1.08-2.23); and endometrial cancer, 1.31 (1.07-1.61). Associations were stronger for rarer cancers and at tissue sites with lower rates of stem cell division. There was generally little evidence of association between genetically increased telomere length and risk of psychiatric, autoimmune, inflammatory, diabetic, and other non-neoplastic diseases, except for coronary heart disease (OR, 0.78 [95% CI, 0.67-0.90]), abdominal aortic aneurysm (OR, 0.63 [95% CI, 0.49-0.81]), celiac disease (OR, 0.42 [95% CI, 0.28-0.61]) and interstitial lung disease (OR, 0.09 [95% CI, 0.05-0.15]). CONCLU…","author":[{"dropping-particle":"","family":"Haycock","given":"Philip C.","non-dropping-particle":"","parse-names":false,"suffix":""},{"dropping-particle":"","family":"Burgess","given":"Stephen","non-dropping-particle":"","parse-names":false,"suffix":""},{"dropping-particle":"","family":"Nounu","given":"Aayah","non-dropping-particle":"","parse-names":false,"suffix":""},{"dropping-particle":"","family":"Zheng","given":"Jie","non-dropping-particle":"","parse-names":false,"suffix":""},{"dropping-particle":"","family":"Okoli","given":"George N.","non-dropping-particle":"","parse-names":false,"suffix":""},{"dropping-particle":"","family":"Bowden","given":"Jack","non-dropping-particle":"","parse-names":false,"suffix":""},{"dropping-particle":"","family":"Wade","given":"Kaitlin Hazel","non-dropping-particle":"","parse-names":false,"suffix":""},{"dropping-particle":"","family":"Timpson","given":"Nicholas J.","non-dropping-particle":"","parse-names":false,"suffix":""},{"dropping-particle":"","family":"Evans","given":"David M.","non-dropping-particle":"","parse-names":false,"suffix":""},{"dropping-particle":"","family":"Willeit","given":"Peter","non-dropping-particle":"","parse-names":false,"suffix":""},{"dropping-particle":"","family":"Aviv","given":"Abraham","non-dropping-particle":"","parse-names":false,"suffix":""},{"dropping-particle":"","family":"Gaunt","given":"Tom R.","non-dropping-particle":"","parse-names":false,"suffix":""},{"dropping-particle":"","family":"Hemani","given":"Gibran","non-dropping-particle":"","parse-names":false,"suffix":""},{"dropping-particle":"","family":"Mangino","given":"Massimo","non-dropping-particle":"","parse-names":false,"suffix":""},{"dropping-particle":"","family":"Ellis","given":"Hayley Patricia","non-dropping-particle":"","parse-names":false,"suffix":""},{"dropping-particle":"","family":"Kurian","given":"Kathreena M.","non-dropping-particle":"","parse-names":false,"suffix":""},{"dropping-particle":"","family":"Pooley","given":"Karen A.","non-dropping-particle":"","parse-names":false,"suffix":""},{"dropping-particle":"","family":"Eeles","given":"Rosalind A.","non-dropping-particle":"","parse-names":false,"suffix":""},{"dropping-particle":"","family":"Lee","given":"Jeffrey E.","non-dropping-particle":"","parse-names":false,"suffix":""},{"dropping-particle":"","family":"Fang","given":"Shenying","non-dropping-particle":"","parse-names":false,"suffix":""},{"dropping-particle":"V.","family":"Chen","given":"Wei","non-dropping-particle":"","parse-names":false,"suffix":""},{"dropping-particle":"","family":"Law","given":"Matthew H.","non-dropping-particle":"","parse-names":false,"suffix":""},{"dropping-particle":"","family":"Bowdler","given":"Lisa M.","non-dropping-particle":"","parse-names":false,"suffix":""},{"dropping-particle":"","family":"Iles","given":"Mark M.","non-dropping-particle":"","parse-names":false,"suffix":""},{"dropping-particle":"","family":"Yang","given":"Qiong","non-dropping-particle":"","parse-names":false,"suffix":""},{"dropping-particle":"","family":"Worrall","given":"Bradford B.","non-dropping-particle":"","parse-names":false,"suffix":""},{"dropping-particle":"","family":"Markus","given":"Hugh Stephen","non-dropping-particle":"","parse-names":false,"suffix":""},{"dropping-particle":"","family":"Hung","given":"Rayjean J.","non-dropping-particle":"","parse-names":false,"suffix":""},{"dropping-particle":"","family":"Amos","given":"Chris I.","non-dropping-particle":"","parse-names":false,"suffix":""},{"dropping-particle":"","family":"Spurdle","given":"Amanda B.","non-dropping-particle":"","parse-names":false,"suffix":""},{"dropping-particle":"","family":"Thompson","given":"Deborah J.","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dropping-particle":"","family":"O'Mara","given":"Tracy A.","non-dropping-particle":"","parse-names":false,"suffix":""},{"dropping-particle":"","family":"Wolpin","given":"Brian","non-dropping-particle":"","parse-names":false,"suffix":""},{"dropping-particle":"","family":"Amundadottir","given":"Laufey","non-dropping-particle":"","parse-names":false,"suffix":""},{"dropping-particle":"","family":"Stolzenberg-Solomon","given":"Rachael","non-dropping-particle":"","parse-names":false,"suffix":""},{"dropping-particle":"","family":"Trichopoulou","given":"Antonia","non-dropping-particle":"","parse-names":false,"suffix":""},{"dropping-particle":"","family":"Onland-Moret","given":"N. Charlotte","non-dropping-particle":"","parse-names":false,"suffix":""},{"dropping-particle":"","family":"Lund","given":"Eiliv","non-dropping-particle":"","parse-names":false,"suffix":""},{"dropping-particle":"","family":"Duell","given":"Eric J.","non-dropping-particle":"","parse-names":false,"suffix":""},{"dropping-particle":"","family":"Canzian","given":"Federico","non-dropping-particle":"","parse-names":false,"suffix":""},{"dropping-particle":"","family":"Severi","given":"Gianluca","non-dropping-particle":"","parse-names":false,"suffix":""},{"dropping-particle":"","family":"Overvad","given":"Kim","non-dropping-particle":"","parse-names":false,"suffix":""},{"dropping-particle":"","family":"Gunter","given":"Marc J.","non-dropping-particle":"","parse-names":false,"suffix":""},{"dropping-particle":"","family":"Tumino","given":"Rosario","non-dropping-particle":"","parse-names":false,"suffix":""},{"dropping-particle":"","family":"Svenson","given":"Ulrika","non-dropping-particle":"","parse-names":false,"suffix":""},{"dropping-particle":"","family":"Rij","given":"Andre","non-dropping-particle":"Van","parse-names":false,"suffix":""},{"dropping-particle":"","family":"Baas","given":"Annette F.","non-dropping-particle":"","parse-names":false,"suffix":""},{"dropping-particle":"","family":"Bown","given":"Matthew J.","non-dropping-particle":"","parse-names":false,"suffix":""},{"dropping-particle":"","family":"Samani","given":"Nilesh J.","non-dropping-particle":"","parse-names":false,"suffix":""},{"dropping-particle":"","family":"t'Hof","given":"Femke N.G. G","non-dropping-particle":"van","parse-names":false,"suffix":""},{"dropping-particle":"","family":"Tromp","given":"Gerard","non-dropping-particle":"","parse-names":false,"suffix":""},{"dropping-particle":"","family":"Jones","given":"Gregory T.","non-dropping-particle":"","parse-names":false,"suffix":""},{"dropping-particle":"","family":"Kuivaniemi","given":"Helena","non-dropping-particle":"","parse-names":false,"suffix":""},{"dropping-particle":"","family":"Elmore","given":"James R.","non-dropping-particle":"","parse-names":false,"suffix":""},{"dropping-particle":"","family":"Johansson","given":"Mattias","non-dropping-particle":"","parse-names":false,"suffix":""},{"dropping-particle":"","family":"Mckay","given":"James","non-dropping-particle":"","parse-names":false,"suffix":""},{"dropping-particle":"","family":"Scelo","given":"Ghislaine","non-dropping-particle":"","parse-names":false,"suffix":""},{"dropping-particle":"","family":"Carreras-Torres","given":"Robert","non-dropping-particle":"","parse-names":false,"suffix":""},{"dropping-particle":"","family":"Gaborieau","given":"Valerie","non-dropping-particle":"","parse-names":false,"suffix":""},{"dropping-particle":"","family":"Brennan","given":"Paul","non-dropping-particle":"","parse-names":false,"suffix":""},{"dropping-particle":"","family":"Bracci","given":"Paige M.","non-dropping-particle":"","parse-names":false,"suffix":""},{"dropping-particle":"","family":"Neale","given":"Rachel E.","non-dropping-particle":"","parse-names":false,"suffix":""},{"dropping-particle":"","family":"Olson","given":"Sara H.","non-dropping-particle":"","parse-names":false,"suffix":""},{"dropping-particle":"","family":"Gallinger","given":"Steven","non-dropping-particle":"","parse-names":false,"suffix":""},{"dropping-particle":"","family":"Li","given":"Donghui","non-dropping-particle":"","parse-names":false,"suffix":""},{"dropping-particle":"","family":"Petersen","given":"Gloria M.","non-dropping-particle":"","parse-names":false,"suffix":""},{"dropping-particle":"","family":"Risch","given":"Harvey A.","non-dropping-particle":"","parse-names":false,"suffix":""},{"dropping-particle":"","family":"Klein","given":"Alison P.","non-dropping-particle":"","parse-names":false,"suffix":""},{"dropping-particle":"","family":"Han","given":"Jiali","non-dropping-particle":"","parse-names":false,"suffix":""},{"dropping-particle":"","family":"Abnet","given":"Christian C.","non-dropping-particle":"","parse-names":false,"suffix":""},{"dropping-particle":"","family":"Freedman","given":"Neal D.","non-dropping-particle":"","parse-names":false,"suffix":""},{"dropping-particle":"","family":"Taylor","given":"Philip R.","non-dropping-particle":"","parse-names":false,"suffix":""},{"dropping-particle":"","family":"Maris","given":"John M.","non-dropping-particle":"","parse-names":false,"suffix":""},{"dropping-particle":"","family":"Aben","given":"Katja K.","non-dropping-particle":"","parse-names":false,"suffix":""},{"dropping-particle":"","family":"Kiemeney","given":"Lambertus A.","non-dropping-particle":"","parse-names":false,"suffix":""},{"dropping-particle":"","family":"Vermeulen","given":"Sita H.","non-dropping-particle":"","parse-names":false,"suffix":""},{"dropping-particle":"","family":"Wiencke","given":"John K.","non-dropping-particle":"","parse-names":false,"suffix":""},{"dropping-particle":"","family":"Walsh","given":"Kyle M.","non-dropping-particle":"","parse-names":false,"suffix":""},{"dropping-particle":"","family":"Wrensch","given":"Margaret","non-dropping-particle":"","parse-names":false,"suffix":""},{"dropping-particle":"","family":"Rice","given":"Terri","non-dropping-particle":"","parse-names":false,"suffix":""},{"dropping-particle":"","family":"Turnbull","given":"Clare","non-dropping-particle":"","parse-names":false,"suffix":""},{"dropping-particle":"","family":"Litchfield","given":"Kevin","non-dropping-particle":"","parse-names":false,"suffix":""},{"dropping-particle":"","family":"Paternoster","given":"Lavinia","non-dropping-particle":"","parse-names":false,"suffix":""},{"dropping-particle":"","family":"Standl","given":"Marie","non-dropping-particle":"","parse-names":false,"suffix":""},{"dropping-particle":"","family":"Abecasis","given":"Gonçalo R.","non-dropping-particle":"","parse-names":false,"suffix":""},{"dropping-particle":"","family":"SanGiovanni","given":"John Paul","non-dropping-particle":"","parse-names":false,"suffix":""},{"dropping-particle":"","family":"Li","given":"Yong","non-dropping-particle":"","parse-names":false,"suffix":""},{"dropping-particle":"","family":"Mijatovic","given":"Vladan","non-dropping-particle":"","parse-names":false,"suffix":""},{"dropping-particle":"","family":"Sapkota","given":"Yadav","non-dropping-particle":"","parse-names":false,"suffix":""},{"dropping-particle":"","family":"Low","given":"Siew-Kee Kee","non-dropping-particle":"","parse-names":false,"suffix":""},{"dropping-particle":"","family":"Zondervan","given":"Krina T.","non-dropping-particle":"","parse-names":false,"suffix":""},{"dropping-particle":"","family":"Montgomery","given":"Grant W.","non-dropping-particle":"","parse-names":false,"suffix":""},{"dropping-particle":"","family":"Nyholt","given":"Dale R.","non-dropping-particle":"","parse-names":false,"suffix":""},{"dropping-particle":"","family":"Heel","given":"David A.","non-dropping-particle":"Van","parse-names":false,"suffix":""},{"dropping-particle":"","family":"Hunt","given":"Karen","non-dropping-particle":"","parse-names":false,"suffix":""},{"dropping-particle":"","family":"Arking","given":"Dan E.","non-dropping-particle":"","parse-names":false,"suffix":""},{"dropping-particle":"","family":"Ashar","given":"Foram N.","non-dropping-particle":"","parse-names":false,"suffix":""},{"dropping-particle":"","family":"Sotoodehnia","given":"Nona","non-dropping-particle":"","parse-names":false,"suffix":""},{"dropping-particle":"","family":"Woo","given":"Daniel","non-dropping-particle":"","parse-names":false,"suffix":""},{"dropping-particle":"","family":"Rosand","given":"Jonathan","non-dropping-particle":"","parse-names":false,"suffix":""},{"dropping-particle":"","family":"Comeau","given":"Mary E.","non-dropping-particle":"","parse-names":false,"suffix":""},{"dropping-particle":"","family":"Brown","given":"W. Mark","non-dropping-particle":"","parse-names":false,"suffix":""},{"dropping-particle":"","family":"Silverman","given":"Edwin K.","non-dropping-particle":"","parse-names":false,"suffix":""},{"dropping-particle":"","family":"Hokanson","given":"John E.","non-dropping-particle":"","parse-names":false,"suffix":""},{"dropping-particle":"","family":"Cho","given":"Michael H.","non-dropping-particle":"","parse-names":false,"suffix":""},{"dropping-particle":"","family":"Hui","given":"Jennie","non-dropping-particle":"","parse-names":false,"suffix":""},{"dropping-particle":"","family":"Ferreira","given":"Manuel A.","non-dropping-particle":"","parse-names":false,"suffix":""},{"dropping-particle":"","family":"Thompson","given":"Philip J.","non-dropping-particle":"","parse-names":false,"suffix":""},{"dropping-particle":"","family":"Morrison","given":"Alanna C.","non-dropping-particle":"","parse-names":false,"suffix":""},{"dropping-particle":"","family":"Felix","given":"Janine F.","non-dropping-particle":"","parse-names":false,"suffix":""},{"dropping-particle":"","family":"Smith","given":"Nicholas L.","non-dropping-particle":"","parse-names":false,"suffix":""},{"dropping-particle":"","family":"Christiano","given":"Angela M.","non-dropping-particle":"","parse-names":false,"suffix":""},{"dropping-particle":"","family":"Petukhova","given":"Lynn","non-dropping-particle":"","parse-names":false,"suffix":""},{"dropping-particle":"","family":"Betz","given":"Regina C.","non-dropping-particle":"","parse-names":false,"suffix":""},{"dropping-particle":"","family":"Fan","given":"Xing","non-dropping-particle":"","parse-names":false,"suffix":""},{"dropping-particle":"","family":"Zhang","given":"Xuejun","non-dropping-particle":"","parse-names":false,"suffix":""},{"dropping-particle":"","family":"Zhu","given":"Caihong","non-dropping-particle":"","parse-names":false,"suffix":""},{"dropping-particle":"","family":"Langefeld","given":"Carl D.","non-dropping-particle":"","parse-names":false,"suffix":""},{"dropping-particle":"","family":"Thompson","given":"Susan D.","non-dropping-particle":"","parse-names":false,"suffix":""},{"dropping-particle":"","family":"Wang","given":"Feijie","non-dropping-particle":"","parse-names":false,"suffix":""},{"dropping-particle":"","family":"Lin","given":"Xu","non-dropping-particle":"","parse-names":false,"suffix":""},{"dropping-particle":"","family":"Schwartz","given":"David A.","non-dropping-particle":"","parse-names":false,"suffix":""},{"dropping-particle":"","family":"Fingerlin","given":"Tasha","non-dropping-particle":"","parse-names":false,"suffix":""},{"dropping-particle":"","family":"Rotter","given":"Jerome I.","non-dropping-particle":"","parse-names":false,"suffix":""},{"dropping-particle":"","family":"Cotch","given":"Mary Frances","non-dropping-particle":"","parse-names":false,"suffix":""},{"dropping-particle":"","family":"Jensen","given":"Richard A.","non-dropping-particle":"","parse-names":false,"suffix":""},{"dropping-particle":"","family":"Munz","given":"Matthias","non-dropping-particle":"","parse-names":false,"suffix":""},{"dropping-particle":"","family":"Dommisch","given":"Henrik","non-dropping-particle":"","parse-names":false,"suffix":""},{"dropping-particle":"","family":"Schaefer","given":"Arne S.","non-dropping-particle":"","parse-names":false,"suffix":""},{"dropping-particle":"","family":"Han","given":"Fang","non-dropping-particle":"","parse-names":false,"suffix":""},{"dropping-particle":"","family":"Ollila","given":"Hanna M.","non-dropping-particle":"","parse-names":false,"suffix":""},{"dropping-particle":"","family":"Hillary","given":"Ryan P.","non-dropping-particle":"","parse-names":false,"suffix":""},{"dropping-particle":"","family":"Albagha","given":"Omar","non-dropping-particle":"","parse-names":false,"suffix":""},{"dropping-particle":"","family":"Ralston","given":"Stuart H.","non-dropping-particle":"","parse-names":false,"suffix":""},{"dropping-particle":"","family":"Zeng","given":"Chenjie","non-dropping-particle":"","parse-names":false,"suffix":""},{"dropping-particle":"","family":"Zheng","given":"Wei","non-dropping-particle":"","parse-names":false,"suffix":""},{"dropping-particle":"","family":"Shu","given":"Xiao-Ou Ou","non-dropping-particle":"","parse-names":false,"suffix":""},{"dropping-particle":"","family":"Reis","given":"Andre","non-dropping-particle":"","parse-names":false,"suffix":""},{"dropping-particle":"","family":"Uebe","given":"Steffen","non-dropping-particle":"","parse-names":false,"suffix":""},{"dropping-particle":"","family":"Hüffmeier","given":"Ulrike","non-dropping-particle":"","parse-names":false,"suffix":""},{"dropping-particle":"","family":"Kawamura","given":"Yoshiya","non-dropping-particle":"","parse-names":false,"suffix":""},{"dropping-particle":"","family":"Otowa","given":"Takeshi","non-dropping-particle":"","parse-names":false,"suffix":""},{"dropping-particle":"","family":"Sasaki","given":"Tsukasa","non-dropping-particle":"","parse-names":false,"suffix":""},{"dropping-particle":"","family":"Hibberd","given":"Martin Lloyd","non-dropping-particle":"","parse-names":false,"suffix":""},{"dropping-particle":"","family":"Davila","given":"Sonia","non-dropping-particle":"","parse-names":false,"suffix":""},{"dropping-particle":"","family":"Xie","given":"Gang","non-dropping-particle":"","parse-names":false,"suffix":""},{"dropping-particle":"","family":"Siminovitch","given":"Katherine","non-dropping-particle":"","parse-names":false,"suffix":""},{"dropping-particle":"","family":"Bei","given":"Jin-Xin Xin","non-dropping-particle":"","parse-names":false,"suffix":""},{"dropping-particle":"","family":"Zeng","given":"Yi-Xin Xin","non-dropping-particle":"","parse-names":false,"suffix":""},{"dropping-particle":"","family":"Försti","given":"Asta","non-dropping-particle":"","parse-names":false,"suffix":""},{"dropping-particle":"","family":"Chen","given":"Bowang","non-dropping-particle":"","parse-names":false,"suffix":""},{"dropping-particle":"","family":"Landi","given":"Stefano","non-dropping-particle":"","parse-names":false,"suffix":""},{"dropping-particle":"","family":"Franke","given":"Andre","non-dropping-particle":"","parse-names":false,"suffix":""},{"dropping-particle":"","family":"Fischer","given":"Annegret","non-dropping-particle":"","parse-names":false,"suffix":""},{"dropping-particle":"","family":"Ellinghaus","given":"David","non-dropping-particle":"","parse-names":false,"suffix":""},{"dropping-particle":"","family":"Flores","given":"Carlos","non-dropping-particle":"","parse-names":false,"suffix":""},{"dropping-particle":"","family":"Noth","given":"Imre","non-dropping-particle":"","parse-names":false,"suffix":""},{"dropping-particle":"","family":"Ma","given":"Shwu-Fan Fan","non-dropping-particle":"","parse-names":false,"suffix":""},{"dropping-particle":"","family":"Foo","given":"Jia Nee","non-dropping-particle":"","parse-names":false,"suffix":""},{"dropping-particle":"","family":"Liu","given":"Jianjun","non-dropping-particle":"","parse-names":false,"suffix":""},{"dropping-particle":"","family":"Kim","given":"Jong-Won Won","non-dropping-particle":"","parse-names":false,"suffix":""},{"dropping-particle":"","family":"Cox","given":"David G.","non-dropping-particle":"","parse-names":false,"suffix":""},{"dropping-particle":"","family":"Delattre","given":"Olivier","non-dropping-particle":"","parse-names":false,"suffix":""},{"dropping-particle":"","family":"Mirabeau","given":"Olivier","non-dropping-particle":"","parse-names":false,"suffix":""},{"dropping-particle":"","family":"Skibola","given":"Christine F.","non-dropping-particle":"","parse-names":false,"suffix":""},{"dropping-particle":"","family":"Tang","given":"Clara S.","non-dropping-particle":"","parse-names":false,"suffix":""},{"dropping-particle":"","family":"Garcia-Barcelo","given":"Merce","non-dropping-particle":"","parse-names":false,"suffix":""},{"dropping-particle":"","family":"Chang","given":"Kai-Ping Ping","non-dropping-particle":"","parse-names":false,"suffix":""},{"dropping-particle":"","family":"Su","given":"Wen-Hui Hui","non-dropping-particle":"","parse-names":false,"suffix":""},{"dropping-particle":"","family":"Chang","given":"Yu-Sun Sun","non-dropping-particle":"","parse-names":false,"suffix":""},{"dropping-particle":"","family":"Martin","given":"Nicholas G.","non-dropping-particle":"","parse-names":false,"suffix":""},{"dropping-particle":"","family":"Gordon","given":"Scott","non-dropping-particle":"","parse-names":false,"suffix":""},{"dropping-particle":"","family":"Wade","given":"Tracey D.","non-dropping-particle":"","parse-names":false,"suffix":""},{"dropping-particle":"","family":"Lee","given":"Chaeyoung","non-dropping-particle":"","parse-names":false,"suffix":""},{"dropping-particle":"","family":"Kubo","given":"Michiaki","non-dropping-particle":"","parse-names":false,"suffix":""},{"dropping-particle":"","family":"Cha","given":"Pei-Chieng Chieng","non-dropping-particle":"","parse-names":false,"suffix":""},{"dropping-particle":"","family":"Nakamura","given":"Yusuke","non-dropping-particle":"","parse-names":false,"suffix":""},{"dropping-particle":"","family":"Levy","given":"Daniel","non-dropping-particle":"","parse-names":false,"suffix":""},{"dropping-particle":"","family":"Kimura","given":"Masayuki","non-dropping-particle":"","parse-names":false,"suffix":""},{"dropping-particle":"","family":"Hwang","given":"Shih-Jen Jen","non-dropping-particle":"","parse-names":false,"suffix":""},{"dropping-particle":"","family":"Hunt","given":"Steven","non-dropping-particle":"","parse-names":false,"suffix":""},{"dropping-particle":"","family":"Spector","given":"Tim","non-dropping-particle":"","parse-names":false,"suffix":""},{"dropping-particle":"","family":"Soranzo","given":"Nicole","non-dropping-particle":"","parse-names":false,"suffix":""},{"dropping-particle":"","family":"Manichaikul","given":"Ani W.","non-dropping-particle":"","parse-names":false,"suffix":""},{"dropping-particle":"","family":"Barr","given":"R. Graham","non-dropping-particle":"","parse-names":false,"suffix":""},{"dropping-particle":"","family":"Kahali","given":"Bratati","non-dropping-particle":"","parse-names":false,"suffix":""},{"dropping-particle":"","family":"Speliotes","given":"Elizabeth","non-dropping-particle":"","parse-names":false,"suffix":""},{"dropping-particle":"","family":"Yerges-Armstrong","given":"Laura M.","non-dropping-particle":"","parse-names":false,"suffix":""},{"dropping-particle":"","family":"Cheng","given":"Ching-Yu Yu","non-dropping-particle":"","parse-names":false,"suffix":""},{"dropping-particle":"","family":"Jonas","given":"Jost B.","non-dropping-particle":"","parse-names":false,"suffix":""},{"dropping-particle":"","family":"Wong","given":"Tien Yin","non-dropping-particle":"","parse-names":false,"suffix":""},{"dropping-particle":"","family":"Fogh","given":"Isabella","non-dropping-particle":"","parse-names":false,"suffix":""},{"dropping-particle":"","family":"Lin","given":"Kuang","non-dropping-particle":"","parse-names":false,"suffix":""},{"dropping-particle":"","family":"Powell","given":"John F.","non-dropping-particle":"","parse-names":false,"suffix":""},{"dropping-particle":"","family":"Rice","given":"Kenneth","non-dropping-particle":"","parse-names":false,"suffix":""},{"dropping-particle":"","family":"Relton","given":"Caroline L.","non-dropping-particle":"","parse-names":false,"suffix":""},{"dropping-particle":"","family":"Martin","given":"Richard M.","non-dropping-particle":"","parse-names":false,"suffix":""},{"dropping-particle":"","family":"Davey Smith","given":"George","non-dropping-particle":"","parse-names":false,"suffix":""}],"container-title":"JAMA Oncology","id":"ITEM-5","issue":"5","issued":{"date-parts":[["2017","5","1"]]},"language":"eng","page":"636-651","publisher":"American Medical Association","title":"Association between telomere length and risk of cancer and non-neoplastic diseases a mendelian randomization study","type":"article-journal","volume":"3"},"uris":["http://www.mendeley.com/documents/?uuid=ab6023f3-b62e-4735-90d1-0df5f1e6724e"]},{"id":"ITEM-6","itemData":{"DOI":"10.1158/0008-5472.CAN-14-0459","ISSN":"15387445","PMID":"24853549","abstract":"We investigated the relationship between telomere length and lung cancer in a pooled analysis from three prospective cohort studies: the Prostate, Lung, Colorectal and Ovarian (PLCO) Cancer Screening Trial, conducted among men and women in the United States, and previously published data from the Alpha-Tocopherol, Beta-Carotene Cancer Prevention (ATBC) Trial conducted among male smokers in Finland, and the Shanghai Women's Health Study (SWHS), which is comprised primarily of never-smokers. The pooled population included 847 cases and 847 controls matched by study, age, and sex. Leukocyte telomere length was measured by a monochrome multiplex qPCR assay. We used conditional logistic regression models to calculate ORs and their 95% confidence intervals (CI) for the association between telomere length and lung cancer risk, adjusted for age and pack-years of smoking. Longer telomere length was associated with increased lung cancer risk in the pooled analysis [OR (95% CI) by quartile: 1.00; 1.24 (0.90-1.71); 1.27 (0.91-1.78); and 1.86 (1.33-2.62); P trend = 0.000022]. Findings were consistent across the three cohorts and strongest for subjects with very long telomere length, i.e., lung cancer risks for telomere length [OR (95% CI)] in the upper half of the fourth quartile were 2.41 (1.28-4.52), 2.16 (1.11-4.23), and 3.02(1.39-6.58) for the PLCO trial, the ATBC trial, and the SWHS, respectively. In addition, the association persisted among cases diagnosed more than 6 years after blood collection and was particularly evident for female adenocarcinoma cases. Telomere length in white blood cell DNA may be a biomarker of future increased risk of lung cancer in diverse populations. © 2014 American Association for Cancer Research.","author":[{"dropping-particle":"","family":"Seow","given":"Wei Jie","non-dropping-particle":"","parse-names":false,"suffix":""},{"dropping-particle":"","family":"Cawthon","given":"Richard M.","non-dropping-particle":"","parse-names":false,"suffix":""},{"dropping-particle":"","family":"Purdue","given":"Mark P.","non-dropping-particle":"","parse-names":false,"suffix":""},{"dropping-particle":"","family":"Hu","given":"Wei","non-dropping-particle":"","parse-names":false,"suffix":""},{"dropping-particle":"","family":"Gao","given":"Yu Tang","non-dropping-particle":"","parse-names":false,"suffix":""},{"dropping-particle":"","family":"Huang","given":"Wen Yi","non-dropping-particle":"","parse-names":false,"suffix":""},{"dropping-particle":"","family":"Weinstein","given":"Stephanie J.","non-dropping-particle":"","parse-names":false,"suffix":""},{"dropping-particle":"","family":"Ji","given":"Bu Tian","non-dropping-particle":"","parse-names":false,"suffix":""},{"dropping-particle":"","family":"Virtamo","given":"Jarmo","non-dropping-particle":"","parse-names":false,"suffix":""},{"dropping-particle":"","family":"Hosgood","given":"H. Dean","non-dropping-particle":"","parse-names":false,"suffix":""},{"dropping-particle":"","family":"Bassig","given":"Bryan A.","non-dropping-particle":"","parse-names":false,"suffix":""},{"dropping-particle":"","family":"Shu","given":"Xiao Ou","non-dropping-particle":"","parse-names":false,"suffix":""},{"dropping-particle":"","family":"Cai","given":"Qiuyin","non-dropping-particle":"","parse-names":false,"suffix":""},{"dropping-particle":"","family":"Xiang","given":"Yong Bing","non-dropping-particle":"","parse-names":false,"suffix":""},{"dropping-particle":"","family":"Min","given":"Shen","non-dropping-particle":"","parse-names":false,"suffix":""},{"dropping-particle":"","family":"Chow","given":"Wong Ho","non-dropping-particle":"","parse-names":false,"suffix":""},{"dropping-particle":"","family":"Berndt","given":"Sonja I.","non-dropping-particle":"","parse-names":false,"suffix":""},{"dropping-particle":"","family":"Kim","given":"Christopher","non-dropping-particle":"","parse-names":false,"suffix":""},{"dropping-particle":"","family":"Lim","given":"Unhee","non-dropping-particle":"","parse-names":false,"suffix":""},{"dropping-particle":"","family":"Albanes","given":"Demetrius","non-dropping-particle":"","parse-names":false,"suffix":""},{"dropping-particle":"","family":"Caporaso","given":"Neil E.","non-dropping-particle":"","parse-names":false,"suffix":""},{"dropping-particle":"","family":"Chanock","given":"Stephen","non-dropping-particle":"","parse-names":false,"suffix":""},{"dropping-particle":"","family":"Zheng","given":"Wei","non-dropping-particle":"","parse-names":false,"suffix":""},{"dropping-particle":"","family":"Rothman","given":"Nathaniel","non-dropping-particle":"","parse-names":false,"suffix":""},{"dropping-particle":"","family":"Lan","given":"Qing","non-dropping-particle":"","parse-names":false,"suffix":""}],"container-title":"Cancer Research","id":"ITEM-6","issue":"15","issued":{"date-parts":[["2014","8","1"]]},"page":"4090-4098","publisher":"American Association for Cancer Research Inc.","title":"Telomere length in white blood cell DNA and lung cancer: A pooled analysis of three prospective cohorts","type":"article-journal","volume":"74"},"uris":["http://www.mendeley.com/documents/?uuid=31765fc6-2ffb-367b-a379-7daeb5b0c0d4"]},{"id":"ITEM-7","itemData":{"DOI":"10.1002/gcc.22056","ISSN":"10452257","PMID":"23629941","abstract":"Telomeres are involved in maintaining genomic stability. Previous studies have linked both telomere length (TL) and telomere-related genes with cancer. We evaluated associations between telomere-related genes, TL, and breast cancer risk in an admixed population of US non-Hispanic white (1,481 cases, 1,586 controls) and U.S. Hispanic and Mexican women (2,111 cases, 2,597 controls) from the Breast Cancer Health Disparities Study. TL was assessed in 1,500 women based on their genetic ancestry. TL-related genes assessed were MEN1, MRE11A, RECQL5, TEP1, TERC, TERF2, TERT, TNKS, and TNKS2. Longer TL was associated with increased breast cancer risk [odds ratio (OR) 1.87, 95% confidence interval (CI) 1.38, 2.55], with the highest risk (OR 3.11, 95% CI 1.74, 5.67 p interaction 0.02) among women with high Indigenous American ancestry. Several TL-related single nucleotide polymorphisms had modest association with breast cancer risk overall, including TEP1 rs93886 (OR 0.82, 95% CI 0.70,0.95); TERF2 rs3785074 (OR 1.13, 95% CI 1.03,1.24); TERT rs4246742 (OR 0.85, 95% CI 0.77,0.93); TERT rs10069690 (OR 1.13, 95% CI 1.03,1.24); TERT rs2242652 (OR 1.51, 95% CI 1.11,2.04); and TNKS rs6990300 (OR 0.89, 95% CI 0.81,0.97). Several differences in association were detected by hormone receptor status of tumors. Most notable were associations with TERT rs2736118 (ORadj 6.18, 95% CI 2.90, 13.19) with estrogen receptor negative/progesterone receptor positive (ER-/PR+) tumors and TERT rs2735940 (ORadj 0.73, 95% CI 0.59, 0.91) with ER-/PR- tumors. These data provide support for an association between TL and TL-related genes and risk of breast cancer. The association may be modified by hormone receptor status and genetic ancestry. © 2013 Wiley Periodicals, Inc.","author":[{"dropping-particle":"","family":"Pellatt","given":"Andrew J.","non-dropping-particle":"","parse-names":false,"suffix":""},{"dropping-particle":"","family":"Wolff","given":"Roger K.","non-dropping-particle":"","parse-names":false,"suffix":""},{"dropping-particle":"","family":"Torres-Mejia","given":"Gabriela","non-dropping-particle":"","parse-names":false,"suffix":""},{"dropping-particle":"","family":"John","given":"Esther M.","non-dropping-particle":"","parse-names":false,"suffix":""},{"dropping-particle":"","family":"Herrick","given":"Jennifer S.","non-dropping-particle":"","parse-names":false,"suffix":""},{"dropping-particle":"","family":"Lundgreen","given":"Abbie","non-dropping-particle":"","parse-names":false,"suffix":""},{"dropping-particle":"","family":"Baumgartner","given":"Kathy B.","non-dropping-particle":"","parse-names":false,"suffix":""},{"dropping-particle":"","family":"Giuliano","given":"Anna R.","non-dropping-particle":"","parse-names":false,"suffix":""},{"dropping-particle":"","family":"Hines","given":"Lisa M.","non-dropping-particle":"","parse-names":false,"suffix":""},{"dropping-particle":"","family":"Fejerman","given":"Laura","non-dropping-particle":"","parse-names":false,"suffix":""},{"dropping-particle":"","family":"Cawthon","given":"Richard","non-dropping-particle":"","parse-names":false,"suffix":""},{"dropping-particle":"","family":"Slattery","given":"Martha L.","non-dropping-particle":"","parse-names":false,"suffix":""}],"container-title":"Genes Chromosomes and Cancer","id":"ITEM-7","issue":"7","issued":{"date-parts":[["2013","7"]]},"page":"595-609","publisher":"Genes Chromosomes Cancer","title":"Telomere length, telomere-related genes, and breast cancer risk: The breast cancer health disparities study","type":"article-journal","volume":"52"},"uris":["http://www.mendeley.com/documents/?uuid=9fcf2b4e-0d3b-3047-889b-eed7d2af3fe8"]},{"id":"ITEM-8","itemData":{"DOI":"10.1038/bjc.2014.640","ISSN":"15321827","PMID":"25562437","abstract":"Background:Recent large-scale prospective studies suggest that long telomeres are associated with an increase cancer risk, counter to conventional wisdom.Methods:To further clarify the association between leukocyte telomere length (LTL) and prostate cancer, and assess genetic variability in relation to both LTL and prostate cancer, we performed a nested case-control study (922 cases and 935 controls). The participants provided blood in 1993-1995 and were followed through August 2004 (prostate cancer incidence) or until 28 February 2013 (lethal or fatal prostate cancer). Relative LTL was measured by quantitative PCR and was calculated as the ratio of telomere repeat copy number to a single gene (36B4) copy number (T/S). Genotyping was performed using the TaqMan OpenArray SNP Genotyping Platform. Logistic regression was used to estimate odds ratios (ORs) and 95% confidence intervals (CIs) of all prostate cancer and subtypes defined by Gleason grade, stage and lethality (metastasis or death).Results:We observed a positive association between each s.d. increase in LTL and all (multivariable-adjusted OR 1.11, 95% CI: 1.01-1.22), low-grade (OR 1.13, 95% CI:1.01-1.27), and localised (OR 1.12, 95% CI:1.01-1.24) prostate cancer. Associations for other subtypes were similar, but did not reach statistical significance. In subgroup analyses, associations for high grade and advanced stage (OR=2.04, 95% CI 1.00-4.17; P interaction =0.06) or lethal disease (OR=2.37, 95% CI 1.19-4.72; P interaction =0.01) were stronger in men with a family history of the disease compared with those without. The minor allele of SNP, rs7726159, which has previously been shown to be positively associated with LTL, showed an inverse association with all prostate cancer risk after correction for multiple testing (P=0.0005).Conclusion:In this prospective study, longer LTL was modestly associated with higher risk of prostate cancer. A stronger association for more aggressive cancer in men with a family history of the disease needs to be confirmed in larger studies.","author":[{"dropping-particle":"","family":"Julin","given":"B.","non-dropping-particle":"","parse-names":false,"suffix":""},{"dropping-particle":"","family":"Shui","given":"I.","non-dropping-particle":"","parse-names":false,"suffix":""},{"dropping-particle":"","family":"Heaphy","given":"C. M.","non-dropping-particle":"","parse-names":false,"suffix":""},{"dropping-particle":"","family":"Joshu","given":"C. E.","non-dropping-particle":"","parse-names":false,"suffix":""},{"dropping-particle":"","family":"Meeker","given":"A. K.","non-dropping-particle":"","parse-names":false,"suffix":""},{"dropping-particle":"","family":"Giovannucci","given":"E.","non-dropping-particle":"","parse-names":false,"suffix":""},{"dropping-particle":"","family":"Vivo","given":"I.","non-dropping-particle":"De","parse-names":false,"suffix":""},{"dropping-particle":"","family":"Platz","given":"E. A.","non-dropping-particle":"","parse-names":false,"suffix":""}],"container-title":"British Journal of Cancer","id":"ITEM-8","issue":"4","issued":{"date-parts":[["2015","2","17"]]},"page":"769-776","publisher":"Nature Publishing Group","title":"Circulating leukocyte telomere length and risk of overall and aggressive prostate cancer","type":"article-journal","volume":"112"},"uris":["http://www.mendeley.com/documents/?uuid=842650a1-63d7-3999-9dfb-47d40e1949d1"]},{"id":"ITEM-9","itemData":{"DOI":"10.1038/s41408-020-00356-5","ISSN":"20445385","PMID":"32873778","abstract":"Telomere length measured in leukocyte (LTL) has been found to be associated with the risk of developing several cancer types, including myeloproliferative neoplasms (MPNs). LTL is genetically determined by, at least, 11 SNPs previously shown to influence LTL. Their combination in a score has been used as a genetic instrument to measure LTL and evaluate the causative association between LTL and the risk of several cancer types. We tested, for the first time, the “teloscore” in 480 MPN patients and 909 healthy controls in a European multi-center case–control study. We found an increased risk to develop MPNs with longer genetically determined telomeres (OR = 1.82, 95% CI 1.24–2.68, P = 2.21 × 10−3, comparing the highest with the lowest quintile of the teloscore distribution). Analyzing the SNPs individually we confirm the association between TERT-rs2736100-C allele and increased risk of developing MPNs and we report a novel association of the OBFC1-rs9420907-C variant with higher MPN risk (ORallelic= 1.43; 95% CI 1.15–1.77; P = 1.35 × 10−3). Consistently with the results obtained with the teloscore, both risk alleles are also associated with longer LTL. In conclusion, our results suggest that genetically determined longer telomeres could be a risk marker for MPN development.","author":[{"dropping-particle":"","family":"Giaccherini","given":"Matteo","non-dropping-particle":"","parse-names":false,"suffix":""},{"dropping-particle":"","family":"Macauda","given":"Angelica","non-dropping-particle":"","parse-names":false,"suffix":""},{"dropping-particle":"","family":"Sgherza","given":"Nicola","non-dropping-particle":"","parse-names":false,"suffix":""},{"dropping-particle":"","family":"Sainz","given":"Juan","non-dropping-particle":"","parse-names":false,"suffix":""},{"dropping-particle":"","family":"Gemignani","given":"Federica","non-dropping-particle":"","parse-names":false,"suffix":""},{"dropping-particle":"","family":"Maldonado","given":"Josè Manuel Sanchez","non-dropping-particle":"","parse-names":false,"suffix":""},{"dropping-particle":"","family":"Jurado","given":"Manuel","non-dropping-particle":"","parse-names":false,"suffix":""},{"dropping-particle":"","family":"Tavano","given":"Francesca","non-dropping-particle":"","parse-names":false,"suffix":""},{"dropping-particle":"","family":"Mazur","given":"Grzegorz","non-dropping-particle":"","parse-names":false,"suffix":""},{"dropping-particle":"","family":"Jerez","given":"Andrés","non-dropping-particle":"","parse-names":false,"suffix":""},{"dropping-particle":"","family":"Góra-Tybor","given":"Joanna","non-dropping-particle":"","parse-names":false,"suffix":""},{"dropping-particle":"","family":"Gołos","given":"Aleksandra","non-dropping-particle":"","parse-names":false,"suffix":""},{"dropping-particle":"","family":"Mohedo","given":"Francisca Hernández","non-dropping-particle":"","parse-names":false,"suffix":""},{"dropping-particle":"","family":"Lopez","given":"Joaquin Martinez","non-dropping-particle":"","parse-names":false,"suffix":""},{"dropping-particle":"","family":"Várkonyi","given":"Judit","non-dropping-particle":"","parse-names":false,"suffix":""},{"dropping-particle":"","family":"Spadano","given":"Raffaele","non-dropping-particle":"","parse-names":false,"suffix":""},{"dropping-particle":"","family":"Butrym","given":"Aleksandra","non-dropping-particle":"","parse-names":false,"suffix":""},{"dropping-particle":"","family":"Canzian","given":"Federico","non-dropping-particle":"","parse-names":false,"suffix":""},{"dropping-particle":"","family":"Campa","given":"Daniele","non-dropping-particle":"","parse-names":false,"suffix":""}],"container-title":"Blood Cancer Journal","id":"ITEM-9","issue":"8","issued":{"date-parts":[["2020","8","1"]]},"page":"89","publisher":"Springer Nature","title":"Genetic polymorphisms associated with telomere length and risk of developing myeloproliferative neoplasms","type":"article-journal","volume":"10"},"uris":["http://www.mendeley.com/documents/?uuid=ded42133-a039-4a24-8b09-58e2c71b059d"]},{"id":"ITEM-10","itemData":{"DOI":"10.1038/s41408-021-00462-y","ISSN":"2044-5385 (Electronic)","PMID":"33854038","abstract":"Telomeres are involved in processes like cellular growth, chromosomal stability, and proper segregation to daughter cells. Telomere length measured in leukocytes (LTL) has been investigated in different cancer types, including multiple myeloma (MM). However, LTL measurement is prone to heterogeneity due to sample handling and study design (retrospective vs. prospective). LTL is genetically determined; genome-wide association studies identified 11 SNPs that, combined in a score, can be used as a genetic instrument to measure LTL and evaluate its association with MM risk. This approach has been already successfully attempted in various cancer types but never in MM. We tested the \"teloscore\" in 2407 MM patients and 1741 controls from the International Multiple Myeloma rESEarch (IMMeNSE) consortium. We observed an increased risk for longer genetically determined telomere length (gdTL) (OR = 1.69; 95% CI 1.36-2.11; P = 2.97 × 10(-6) for highest vs. lowest quintile of the score). Furthermore, in a subset of 1376 MM patients we tested the relationship between the teloscore and MM patients survival, observing a better prognosis for longer gdTL compared with shorter gdTL (HR = 0.93; 95% CI 0.86-0.99; P = 0.049). In conclusion, we report convincing evidence that longer gdTL is a risk marker for MM risk, and that it is potentially involved in increasing MM survival.","author":[{"dropping-particle":"","family":"Giaccherini","given":"Matteo","non-dropping-particle":"","parse-names":false,"suffix":""},{"dropping-particle":"","family":"Macauda","given":"Angelica","non-dropping-particle":"","parse-names":false,"suffix":""},{"dropping-particle":"","family":"Orciuolo","given":"Enrico","non-dropping-particle":"","parse-names":false,"suffix":""},{"dropping-particle":"","family":"Rymko","given":"Marcin","non-dropping-particle":"","parse-names":false,"suffix":""},{"dropping-particle":"","family":"Gruenpeter","given":"Karolina","non-dropping-particle":"","parse-names":false,"suffix":""},{"dropping-particle":"","family":"Dumontet","given":"Charles","non-dropping-particle":"","parse-names":false,"suffix":""},{"dropping-particle":"","family":"Raźny","given":"Malgorzata","non-dropping-particle":"","parse-names":false,"suffix":""},{"dropping-particle":"","family":"Moreno","given":"Victor","non-dropping-particle":"","parse-names":false,"suffix":""},{"dropping-particle":"","family":"Buda","given":"Gabriele","non-dropping-particle":"","parse-names":false,"suffix":""},{"dropping-particle":"","family":"Beider","given":"Katia","non-dropping-particle":"","parse-names":false,"suffix":""},{"dropping-particle":"","family":"Varkonyi","given":"Judit","non-dropping-particle":"","parse-names":false,"suffix":""},{"dropping-particle":"","family":"Avet-Loiseau","given":"Hervé","non-dropping-particle":"","parse-names":false,"suffix":""},{"dropping-particle":"","family":"Martinez-Lopez","given":"Joaquín","non-dropping-particle":"","parse-names":false,"suffix":""},{"dropping-particle":"","family":"Marques","given":"Herlander","non-dropping-particle":"","parse-names":false,"suffix":""},{"dropping-particle":"","family":"Watek","given":"Marzena","non-dropping-particle":"","parse-names":false,"suffix":""},{"dropping-particle":"","family":"Sarasquete","given":"Maria Eugenia","non-dropping-particle":"","parse-names":false,"suffix":""},{"dropping-particle":"","family":"Andersen","given":"Vibeke","non-dropping-particle":"","parse-names":false,"suffix":""},{"dropping-particle":"","family":"Karlin","given":"Lionel","non-dropping-particle":"","parse-names":false,"suffix":""},{"dropping-particle":"","family":"Suska","given":"Anna","non-dropping-particle":"","parse-names":false,"suffix":""},{"dropping-particle":"","family":"Kruszewski","given":"Marcin","non-dropping-particle":"","parse-names":false,"suffix":""},{"dropping-particle":"","family":"Abildgaard","given":"Niels","non-dropping-particle":"","parse-names":false,"suffix":""},{"dropping-particle":"","family":"Dudziński","given":"Marek","non-dropping-particle":"","parse-names":false,"suffix":""},{"dropping-particle":"","family":"Butrym","given":"Aleksandra","non-dropping-particle":"","parse-names":false,"suffix":""},{"dropping-particle":"","family":"Nagler","given":"Arnold","non-dropping-particle":"","parse-names":false,"suffix":""},{"dropping-particle":"","family":"Vangsted","given":"Annette Juul","non-dropping-particle":"","parse-names":false,"suffix":""},{"dropping-particle":"","family":"Kadar","given":"Katalin","non-dropping-particle":"","parse-names":false,"suffix":""},{"dropping-particle":"","family":"Waldemar","given":"Tomczak","non-dropping-particle":"","parse-names":false,"suffix":""},{"dropping-particle":"","family":"Jamroziak","given":"Krzysztof","non-dropping-particle":"","parse-names":false,"suffix":""},{"dropping-particle":"","family":"Jacobsen","given":"Svend Erik Hove","non-dropping-particle":"","parse-names":false,"suffix":""},{"dropping-particle":"","family":"Ebbesen","given":"Lene Hyldahl","non-dropping-particle":"","parse-names":false,"suffix":""},{"dropping-particle":"","family":"Taszner","given":"Michał","non-dropping-particle":"","parse-names":false,"suffix":""},{"dropping-particle":"","family":"Mazur","given":"Grzegorz","non-dropping-particle":"","parse-names":false,"suffix":""},{"dropping-particle":"","family":"Lesueur","given":"Fabienne","non-dropping-particle":"","parse-names":false,"suffix":""},{"dropping-particle":"","family":"Pelosini","given":"Matteo","non-dropping-particle":"","parse-names":false,"suffix":""},{"dropping-particle":"","family":"Garcia-Sanz","given":"Ramon","non-dropping-particle":"","parse-names":false,"suffix":""},{"dropping-particle":"","family":"Jurczyszyn","given":"Artur","non-dropping-particle":"","parse-names":false,"suffix":""},{"dropping-particle":"","family":"Demangel","given":"Delphine","non-dropping-particle":"","parse-names":false,"suffix":""},{"dropping-particle":"","family":"Reis","given":"Rui Manuel","non-dropping-particle":"","parse-names":false,"suffix":""},{"dropping-particle":"","family":"Iskierka-Jażdżewska","given":"Elżbieta","non-dropping-particle":"","parse-names":false,"suffix":""},{"dropping-particle":"","family":"Markiewicz","given":"Miroslaw","non-dropping-particle":"","parse-names":false,"suffix":""},{"dropping-particle":"","family":"Gemignani","given":"Federica","non-dropping-particle":"","parse-names":false,"suffix":""},{"dropping-particle":"","family":"Subocz","given":"Edyta","non-dropping-particle":"","parse-names":false,"suffix":""},{"dropping-particle":"","family":"Zawirska","given":"Daria","non-dropping-particle":"","parse-names":false,"suffix":""},{"dropping-particle":"","family":"Druzd-Sitek","given":"Agnieszka","non-dropping-particle":"","parse-names":false,"suffix":""},{"dropping-particle":"","family":"Stępień","given":"Anna","non-dropping-particle":"","parse-names":false,"suffix":""},{"dropping-particle":"","family":"Alonso","given":"M Henar","non-dropping-particle":"","parse-names":false,"suffix":""},{"dropping-particle":"","family":"Sainz","given":"Juan","non-dropping-particle":"","parse-names":false,"suffix":""},{"dropping-particle":"","family":"Canzian","given":"Federico","non-dropping-particle":"","parse-names":false,"suffix":""},{"dropping-particle":"","family":"Campa","given":"Daniele","non-dropping-particle":"","parse-names":false,"suffix":""}],"container-title":"Blood cancer journal","id":"ITEM-10","issue":"4","issued":{"date-parts":[["2021","4"]]},"language":"eng","page":"74","title":"Genetically determined telomere length and multiple myeloma risk and outcome.","type":"article-journal","volume":"11"},"uris":["http://www.mendeley.com/documents/?uuid=42354eb7-2cea-4886-b77f-3f842fcf5a37"]}],"mendeley":{"formattedCitation":"[23,36,43,45,47,55–59]","plainTextFormattedCitation":"[23,36,43,45,47,55–59]","previouslyFormattedCitation":"[23,36,43,45,52–57]"},"properties":{"noteIndex":0},"schema":"https://github.com/citation-style-language/schema/raw/master/csl-citation.json"}</w:instrText>
      </w:r>
      <w:r w:rsidR="00E87AF2">
        <w:rPr>
          <w:szCs w:val="24"/>
          <w:lang w:val="en-GB"/>
        </w:rPr>
        <w:fldChar w:fldCharType="separate"/>
      </w:r>
      <w:r w:rsidR="007E3DC4" w:rsidRPr="007E3DC4">
        <w:rPr>
          <w:noProof/>
          <w:szCs w:val="24"/>
        </w:rPr>
        <w:t>[23,36,43,45,47,55–59]</w:t>
      </w:r>
      <w:r w:rsidR="00E87AF2">
        <w:rPr>
          <w:szCs w:val="24"/>
          <w:lang w:val="en-GB"/>
        </w:rPr>
        <w:fldChar w:fldCharType="end"/>
      </w:r>
      <w:r w:rsidR="008A6174" w:rsidRPr="009C58D1">
        <w:rPr>
          <w:szCs w:val="24"/>
        </w:rPr>
        <w:t xml:space="preserve">. </w:t>
      </w:r>
      <w:r w:rsidR="005D7862" w:rsidRPr="005D7862">
        <w:rPr>
          <w:szCs w:val="24"/>
        </w:rPr>
        <w:t>Thes</w:t>
      </w:r>
      <w:r w:rsidR="005D7862">
        <w:rPr>
          <w:szCs w:val="24"/>
        </w:rPr>
        <w:t xml:space="preserve">e observations suggest that is not </w:t>
      </w:r>
      <w:r w:rsidR="000C183D">
        <w:rPr>
          <w:szCs w:val="24"/>
        </w:rPr>
        <w:t>TL</w:t>
      </w:r>
      <w:r w:rsidR="005D7862">
        <w:rPr>
          <w:szCs w:val="24"/>
        </w:rPr>
        <w:t xml:space="preserve"> itself that represent</w:t>
      </w:r>
      <w:r w:rsidR="000C183D">
        <w:rPr>
          <w:szCs w:val="24"/>
        </w:rPr>
        <w:t>s</w:t>
      </w:r>
      <w:r w:rsidR="005D7862">
        <w:rPr>
          <w:szCs w:val="24"/>
        </w:rPr>
        <w:t xml:space="preserve"> a risk factor, but</w:t>
      </w:r>
      <w:r w:rsidR="000C183D">
        <w:rPr>
          <w:szCs w:val="24"/>
        </w:rPr>
        <w:t xml:space="preserve"> rather</w:t>
      </w:r>
      <w:r w:rsidR="005D7862">
        <w:rPr>
          <w:szCs w:val="24"/>
        </w:rPr>
        <w:t xml:space="preserve"> the innate ability of dividing more, that is associated with longer</w:t>
      </w:r>
      <w:r w:rsidR="00FA0169">
        <w:rPr>
          <w:szCs w:val="24"/>
        </w:rPr>
        <w:t xml:space="preserve"> </w:t>
      </w:r>
      <w:r w:rsidR="005D7862">
        <w:rPr>
          <w:szCs w:val="24"/>
        </w:rPr>
        <w:t>gdTL</w:t>
      </w:r>
      <w:r w:rsidR="000C183D">
        <w:rPr>
          <w:szCs w:val="24"/>
        </w:rPr>
        <w:t>,</w:t>
      </w:r>
      <w:r w:rsidR="005D7862">
        <w:rPr>
          <w:szCs w:val="24"/>
        </w:rPr>
        <w:t xml:space="preserve"> that increases the risk of developing cancer. </w:t>
      </w:r>
      <w:r w:rsidR="000C183D">
        <w:rPr>
          <w:szCs w:val="24"/>
        </w:rPr>
        <w:t>Our results, t</w:t>
      </w:r>
      <w:r w:rsidR="00FA0169">
        <w:rPr>
          <w:szCs w:val="24"/>
        </w:rPr>
        <w:t>herefore,</w:t>
      </w:r>
      <w:r w:rsidR="005D7862">
        <w:rPr>
          <w:szCs w:val="24"/>
        </w:rPr>
        <w:t xml:space="preserve"> switch the focus from the measured length, that can be modified by the environment, to the predisposition to have longer telomere</w:t>
      </w:r>
      <w:r w:rsidR="00FA0169">
        <w:rPr>
          <w:szCs w:val="24"/>
        </w:rPr>
        <w:t>s, that can increase the risk regardless of the different environmental factors.</w:t>
      </w:r>
    </w:p>
    <w:p w14:paraId="13884399" w14:textId="535419DA" w:rsidR="005B0CF4" w:rsidRPr="003A1C99" w:rsidRDefault="005B0CF4" w:rsidP="00943D69">
      <w:pPr>
        <w:spacing w:line="360" w:lineRule="auto"/>
        <w:rPr>
          <w:szCs w:val="24"/>
          <w:lang w:val="en-GB"/>
        </w:rPr>
      </w:pPr>
      <w:r w:rsidRPr="003A1C99">
        <w:rPr>
          <w:szCs w:val="24"/>
          <w:lang w:val="en-GB"/>
        </w:rPr>
        <w:t xml:space="preserve">The effect of the individual SNPs was also assessed, considering that many variants associated with TL are pleiotropic and functional. </w:t>
      </w:r>
      <w:r w:rsidR="00DF7C62" w:rsidRPr="003A1C99">
        <w:rPr>
          <w:szCs w:val="24"/>
          <w:lang w:val="en-GB"/>
        </w:rPr>
        <w:t>Two</w:t>
      </w:r>
      <w:r w:rsidRPr="003A1C99">
        <w:rPr>
          <w:szCs w:val="24"/>
          <w:lang w:val="en-GB"/>
        </w:rPr>
        <w:t xml:space="preserve"> polymorphisms showed an association that remained significant after correction for multiple testing. We observed that </w:t>
      </w:r>
      <w:r w:rsidR="006D72F0" w:rsidRPr="003A1C99">
        <w:rPr>
          <w:i/>
          <w:iCs/>
          <w:szCs w:val="24"/>
          <w:lang w:val="en-GB"/>
        </w:rPr>
        <w:t>TERT</w:t>
      </w:r>
      <w:r w:rsidR="006D72F0" w:rsidRPr="003A1C99">
        <w:rPr>
          <w:szCs w:val="24"/>
          <w:lang w:val="en-GB"/>
        </w:rPr>
        <w:t>-rs2736100</w:t>
      </w:r>
      <w:r w:rsidR="006D72F0">
        <w:rPr>
          <w:szCs w:val="24"/>
          <w:lang w:val="en-GB"/>
        </w:rPr>
        <w:t xml:space="preserve"> </w:t>
      </w:r>
      <w:r w:rsidR="006D72F0" w:rsidRPr="003A1C99">
        <w:rPr>
          <w:szCs w:val="24"/>
          <w:lang w:val="en-GB"/>
        </w:rPr>
        <w:t>A/</w:t>
      </w:r>
      <w:r w:rsidR="006D72F0">
        <w:rPr>
          <w:szCs w:val="24"/>
          <w:lang w:val="en-GB"/>
        </w:rPr>
        <w:t>C</w:t>
      </w:r>
      <w:r w:rsidR="006D72F0" w:rsidRPr="003A1C99">
        <w:rPr>
          <w:szCs w:val="24"/>
          <w:lang w:val="en-GB"/>
        </w:rPr>
        <w:t xml:space="preserve"> </w:t>
      </w:r>
      <w:r w:rsidRPr="003A1C99">
        <w:rPr>
          <w:szCs w:val="24"/>
          <w:lang w:val="en-GB"/>
        </w:rPr>
        <w:t xml:space="preserve">heterozygotes had an increased risk of developing </w:t>
      </w:r>
      <w:proofErr w:type="spellStart"/>
      <w:r w:rsidR="00FA698C" w:rsidRPr="003A1C99">
        <w:rPr>
          <w:szCs w:val="24"/>
          <w:lang w:val="en-GB"/>
        </w:rPr>
        <w:t>PanNE</w:t>
      </w:r>
      <w:r w:rsidR="00FA698C">
        <w:rPr>
          <w:szCs w:val="24"/>
          <w:lang w:val="en-GB"/>
        </w:rPr>
        <w:t>N</w:t>
      </w:r>
      <w:proofErr w:type="spellEnd"/>
      <w:r w:rsidR="00FA698C" w:rsidRPr="003A1C99">
        <w:rPr>
          <w:szCs w:val="24"/>
          <w:lang w:val="en-GB"/>
        </w:rPr>
        <w:t xml:space="preserve"> </w:t>
      </w:r>
      <w:r w:rsidRPr="003A1C99">
        <w:rPr>
          <w:szCs w:val="24"/>
          <w:lang w:val="en-GB"/>
        </w:rPr>
        <w:t xml:space="preserve">compared with the </w:t>
      </w:r>
      <w:r w:rsidR="006D72F0">
        <w:rPr>
          <w:szCs w:val="24"/>
          <w:lang w:val="en-GB"/>
        </w:rPr>
        <w:t>C/C</w:t>
      </w:r>
      <w:r w:rsidR="006D72F0" w:rsidRPr="003A1C99">
        <w:rPr>
          <w:szCs w:val="24"/>
          <w:lang w:val="en-GB"/>
        </w:rPr>
        <w:t xml:space="preserve"> </w:t>
      </w:r>
      <w:r w:rsidRPr="003A1C99">
        <w:rPr>
          <w:szCs w:val="24"/>
          <w:lang w:val="en-GB"/>
        </w:rPr>
        <w:t>homozygotes.</w:t>
      </w:r>
    </w:p>
    <w:p w14:paraId="3D4C2DE2" w14:textId="27A15206" w:rsidR="006111F1" w:rsidRPr="003A1C99" w:rsidRDefault="009F6B98" w:rsidP="00943D69">
      <w:pPr>
        <w:spacing w:line="360" w:lineRule="auto"/>
        <w:rPr>
          <w:rFonts w:cstheme="minorHAnsi"/>
          <w:szCs w:val="24"/>
          <w:lang w:val="en-GB"/>
        </w:rPr>
      </w:pPr>
      <w:r w:rsidRPr="003A1C99">
        <w:rPr>
          <w:szCs w:val="24"/>
          <w:lang w:val="en-GB"/>
        </w:rPr>
        <w:t xml:space="preserve">This polymorphism is located in an intron of the </w:t>
      </w:r>
      <w:r w:rsidRPr="003A1C99">
        <w:rPr>
          <w:i/>
          <w:iCs/>
          <w:szCs w:val="24"/>
          <w:lang w:val="en-GB"/>
        </w:rPr>
        <w:t>TERT</w:t>
      </w:r>
      <w:r w:rsidRPr="003A1C99">
        <w:rPr>
          <w:szCs w:val="24"/>
          <w:lang w:val="en-GB"/>
        </w:rPr>
        <w:t xml:space="preserve"> gene that is actively involved in telomere length maintenance </w:t>
      </w:r>
      <w:r w:rsidRPr="003A1C99">
        <w:rPr>
          <w:rFonts w:cstheme="minorHAnsi"/>
          <w:szCs w:val="24"/>
          <w:lang w:val="en-GB"/>
        </w:rPr>
        <w:fldChar w:fldCharType="begin" w:fldLock="1"/>
      </w:r>
      <w:r w:rsidR="007E3DC4">
        <w:rPr>
          <w:rFonts w:cstheme="minorHAnsi"/>
          <w:szCs w:val="24"/>
          <w:lang w:val="en-GB"/>
        </w:rPr>
        <w:instrText>ADDIN CSL_CITATION {"citationItems":[{"id":"ITEM-1","itemData":{"DOI":"10.3389/fmed.2018.00041","ISSN":"2296-858X","PMID":"29536006","abstract":"The enzyme telomerase reverse transcriptase (TERT) is essential for telomere maintenance. In replicating cells, maintenance of telomere length is important for the preservation of vital genetic information and prevention of genomic instability. A common genetic variant in TERT, rs2736100 C/A, is associated with both telomere length and multiple diseases. Carriage of the C allele is associated with longer telomere length, while carriage of the A allele is associated with shorter telomere length. Furthermore, some diseases have a positive association with the C and some with the A allele. In this study, meta-analyses were performed for two groups of diseases, cancerous diseases, e.g., lung cancer and non-cancerous diseases, e.g., pulmonary fibrosis, using data from genome-wide association studies and case-control studies. In the meta-analysis it was found that cancer positively associated with the C allele (pooled OR 1.16 [95% CI 1.09-1.23]) and non-cancerous diseases negatively associated with the C allele (pooled OR 0.81 [95% CI 0.65-0.99]). This observation illustrates that the ambiguous role of telomere maintenance in disease hinges, at least in part, on a single locus in telomerase genes. The dual role of this single nucleotide polymorphism also emphasizes that therapeutic agents aimed at influencing telomere maintenance should be used with caution.","author":[{"dropping-particle":"","family":"Snetselaar","given":"Reinier","non-dropping-particle":"","parse-names":false,"suffix":""},{"dropping-particle":"","family":"Oosterhout","given":"Matthijs F M","non-dropping-particle":"van","parse-names":false,"suffix":""},{"dropping-particle":"","family":"Grutters","given":"Jan C","non-dropping-particle":"","parse-names":false,"suffix":""},{"dropping-particle":"","family":"Moorsel","given":"Coline H M","non-dropping-particle":"van","parse-names":false,"suffix":""}],"container-title":"Frontiers in Medicine","id":"ITEM-1","issued":{"date-parts":[["2018","2"]]},"language":"eng","page":"41","publisher-place":"Switzerland","title":"Telomerase Reverse Transcriptase Polymorphism rs2736100: A Balancing Act between Cancer and Non-Cancer Disease, a Meta-Analysis","type":"article-journal","volume":"5"},"uris":["http://www.mendeley.com/documents/?uuid=1b3782d2-412d-4aae-8a43-8ac044d9423d","http://www.mendeley.com/documents/?uuid=82ef0171-4479-4344-ac1a-37b4a08b9783"]}],"mendeley":{"formattedCitation":"[60]","plainTextFormattedCitation":"[60]","previouslyFormattedCitation":"[58]"},"properties":{"noteIndex":0},"schema":"https://github.com/citation-style-language/schema/raw/master/csl-citation.json"}</w:instrText>
      </w:r>
      <w:r w:rsidRPr="003A1C99">
        <w:rPr>
          <w:rFonts w:cstheme="minorHAnsi"/>
          <w:szCs w:val="24"/>
          <w:lang w:val="en-GB"/>
        </w:rPr>
        <w:fldChar w:fldCharType="separate"/>
      </w:r>
      <w:r w:rsidR="007E3DC4" w:rsidRPr="007E3DC4">
        <w:rPr>
          <w:rFonts w:cstheme="minorHAnsi"/>
          <w:noProof/>
          <w:szCs w:val="24"/>
          <w:lang w:val="en-GB"/>
        </w:rPr>
        <w:t>[60]</w:t>
      </w:r>
      <w:r w:rsidRPr="003A1C99">
        <w:rPr>
          <w:rFonts w:cstheme="minorHAnsi"/>
          <w:szCs w:val="24"/>
          <w:lang w:val="en-GB"/>
        </w:rPr>
        <w:fldChar w:fldCharType="end"/>
      </w:r>
      <w:r w:rsidRPr="003A1C99">
        <w:rPr>
          <w:rFonts w:cstheme="minorHAnsi"/>
          <w:szCs w:val="24"/>
          <w:lang w:val="en-GB"/>
        </w:rPr>
        <w:t>.</w:t>
      </w:r>
      <w:r w:rsidR="000E2213" w:rsidRPr="003A1C99">
        <w:rPr>
          <w:rFonts w:cstheme="minorHAnsi"/>
          <w:szCs w:val="24"/>
          <w:lang w:val="en-GB"/>
        </w:rPr>
        <w:t xml:space="preserve">In particular, </w:t>
      </w:r>
      <w:r w:rsidR="000E2213" w:rsidRPr="003A1C99">
        <w:rPr>
          <w:szCs w:val="24"/>
          <w:lang w:val="en-GB"/>
        </w:rPr>
        <w:t>t</w:t>
      </w:r>
      <w:r w:rsidR="003F6528" w:rsidRPr="003A1C99">
        <w:rPr>
          <w:szCs w:val="24"/>
          <w:lang w:val="en-GB"/>
        </w:rPr>
        <w:t>he A allele is associated with long telomeres</w:t>
      </w:r>
      <w:r w:rsidR="000C183D">
        <w:rPr>
          <w:szCs w:val="24"/>
          <w:lang w:val="en-GB"/>
        </w:rPr>
        <w:t>,</w:t>
      </w:r>
      <w:r w:rsidR="003F6528" w:rsidRPr="003A1C99">
        <w:rPr>
          <w:szCs w:val="24"/>
          <w:lang w:val="en-GB"/>
        </w:rPr>
        <w:t xml:space="preserve"> </w:t>
      </w:r>
      <w:r w:rsidR="000E2213" w:rsidRPr="003A1C99">
        <w:rPr>
          <w:szCs w:val="24"/>
          <w:lang w:val="en-GB"/>
        </w:rPr>
        <w:t xml:space="preserve">with an </w:t>
      </w:r>
      <w:r w:rsidR="000E2213" w:rsidRPr="003A1C99">
        <w:rPr>
          <w:szCs w:val="24"/>
          <w:lang w:val="en-GB"/>
        </w:rPr>
        <w:lastRenderedPageBreak/>
        <w:t>estimated</w:t>
      </w:r>
      <w:r w:rsidR="003F6528" w:rsidRPr="003A1C99">
        <w:rPr>
          <w:szCs w:val="24"/>
          <w:lang w:val="en-GB"/>
        </w:rPr>
        <w:t xml:space="preserve"> incre</w:t>
      </w:r>
      <w:r w:rsidR="000E2213" w:rsidRPr="003A1C99">
        <w:rPr>
          <w:szCs w:val="24"/>
          <w:lang w:val="en-GB"/>
        </w:rPr>
        <w:t>ase</w:t>
      </w:r>
      <w:r w:rsidR="003F6528" w:rsidRPr="003A1C99">
        <w:rPr>
          <w:szCs w:val="24"/>
          <w:lang w:val="en-GB"/>
        </w:rPr>
        <w:t xml:space="preserve"> of 102 bp</w:t>
      </w:r>
      <w:r w:rsidR="00DF7C62">
        <w:rPr>
          <w:szCs w:val="24"/>
          <w:lang w:val="en-GB"/>
        </w:rPr>
        <w:t xml:space="preserve"> per </w:t>
      </w:r>
      <w:r w:rsidR="006D72F0">
        <w:rPr>
          <w:szCs w:val="24"/>
          <w:lang w:val="en-GB"/>
        </w:rPr>
        <w:t>allele</w:t>
      </w:r>
      <w:r w:rsidR="000B2D63">
        <w:rPr>
          <w:szCs w:val="24"/>
          <w:lang w:val="en-GB"/>
        </w:rPr>
        <w:t xml:space="preserve"> </w:t>
      </w:r>
      <w:r w:rsidR="000B2D63">
        <w:rPr>
          <w:szCs w:val="24"/>
          <w:lang w:val="en-GB"/>
        </w:rPr>
        <w:fldChar w:fldCharType="begin" w:fldLock="1"/>
      </w:r>
      <w:r w:rsidR="006107D1">
        <w:rPr>
          <w:szCs w:val="24"/>
          <w:lang w:val="en-GB"/>
        </w:rPr>
        <w:instrText>ADDIN CSL_CITATION {"citationItems":[{"id":"ITEM-1","itemData":{"DOI":"10.1038/ng.2528","ISSN":"1061-4036","PMID":"23535734","abstract":"Interindividual variation in mean leukocyte telomere length (LTL) is associated with cancer and several age-associated diseases. We report here a genome-wide meta-analysis of 37,684 individuals with replication of selected variants in an additional 10,739 individuals. We identified seven loci, including five new loci, associated with mean LTL (P &lt; 5 × 10(-8)). Five of the loci contain candidate genes (TERC, TERT, NAF1, OBFC1 and RTEL1) that are known to be involved in telomere biology. Lead SNPs at two loci (TERC and TERT) associate with several cancers and other diseases, including idiopathic pulmonary fibrosis. Moreover, a genetic risk score analysis combining lead variants at all 7 loci in 22,233 coronary artery disease cases and 64,762 controls showed an association of the alleles associated with shorter LTL with increased risk of coronary artery disease (21% (95% confidence interval, 5-35%) per standard deviation in LTL, P = 0.014). Our findings support a causal role of telomere-length variation in some age-related diseases.","author":[{"dropping-particle":"","family":"Codd","given":"Veryan","non-dropping-particle":"","parse-names":false,"suffix":""},{"dropping-particle":"","family":"Nelson","given":"Christopher P","non-dropping-particle":"","parse-names":false,"suffix":""},{"dropping-particle":"","family":"Albrecht","given":"Eva","non-dropping-particle":"","parse-names":false,"suffix":""},{"dropping-particle":"","family":"Mangino","given":"Massimo","non-dropping-particle":"","parse-names":false,"suffix":""},{"dropping-particle":"","family":"Deelen","given":"Joris","non-dropping-particle":"","parse-names":false,"suffix":""},{"dropping-particle":"","family":"Buxton","given":"Jessica L","non-dropping-particle":"","parse-names":false,"suffix":""},{"dropping-particle":"","family":"Hottenga","given":"Jouke Jan","non-dropping-particle":"","parse-names":false,"suffix":""},{"dropping-particle":"","family":"Fischer","given":"Krista","non-dropping-particle":"","parse-names":false,"suffix":""},{"dropping-particle":"","family":"Esko","given":"Tõnu","non-dropping-particle":"","parse-names":false,"suffix":""},{"dropping-particle":"","family":"Surakka","given":"Ida","non-dropping-particle":"","parse-names":false,"suffix":""},{"dropping-particle":"","family":"Broer","given":"Linda","non-dropping-particle":"","parse-names":false,"suffix":""},{"dropping-particle":"","family":"Nyholt","given":"Dale R","non-dropping-particle":"","parse-names":false,"suffix":""},{"dropping-particle":"","family":"Leach","given":"Irene Mateo","non-dropping-particle":"","parse-names":false,"suffix":""},{"dropping-particle":"","family":"Salo","given":"Perttu","non-dropping-particle":"","parse-names":false,"suffix":""},{"dropping-particle":"","family":"Hägg","given":"Sara","non-dropping-particle":"","parse-names":false,"suffix":""},{"dropping-particle":"","family":"Matthews","given":"Mary K","non-dropping-particle":"","parse-names":false,"suffix":""},{"dropping-particle":"","family":"Palmen","given":"Jutta","non-dropping-particle":"","parse-names":false,"suffix":""},{"dropping-particle":"","family":"Norata","given":"Giuseppe D","non-dropping-particle":"","parse-names":false,"suffix":""},{"dropping-particle":"","family":"O'Reilly","given":"Paul F","non-dropping-particle":"","parse-names":false,"suffix":""},{"dropping-particle":"","family":"Saleheen","given":"Danish","non-dropping-particle":"","parse-names":false,"suffix":""},{"dropping-particle":"","family":"Amin","given":"Najaf","non-dropping-particle":"","parse-names":false,"suffix":""},{"dropping-particle":"","family":"Balmforth","given":"Anthony J","non-dropping-particle":"","parse-names":false,"suffix":""},{"dropping-particle":"","family":"Beekman","given":"Marian","non-dropping-particle":"","parse-names":false,"suffix":""},{"dropping-particle":"","family":"Boer","given":"Rudolf A","non-dropping-particle":"de","parse-names":false,"suffix":""},{"dropping-particle":"","family":"Böhringer","given":"Stefan","non-dropping-particle":"","parse-names":false,"suffix":""},{"dropping-particle":"","family":"Braund","given":"Peter S","non-dropping-particle":"","parse-names":false,"suffix":""},{"dropping-particle":"","family":"Burton","given":"Paul R","non-dropping-particle":"","parse-names":false,"suffix":""},{"dropping-particle":"","family":"Craen","given":"Anton J Mde","non-dropping-particle":"","parse-names":false,"suffix":""},{"dropping-particle":"","family":"Denniff","given":"Matthew","non-dropping-particle":"","parse-names":false,"suffix":""},{"dropping-particle":"","family":"Dong","given":"Yanbin","non-dropping-particle":"","parse-names":false,"suffix":""},{"dropping-particle":"","family":"Douroudis","given":"Konstantinos","non-dropping-particle":"","parse-names":false,"suffix":""},{"dropping-particle":"","family":"Dubinina","given":"Elena","non-dropping-particle":"","parse-names":false,"suffix":""},{"dropping-particle":"","family":"Eriksson","given":"Johan G","non-dropping-particle":"","parse-names":false,"suffix":""},{"dropping-particle":"","family":"Garlaschelli","given":"Katia","non-dropping-particle":"","parse-names":false,"suffix":""},{"dropping-particle":"","family":"Guo","given":"Dehuang","non-dropping-particle":"","parse-names":false,"suffix":""},{"dropping-particle":"","family":"Hartikainen","given":"Anna-Liisa","non-dropping-particle":"","parse-names":false,"suffix":""},{"dropping-particle":"","family":"Henders","given":"Anjali K","non-dropping-particle":"","parse-names":false,"suffix":""},{"dropping-particle":"","family":"Houwing-Duistermaat","given":"Jeanine J","non-dropping-particle":"","parse-names":false,"suffix":""},{"dropping-particle":"","family":"Kananen","given":"Laura","non-dropping-particle":"","parse-names":false,"suffix":""},{"dropping-particle":"","family":"Karssen","given":"Lennart C","non-dropping-particle":"","parse-names":false,"suffix":""},{"dropping-particle":"","family":"Kettunen","given":"Johannes","non-dropping-particle":"","parse-names":false,"suffix":""},{"dropping-particle":"","family":"Klopp","given":"Norman","non-dropping-particle":"","parse-names":false,"suffix":""},{"dropping-particle":"","family":"Lagou","given":"Vasiliki","non-dropping-particle":"","parse-names":false,"suffix":""},{"dropping-particle":"","family":"Leeuwen","given":"Elisabeth M","non-dropping-particle":"van","parse-names":false,"suffix":""},{"dropping-particle":"","family":"Madden","given":"Pamela A","non-dropping-particle":"","parse-names":false,"suffix":""},{"dropping-particle":"","family":"Mägi","given":"Reedik","non-dropping-particle":"","parse-names":false,"suffix":""},{"dropping-particle":"","family":"Magnusson","given":"Patrik K E","non-dropping-particle":"","parse-names":false,"suffix":""},{"dropping-particle":"","family":"Männistö","given":"Satu","non-dropping-particle":"","parse-names":false,"suffix":""},{"dropping-particle":"","family":"McCarthy","given":"Mark I","non-dropping-particle":"","parse-names":false,"suffix":""},{"dropping-particle":"","family":"Medland","given":"Sarah E","non-dropping-particle":"","parse-names":false,"suffix":""},{"dropping-particle":"","family":"Mihailov","given":"Evelin","non-dropping-particle":"","parse-names":false,"suffix":""},{"dropping-particle":"","family":"Montgomery","given":"Grant W","non-dropping-particle":"","parse-names":false,"suffix":""},{"dropping-particle":"","family":"Oostra","given":"Ben A","non-dropping-particle":"","parse-names":false,"suffix":""},{"dropping-particle":"","family":"Palotie","given":"Aarno","non-dropping-particle":"","parse-names":false,"suffix":""},{"dropping-particle":"","family":"Peters","given":"Annette","non-dropping-particle":"","parse-names":false,"suffix":""},{"dropping-particle":"","family":"Pollard","given":"Helen","non-dropping-particle":"","parse-names":false,"suffix":""},{"dropping-particle":"","family":"Pouta","given":"Anneli","non-dropping-particle":"","parse-names":false,"suffix":""},{"dropping-particle":"","family":"Prokopenko","given":"Inga","non-dropping-particle":"","parse-names":false,"suffix":""},{"dropping-particle":"","family":"Ripatti","given":"Samuli","non-dropping-particle":"","parse-names":false,"suffix":""},{"dropping-particle":"","family":"Salomaa","given":"Veikko","non-dropping-particle":"","parse-names":false,"suffix":""},{"dropping-particle":"","family":"Suchiman","given":"H Eka D","non-dropping-particle":"","parse-names":false,"suffix":""},{"dropping-particle":"","family":"Valdes","given":"Ana M","non-dropping-particle":"","parse-names":false,"suffix":""},{"dropping-particle":"","family":"Verweij","given":"Niek","non-dropping-particle":"","parse-names":false,"suffix":""},{"dropping-particle":"","family":"Viñuela","given":"Ana","non-dropping-particle":"","parse-names":false,"suffix":""},{"dropping-particle":"","family":"Wang","given":"Xiaoling","non-dropping-particle":"","parse-names":false,"suffix":""},{"dropping-particle":"","family":"Wichmann","given":"H-Erich","non-dropping-particle":"","parse-names":false,"suffix":""},{"dropping-particle":"","family":"Widen","given":"Elisabeth","non-dropping-particle":"","parse-names":false,"suffix":""},{"dropping-particle":"","family":"Willemsen","given":"Gonneke","non-dropping-particle":"","parse-names":false,"suffix":""},{"dropping-particle":"","family":"Wright","given":"Margaret J","non-dropping-particle":"","parse-names":false,"suffix":""},{"dropping-particle":"","family":"Xia","given":"Kai","non-dropping-particle":"","parse-names":false,"suffix":""},{"dropping-particle":"","family":"Xiao","given":"Xiangjun","non-dropping-particle":"","parse-names":false,"suffix":""},{"dropping-particle":"","family":"Veldhuisen","given":"Dirk J","non-dropping-particle":"van","parse-names":false,"suffix":""},{"dropping-particle":"","family":"Catapano","given":"Alberico L","non-dropping-particle":"","parse-names":false,"suffix":""},{"dropping-particle":"","family":"Tobin","given":"Martin D","non-dropping-particle":"","parse-names":false,"suffix":""},{"dropping-particle":"","family":"Hall","given":"Alistair S","non-dropping-particle":"","parse-names":false,"suffix":""},{"dropping-particle":"","family":"Blakemore","given":"Alexandra I F","non-dropping-particle":"","parse-names":false,"suffix":""},{"dropping-particle":"","family":"Gilst","given":"Wiek H","non-dropping-particle":"van","parse-names":false,"suffix":""},{"dropping-particle":"","family":"Zhu","given":"Haidong","non-dropping-particle":"","parse-names":false,"suffix":""},{"dropping-particle":"","family":"Erdmann","given":"Jeanette","non-dropping-particle":"","parse-names":false,"suffix":""},{"dropping-particle":"","family":"Reilly","given":"Muredach P","non-dropping-particle":"","parse-names":false,"suffix":""},{"dropping-particle":"","family":"Kathiresan","given":"Sekar","non-dropping-particle":"","parse-names":false,"suffix":""},{"dropping-particle":"","family":"Schunkert","given":"Heribert","non-dropping-particle":"","parse-names":false,"suffix":""},{"dropping-particle":"","family":"Talmud","given":"Philippa J","non-dropping-particle":"","parse-names":false,"suffix":""},{"dropping-particle":"","family":"Pedersen","given":"Nancy L","non-dropping-particle":"","parse-names":false,"suffix":""},{"dropping-particle":"","family":"Perola","given":"Markus","non-dropping-particle":"","parse-names":false,"suffix":""},{"dropping-particle":"","family":"Ouwehand","given":"Willem","non-dropping-particle":"","parse-names":false,"suffix":""},{"dropping-particle":"","family":"Kaprio","given":"Jaakko","non-dropping-particle":"","parse-names":false,"suffix":""},{"dropping-particle":"","family":"Martin","given":"Nicholas G","non-dropping-particle":"","parse-names":false,"suffix":""},{"dropping-particle":"","family":"Duijn","given":"Cornelia M","non-dropping-particle":"van","parse-names":false,"suffix":""},{"dropping-particle":"","family":"Hovatta","given":"Iiris","non-dropping-particle":"","parse-names":false,"suffix":""},{"dropping-particle":"","family":"Gieger","given":"Christian","non-dropping-particle":"","parse-names":false,"suffix":""},{"dropping-particle":"","family":"Metspalu","given":"Andres","non-dropping-particle":"","parse-names":false,"suffix":""},{"dropping-particle":"","family":"Boomsma","given":"Dorret I","non-dropping-particle":"","parse-names":false,"suffix":""},{"dropping-particle":"","family":"Jarvelin","given":"Marjo-Riitta","non-dropping-particle":"","parse-names":false,"suffix":""},{"dropping-particle":"","family":"Slagboom","given":"P Eline","non-dropping-particle":"","parse-names":false,"suffix":""},{"dropping-particle":"","family":"Thompson","given":"John R","non-dropping-particle":"","parse-names":false,"suffix":""},{"dropping-particle":"","family":"Spector","given":"Tim D","non-dropping-particle":"","parse-names":false,"suffix":""},{"dropping-particle":"","family":"Harst","given":"Pim","non-dropping-particle":"van der","parse-names":false,"suffix":""},{"dropping-particle":"","family":"Samani","given":"Nilesh J","non-dropping-particle":"","parse-names":false,"suffix":""}],"container-title":"Nature Genetics","id":"ITEM-1","issue":"4","issued":{"date-parts":[["2013","4"]]},"page":"422-427","publisher":"NIH Public Access","title":"Identification of seven loci affecting mean telomere length and their association with disease","type":"article-journal","volume":"45"},"uris":["http://www.mendeley.com/documents/?uuid=ef1dbcaa-53a2-433c-8e78-6458a9e275b4"]}],"mendeley":{"formattedCitation":"[35]","plainTextFormattedCitation":"[35]","previouslyFormattedCitation":"[35]"},"properties":{"noteIndex":0},"schema":"https://github.com/citation-style-language/schema/raw/master/csl-citation.json"}</w:instrText>
      </w:r>
      <w:r w:rsidR="000B2D63">
        <w:rPr>
          <w:szCs w:val="24"/>
          <w:lang w:val="en-GB"/>
        </w:rPr>
        <w:fldChar w:fldCharType="separate"/>
      </w:r>
      <w:r w:rsidR="006107D1" w:rsidRPr="006107D1">
        <w:rPr>
          <w:noProof/>
          <w:szCs w:val="24"/>
          <w:lang w:val="en-GB"/>
        </w:rPr>
        <w:t>[35]</w:t>
      </w:r>
      <w:r w:rsidR="000B2D63">
        <w:rPr>
          <w:szCs w:val="24"/>
          <w:lang w:val="en-GB"/>
        </w:rPr>
        <w:fldChar w:fldCharType="end"/>
      </w:r>
      <w:r w:rsidR="003F6528" w:rsidRPr="003A1C99">
        <w:rPr>
          <w:szCs w:val="24"/>
          <w:lang w:val="en-GB"/>
        </w:rPr>
        <w:t xml:space="preserve">. </w:t>
      </w:r>
      <w:r w:rsidR="00FA2D22" w:rsidRPr="003A1C99">
        <w:rPr>
          <w:i/>
          <w:iCs/>
          <w:szCs w:val="24"/>
          <w:lang w:val="en-GB"/>
        </w:rPr>
        <w:t>TERT</w:t>
      </w:r>
      <w:r w:rsidR="00FA2D22" w:rsidRPr="003A1C99">
        <w:rPr>
          <w:szCs w:val="24"/>
          <w:lang w:val="en-GB"/>
        </w:rPr>
        <w:t xml:space="preserve">-rs2736100 is a pleiotropic variant associated with many human phenotypes, including several cancers </w:t>
      </w:r>
      <w:r w:rsidR="00FA2D22" w:rsidRPr="003A1C99">
        <w:rPr>
          <w:szCs w:val="24"/>
          <w:lang w:val="en-GB"/>
        </w:rPr>
        <w:fldChar w:fldCharType="begin" w:fldLock="1"/>
      </w:r>
      <w:r w:rsidR="007E3DC4">
        <w:rPr>
          <w:szCs w:val="24"/>
          <w:lang w:val="en-GB"/>
        </w:rPr>
        <w:instrText>ADDIN CSL_CITATION {"citationItems":[{"id":"ITEM-1","itemData":{"DOI":"10.1093/jnci/djt016","ISSN":"1460-2105 (Electronic)","PMID":"23468462","abstract":"BACKGROUND: Recent meta-analyses have suggested that short telomere length was associated with increased risk of cancer. We therefore tested the hypotheses that short telomere length was associated with increased risk of cancer and with increased risk of early death after cancer. METHODS: We measured leukocyte telomere length in a prospective study of 47 102 Danish general population participants from the Copenhagen City Heart Study and the Copenhagen General Population Study. Participants were followed for up to 20 years for cancer diagnosis and death. Follow-up was 100% complete. All statistical tests were two-sided. RESULTS: Telomere length decreased linearly with increasing age (P &lt;.001). During follow-up, we observed 3142 first cancers and, among these individuals, 1730 deaths. Decreasing quartiles of telomere length were associated with decreasing survival after cancer (log-rank P &lt;.001). Multivariable-adjusted hazard ratios of early death were 1.31 (95% confidence interval [CI] = 1.14 to 1.52) in individuals in the quartile and 1.43 (95% CI = 1.13 to 1.80) in individuals in the decile with the shortest telomeres vs the longest. Unadjusted hazard ratios of cancer risk were 1.74 (95% CI = 1.58 to 1.93) and 2.00 (95% CI = 1.70 to 2.35) in individuals in the quartile and decile with the shortest vs longest telomeres; however, multivariable adjustment changed these hazard ratios to 0.98 (95% CI = 0.88 to 1.08) and 0.95 (95% CI = 0.80 to 1.11), mainly because of age adjustment. CONCLUSIONS: Short telomere length is associated with reduced survival after cancer but not with cancer risk. The latter contrasts with findings from recent meta-analyses.","author":[{"dropping-particle":"","family":"Weischer","given":"Maren","non-dropping-particle":"","parse-names":false,"suffix":""},{"dropping-particle":"","family":"Nordestgaard","given":"Borge G","non-dropping-particle":"","parse-names":false,"suffix":""},{"dropping-particle":"","family":"Cawthon","given":"Richard M","non-dropping-particle":"","parse-names":false,"suffix":""},{"dropping-particle":"","family":"Freiberg","given":"Jacob J","non-dropping-particle":"","parse-names":false,"suffix":""},{"dropping-particle":"","family":"Tybjaerg-Hansen","given":"Anne","non-dropping-particle":"","parse-names":false,"suffix":""},{"dropping-particle":"","family":"Bojesen","given":"Stig E","non-dropping-particle":"","parse-names":false,"suffix":""}],"container-title":"Journal of the National Cancer Institute","id":"ITEM-1","issue":"7","issued":{"date-parts":[["2013","4"]]},"language":"eng","page":"459-468","publisher-place":"United States","title":"Short telomere length, cancer survival, and cancer risk in 47102 individuals.","type":"article-journal","volume":"105"},"uris":["http://www.mendeley.com/documents/?uuid=92e889cc-1e08-4392-ae58-13ae399fa44c"]},{"id":"ITEM-2","itemData":{"DOI":"10.1371/journal.pone.0020466","ISSN":"1932-6203","abstract":"Background: Telomeres play a key role in the maintenance of chromosome integrity and stability, and telomere shortening is involved in initiation and progression of malignancies. A series of epidemiological studies have examined the association between shortened telomeres and risk of cancers, but the findings remain conflicting.","author":[{"dropping-particle":"","family":"Ma","given":"Hongxia","non-dropping-particle":"","parse-names":false,"suffix":""},{"dropping-particle":"","family":"Zhou","given":"Ziyuan","non-dropping-particle":"","parse-names":false,"suffix":""},{"dropping-particle":"","family":"Wei","given":"Sheng","non-dropping-particle":"","parse-names":false,"suffix":""},{"dropping-particle":"","family":"Liu","given":"Zhensheng","non-dropping-particle":"","parse-names":false,"suffix":""},{"dropping-particle":"","family":"Pooley","given":"Karen A","non-dropping-particle":"","parse-names":false,"suffix":""},{"dropping-particle":"","family":"Dunning","given":"Alison M","non-dropping-particle":"","parse-names":false,"suffix":""},{"dropping-particle":"","family":"Svenson","given":"Ulrika","non-dropping-particle":"","parse-names":false,"suffix":""},{"dropping-particle":"","family":"Roos","given":"Göran","non-dropping-particle":"","parse-names":false,"suffix":""},{"dropping-particle":"","family":"Hosgood","given":"H. Dean","non-dropping-particle":"","parse-names":false,"suffix":""},{"dropping-particle":"","family":"Shen","given":"Min","non-dropping-particle":"","parse-names":false,"suffix":""},{"dropping-particle":"","family":"Wei","given":"Qingyi","non-dropping-particle":"","parse-names":false,"suffix":""}],"container-title":"PLoS ONE","editor":[{"dropping-particle":"","family":"Toland","given":"Amanda Ewart","non-dropping-particle":"","parse-names":false,"suffix":""}],"id":"ITEM-2","issue":"6","issued":{"date-parts":[["2011","6"]]},"page":"e20466","title":"Shortened Telomere Length Is Associated with Increased Risk of Cancer: A Meta-Analysis","type":"article-journal","volume":"6"},"uris":["http://www.mendeley.com/documents/?uuid=0b2abd29-4583-49ab-95cb-3d8166948c36"]},{"id":"ITEM-3","itemData":{"DOI":"10.1158/1055-9965.EPI-11-0005","ISSN":"1538-7755 (Electronic)","PMID":"21467229","abstract":"BACKGROUND: Telomeres shorten with each cell division and are essential for chromosomal stability. Short telomeres in surrogate tissues (e.g., blood cells) are associated with increased cancer risk in several case-control studies, but findings are inconsistent in prospective studies. METHODS: We systematically reviewed studies published prior to August 30, 2010, on the association between telomere length (TL) in surrogate tissues and cancer. There were 27 reports on 13 cancers and/or incident cancer investigating this association. The majority, 16, were retrospective case--control studies, 11 were prospective studies. Meta-analyses were conducted to determine ORs and 95% CIs for these studies. RESULTS: Studies on bladder, esophageal, gastric, head and neck, ovarian, renal, and overall incident cancer found associations between short telomeres and these cancers. Non-Hodgkin lymphoma, breast, lung, and colorectal cancer reports were inconsistent. Single studies on endometrial, prostate, and skin cancers were null. In a random-effects meta-analysis, short TL was significantly associated with cancer in retrospective studies (pooled OR for the shortest TL quartile compared with the longest: 2.9, 95% CI: 1.75-4.8, P &lt; 0.0001). The pooled OR for prospective studies was 1.16 (95% CI: 0.87-1.54, P = 0.32). All studies combined yielded a pooled OR of 1.96 (95% CI: 1.37-2.81, P = 0.0001) for the association of short TL and cancer. CONCLUSION AND IMPACT: There is suggestive evidence that short surrogate tissue TL is associated with cancer; the strongest evidence exists for bladder, esophageal, gastric, and renal cancers. Additional prospective studies with consistent methodology are needed to confirm this hypothesis.","author":[{"dropping-particle":"","family":"Wentzensen","given":"Ingrid M","non-dropping-particle":"","parse-names":false,"suffix":""},{"dropping-particle":"","family":"Mirabello","given":"Lisa","non-dropping-particle":"","parse-names":false,"suffix":""},{"dropping-particle":"","family":"Pfeiffer","given":"Ruth M","non-dropping-particle":"","parse-names":false,"suffix":""},{"dropping-particle":"","family":"Savage","given":"Sharon A","non-dropping-particle":"","parse-names":false,"suffix":""}],"container-title":"Cancer epidemiology, biomarkers &amp; prevention : a publication of the American Association for Cancer Research, cosponsored by the American Society of Preventive Oncology","id":"ITEM-3","issue":"6","issued":{"date-parts":[["2011","6"]]},"language":"eng","page":"1238-1250","publisher-place":"United States","title":"The association of telomere length and cancer: a meta-analysis.","type":"article-journal","volume":"20"},"uris":["http://www.mendeley.com/documents/?uuid=572004ad-615a-4e62-8ae2-9128e5df746b"]},{"id":"ITEM-4","itemData":{"DOI":"10.1002/ijc.29101","ISSN":"1097-0215 (Electronic)","PMID":"25066524","abstract":"Compelling biological and epidemiological evidences point to a key role of genetic variants of the TERT and TERC genes in cancer development. We analyzed the genetic variability of these two gene regions using samples of 2,267 multiple myeloma (MM) cases and 2,796 healthy controls. We found that a TERT variant, rs2242652, is associated with reduced MM susceptibility (OR = 0.81; 95% CI: 0.72-0.92; p = 0.001). In addition we measured the leukocyte telomere length (LTL) in a subgroup of 140 cases who were chemotherapy-free at the time of blood donation and 468 controls, and found that MM patients had longer telomeres compared to controls (OR = 1.19; 95% CI: 0.63-2.24; p(trend) = 0.01 comparing the quartile with the longest LTL versus the shortest LTL). Our data suggest the hypothesis of decreased disease risk by genetic variants that reduce the efficiency of the telomerase complex. This reduced efficiency leads to shorter telomere ends, which in turn may also be a marker of decreased MM risk.","author":[{"dropping-particle":"","family":"Campa","given":"Daniele","non-dropping-particle":"","parse-names":false,"suffix":""},{"dropping-particle":"","family":"Martino","given":"Alessandro","non-dropping-particle":"","parse-names":false,"suffix":""},{"dropping-particle":"","family":"Varkonyi","given":"Judit","non-dropping-particle":"","parse-names":false,"suffix":""},{"dropping-particle":"","family":"Lesueur","given":"Fabienne","non-dropping-particle":"","parse-names":false,"suffix":""},{"dropping-particle":"","family":"Jamroziak","given":"Krzysztof","non-dropping-particle":"","parse-names":false,"suffix":""},{"dropping-particle":"","family":"Landi","given":"Stefano","non-dropping-particle":"","parse-names":false,"suffix":""},{"dropping-particle":"","family":"Jurczyszyn","given":"Artur","non-dropping-particle":"","parse-names":false,"suffix":""},{"dropping-particle":"","family":"Marques","given":"Herlander","non-dropping-particle":"","parse-names":false,"suffix":""},{"dropping-particle":"","family":"Andersen","given":"Vibeke","non-dropping-particle":"","parse-names":false,"suffix":""},{"dropping-particle":"","family":"Jurado","given":"Manuel","non-dropping-particle":"","parse-names":false,"suffix":""},{"dropping-particle":"","family":"Brenner","given":"Hermann","non-dropping-particle":"","parse-names":false,"suffix":""},{"dropping-particle":"","family":"Petrini","given":"Mario","non-dropping-particle":"","parse-names":false,"suffix":""},{"dropping-particle":"","family":"Vogel","given":"Ulla","non-dropping-particle":"","parse-names":false,"suffix":""},{"dropping-particle":"","family":"Garcia-Sanz","given":"Ramon","non-dropping-particle":"","parse-names":false,"suffix":""},{"dropping-particle":"","family":"Buda","given":"Gabriele","non-dropping-particle":"","parse-names":false,"suffix":""},{"dropping-particle":"","family":"Gemignani","given":"Federica","non-dropping-particle":"","parse-names":false,"suffix":""},{"dropping-particle":"","family":"Rios","given":"Rafael","non-dropping-particle":"","parse-names":false,"suffix":""},{"dropping-particle":"","family":"Vangsted","given":"Annette Juul","non-dropping-particle":"","parse-names":false,"suffix":""},{"dropping-particle":"","family":"Dumontet","given":"Charles","non-dropping-particle":"","parse-names":false,"suffix":""},{"dropping-particle":"","family":"Martinez-Lopez","given":"Joaquin","non-dropping-particle":"","parse-names":false,"suffix":""},{"dropping-particle":"","family":"Moreno","given":"Maria Jose","non-dropping-particle":"","parse-names":false,"suffix":""},{"dropping-particle":"","family":"Stepien","given":"Anna","non-dropping-particle":"","parse-names":false,"suffix":""},{"dropping-particle":"","family":"Watek","given":"Marzena","non-dropping-particle":"","parse-names":false,"suffix":""},{"dropping-particle":"","family":"Moreno","given":"Victor","non-dropping-particle":"","parse-names":false,"suffix":""},{"dropping-particle":"","family":"Dieffenbach","given":"Aida Karina","non-dropping-particle":"","parse-names":false,"suffix":""},{"dropping-particle":"","family":"Rossi","given":"Anna Maria","non-dropping-particle":"","parse-names":false,"suffix":""},{"dropping-particle":"","family":"Butterbach","given":"Katja","non-dropping-particle":"","parse-names":false,"suffix":""},{"dropping-particle":"","family":"Jacobsen","given":"Svend E Hove","non-dropping-particle":"","parse-names":false,"suffix":""},{"dropping-particle":"","family":"Goldschmidt","given":"Hartmut","non-dropping-particle":"","parse-names":false,"suffix":""},{"dropping-particle":"","family":"Sainz","given":"Juan","non-dropping-particle":"","parse-names":false,"suffix":""},{"dropping-particle":"","family":"Hillengass","given":"Jens","non-dropping-particle":"","parse-names":false,"suffix":""},{"dropping-particle":"","family":"Orciuolo","given":"Enrico","non-dropping-particle":"","parse-names":false,"suffix":""},{"dropping-particle":"","family":"Dudzinski","given":"Marek","non-dropping-particle":"","parse-names":false,"suffix":""},{"dropping-particle":"","family":"Weinhold","given":"Niels","non-dropping-particle":"","parse-names":false,"suffix":""},{"dropping-particle":"","family":"Reis","given":"Rui Manuel","non-dropping-particle":"","parse-names":false,"suffix":""},{"dropping-particle":"","family":"Canzian","given":"Federico","non-dropping-particle":"","parse-names":false,"suffix":""}],"container-title":"International journal of cancer","id":"ITEM-4","issue":"5","issued":{"date-parts":[["2015","3"]]},"language":"eng","page":"E351-8","publisher-place":"United States","title":"Risk of multiple myeloma is associated with polymorphisms within telomerase genes and telomere length.","type":"article-journal","volume":"136"},"uris":["http://www.mendeley.com/documents/?uuid=2a087046-4b02-4b5d-8929-e8f9d4727058"]},{"id":"ITEM-5","itemData":{"DOI":"10.1093/neuonc/not240","ISSN":"1522-8517","abstract":"These authors contributed equally to this work. Background. Compelling epidemiological evidence indicates that alterations of telomere length are associated with risks of many ma-lignancies in a tumor-specific manner, such as lung cancer, breast cancer, and non-Hodgkin's lymphoma. However, the association between leukocyte telomere length and glioma risk has not been investigated.","author":[{"dropping-particle":"","family":"Wang","given":"Shaolong","non-dropping-particle":"","parse-names":false,"suffix":""},{"dropping-particle":"","family":"Chen","given":"Yibing","non-dropping-particle":"","parse-names":false,"suffix":""},{"dropping-particle":"","family":"Qu","given":"Falin","non-dropping-particle":"","parse-names":false,"suffix":""},{"dropping-particle":"","family":"He","given":"Shiming","non-dropping-particle":"","parse-names":false,"suffix":""},{"dropping-particle":"","family":"Huang","given":"Xiaojun","non-dropping-particle":"","parse-names":false,"suffix":""},{"dropping-particle":"","family":"Jiang","given":"Hequn","non-dropping-particle":"","parse-names":false,"suffix":""},{"dropping-particle":"","family":"Jin","given":"Tianbo","non-dropping-particle":"","parse-names":false,"suffix":""},{"dropping-particle":"","family":"Wan,","given":"S.","non-dropping-particle":"","parse-names":false,"suffix":""},{"dropping-particle":"","family":"Xing","given":"Jinliang","non-dropping-particle":"","parse-names":false,"suffix":""}],"container-title":"Neuro-Oncology","id":"ITEM-5","issue":"4","issued":{"date-parts":[["2014","4"]]},"page":"505-512","title":"Association between leukocyte telomere length and glioma risk: a case-control study","type":"article-journal","volume":"16"},"uris":["http://www.mendeley.com/documents/?uuid=c80d0c2d-33ca-422d-bffb-f972cc8be0d9"]},{"id":"ITEM-6","itemData":{"DOI":"10.1158/1055-9965.EPI-16-0968","ISSN":"1538-7755 (Electronic)","PMID":"28619828","abstract":"The association between telomere length (TL) in peripheral blood cells and cancer risk remains inconclusive. We carried out a meta-analysis on prospective studies. The study-specific RR estimates were first transformed to a common comparable scale and then were pooled by a random-effects model. The dataset was composed of 13,894 cases and 71,672 controls from 28 studies in 25 articles. In the comparison of the longest versus shortest third of TL, we observed a marginally positive association between longer TL and higher risk of total cancers [OR = 1.086; 95% confidence interval (CI), 0.952-1.238]. Subgroup analyses showed that the association was stronger in lung cancer (n = 3; OR = 1.690; 95% CI, 1.253-2.280), in men (n = 6; OR = 1.302; 95% CI, 1.120-1.514) and in studies with more precise methods for DNA extraction (phenol-chloroform, salting-out or magnetic bead, n = 6, OR = 1.618; 95% CI, 1.320-1.985) and TL measurement (multiplex Q-PCR, n = 8; OR = 1.439; 95% CI, 1.118-1.852). Our meta-analysis suggested longer TL in peripheral blood cells is a likely risk factor for lung cancer or cancers in men. Accurate DNA extraction and TL measurement methods make it more liable to find significant associations between TL and cancer risk and thus should be taken into consideration in future epidemiologic studies. Cancer Epidemiol Biomarkers Prev; 26(9); 1381-90. (c)2017 AACR.","author":[{"dropping-particle":"","family":"Zhang","given":"Xia","non-dropping-particle":"","parse-names":false,"suffix":""},{"dropping-particle":"","family":"Zhao","given":"Qian","non-dropping-particle":"","parse-names":false,"suffix":""},{"dropping-particle":"","family":"Zhu","given":"Wei","non-dropping-particle":"","parse-names":false,"suffix":""},{"dropping-particle":"","family":"Liu","given":"Tao","non-dropping-particle":"","parse-names":false,"suffix":""},{"dropping-particle":"","family":"Xie","given":"Shao-Hua","non-dropping-particle":"","parse-names":false,"suffix":""},{"dropping-particle":"","family":"Zhong","given":"Li-Xin","non-dropping-particle":"","parse-names":false,"suffix":""},{"dropping-particle":"","family":"Cai","given":"Yuan-Yuan","non-dropping-particle":"","parse-names":false,"suffix":""},{"dropping-particle":"","family":"Li","given":"Xiao-Na","non-dropping-particle":"","parse-names":false,"suffix":""},{"dropping-particle":"","family":"Liang","given":"Mei","non-dropping-particle":"","parse-names":false,"suffix":""},{"dropping-particle":"","family":"Chen","given":"Wen","non-dropping-particle":"","parse-names":false,"suffix":""},{"dropping-particle":"","family":"Hu","given":"Qian-Sheng","non-dropping-particle":"","parse-names":false,"suffix":""},{"dropping-particle":"","family":"Zhang","given":"Bo","non-dropping-particle":"","parse-names":false,"suffix":""}],"container-title":"Cancer epidemiology, biomarkers &amp; prevention : a publication of the American Association for Cancer Research, cosponsored by the American Society of Preventive Oncology","id":"ITEM-6","issue":"9","issued":{"date-parts":[["2017","9"]]},"language":"eng","page":"1381-1390","publisher-place":"United States","title":"The Association of Telomere Length in Peripheral Blood Cells with Cancer Risk: A  Systematic Review and Meta-analysis of Prospective Studies.","type":"article-journal","volume":"26"},"uris":["http://www.mendeley.com/documents/?uuid=48dcbb62-eec9-4466-b4d4-4bfb10518d59"]},{"id":"ITEM-7","itemData":{"DOI":"10.1093/jnci/djs222","ISSN":"00278874","PMID":"22523397","abstract":"Background Several recent studies have provided evidence that polymorphisms in the telomerase reverse transcriptase (TERT) gene sequence are associated with cancer development, but a comprehensive synopsis is not available. We conducted a systematic review and meta-analysis of the available molecular epidemiology data regarding the association between TERT locus polymorphisms and predisposition to cancer.MethodsA systematic review of the English literature was conducted by searching PubMed, Embase, Cancerlit, Google Scholar, and ISI Web of Knowledge databases for studies on associations between TERT locus polymorphisms and cancer risk. Random-effects meta-analysis was performed to pool per-allele odds ratios for TERT locus polymorphisms and risk of cancer, and between-study heterogeneity and potential bias sources (eg, publication and chasing bias) were assessed. Because the TERT locus includes the cleft lip and palate transmembrane 1-like (CLPTM1L) gene, which is in linkage disequilibrium with TERT, CLPTM1L polymorphisms were also analyzed. Cumulative evidence for polymorphisms with statistically significant associations was graded as \"strong,\" \"moderate,\" and \"weak\" according to the Venice criteria. The joint population attributable risk was calculated for polymorphisms with strong evidence of association.ResultsEighty-five studies enrolling 490901 subjects and reporting on 494 allelic contrasts were retrieved. Data were available on 67 TERT locus polymorphisms and 24 tumor types, for a total of 221 unique combinations of polymorphisms and cancer types. Upon meta-analysis, a statistically significant association with the risk of any cancer type was found for 22 polymorphisms. Strong, moderate, and weak cumulative evidence for association with at least one tumor type was demonstrated for 11, 9, and 14 polymorphisms, respectively. For lung cancer, which was the most studied tumor type, the estimated joint population attributable risk for three polymorphisms (TERT rs2736100, intergenic rs4635969, and CLPTM1L rs402710) was 41%. Strong evidence for lack of association was identified for five polymorphisms in three tumor types.ConclusionsTo our knowledge, this is the largest collection of data for associations between TERT locus polymorphisms and cancer risk. Our findings support the hypothesis that genetic variability in this genomic region can modulate cancer susceptibility in humans. © 2012 The Author.","author":[{"dropping-particle":"","family":"Mocellin","given":"Simone","non-dropping-particle":"","parse-names":false,"suffix":""},{"dropping-particle":"","family":"Verdi","given":"Daunia","non-dropping-particle":"","parse-names":false,"suffix":""},{"dropping-particle":"","family":"Pooley","given":"Karen A.","non-dropping-particle":"","parse-names":false,"suffix":""},{"dropping-particle":"","family":"Landi","given":"Maria T.","non-dropping-particle":"","parse-names":false,"suffix":""},{"dropping-particle":"","family":"Egan","given":"Kathleen M.","non-dropping-particle":"","parse-names":false,"suffix":""},{"dropping-particle":"","family":"Baird","given":"Duncan M.","non-dropping-particle":"","parse-names":false,"suffix":""},{"dropping-particle":"","family":"Prescott","given":"Jennifer","non-dropping-particle":"","parse-names":false,"suffix":""},{"dropping-particle":"","family":"Vivo","given":"Immaculata","non-dropping-particle":"De","parse-names":false,"suffix":""},{"dropping-particle":"","family":"Nitti","given":"Donato","non-dropping-particle":"","parse-names":false,"suffix":""}],"container-title":"Journal of the National Cancer Institute","id":"ITEM-7","issue":"11","issued":{"date-parts":[["2012","6"]]},"page":"840-854","publisher":"J Natl Cancer Inst","title":"Telomerase reverse transcriptase locus polymorphisms and cancer risk: A field synopsis and meta-analysis","type":"article","volume":"104"},"uris":["http://www.mendeley.com/documents/?uuid=90ad69a8-9960-3bd4-9913-02faaf09529b"]},{"id":"ITEM-8","itemData":{"DOI":"10.1038/ng.875","ISSN":"10614036","PMID":"21725308","abstract":"Lung cancer is the leading cause of cancer-related deaths worldwide. To identify genetic factors that modify the risk of lung cancer in individuals of Chinese ancestry, we performed a genome-wide association scan in 5,408 subjects (2,331 individuals with lung cancer (cases) and 3,077 controls) followed by a two-stage validation among 12,722 subjects (6,313 cases and 6,409 controls). The combined analyses identified six well-replicated SNPs with independent effects and significant lung cancer associations (P &lt; 5.0 × 10-8) located in TP63 (rs4488809 at 3q28, P = 7.2 × 10-26), TERT-CLPTM1L (rs465498 and rs2736100 at 5p15.33, P = 1.2 × 10 -20 and P = 1.0 × 10-27, respectively), MIPEP-TNFRSF19 (rs753955 at 13q12.12, P = 1.5 × 10-12) and MTMR3-HORMAD2-LIF (rs17728461 and rs36600 at 22q12.2, P = 1.1 × 10 -11 and P = 6.2 × 10-13, respectively). Two of these loci (13q12.12 and 22q12.2) were newly identified in the Chinese population. These results suggest that genetic variants in 3q28, 5p15.33, 13q12.12 and 22q12.2 may contribute to the susceptibility of lung cancer in Han Chinese. © 2011 Nature America, Inc. All rights reserved.","author":[{"dropping-particle":"","family":"Hu","given":"Zhibin","non-dropping-particle":"","parse-names":false,"suffix":""},{"dropping-particle":"","family":"Wu","given":"Chen","non-dropping-particle":"","parse-names":false,"suffix":""},{"dropping-particle":"","family":"Shi","given":"Yongyong","non-dropping-particle":"","parse-names":false,"suffix":""},{"dropping-particle":"","family":"Guo","given":"Huan","non-dropping-particle":"","parse-names":false,"suffix":""},{"dropping-particle":"","family":"Zhao","given":"Xueying","non-dropping-particle":"","parse-names":false,"suffix":""},{"dropping-particle":"","family":"Yin","given":"Zhihua","non-dropping-particle":"","parse-names":false,"suffix":""},{"dropping-particle":"","family":"Yang","given":"Lei","non-dropping-particle":"","parse-names":false,"suffix":""},{"dropping-particle":"","family":"Dai","given":"Juncheng","non-dropping-particle":"","parse-names":false,"suffix":""},{"dropping-particle":"","family":"Hu","given":"Lingmin","non-dropping-particle":"","parse-names":false,"suffix":""},{"dropping-particle":"","family":"Tan","given":"Wen","non-dropping-particle":"","parse-names":false,"suffix":""},{"dropping-particle":"","family":"Li","given":"Zhiqiang","non-dropping-particle":"","parse-names":false,"suffix":""},{"dropping-particle":"","family":"Deng","given":"Qifei","non-dropping-particle":"","parse-names":false,"suffix":""},{"dropping-particle":"","family":"Wang","given":"Jiucun","non-dropping-particle":"","parse-names":false,"suffix":""},{"dropping-particle":"","family":"Wu","given":"Wei","non-dropping-particle":"","parse-names":false,"suffix":""},{"dropping-particle":"","family":"Jin","given":"Guangfu","non-dropping-particle":"","parse-names":false,"suffix":""},{"dropping-particle":"","family":"Jiang","given":"Yue","non-dropping-particle":"","parse-names":false,"suffix":""},{"dropping-particle":"","family":"Yu","given":"Dianke","non-dropping-particle":"","parse-names":false,"suffix":""},{"dropping-particle":"","family":"Zhou","given":"Guoquan","non-dropping-particle":"","parse-names":false,"suffix":""},{"dropping-particle":"","family":"Chen","given":"Hongyan","non-dropping-particle":"","parse-names":false,"suffix":""},{"dropping-particle":"","family":"Guan","given":"Peng","non-dropping-particle":"","parse-names":false,"suffix":""},{"dropping-particle":"","family":"Chen","given":"Yijiang","non-dropping-particle":"","parse-names":false,"suffix":""},{"dropping-particle":"","family":"Shu","given":"Yongqian","non-dropping-particle":"","parse-names":false,"suffix":""},{"dropping-particle":"","family":"Xu","given":"Lin","non-dropping-particle":"","parse-names":false,"suffix":""},{"dropping-particle":"","family":"Liu","given":"Xiangyang","non-dropping-particle":"","parse-names":false,"suffix":""},{"dropping-particle":"","family":"Liu","given":"Li","non-dropping-particle":"","parse-names":false,"suffix":""},{"dropping-particle":"","family":"Xu","given":"Ping","non-dropping-particle":"","parse-names":false,"suffix":""},{"dropping-particle":"","family":"Han","given":"Baohui","non-dropping-particle":"","parse-names":false,"suffix":""},{"dropping-particle":"","family":"Bai","given":"Chunxue","non-dropping-particle":"","parse-names":false,"suffix":""},{"dropping-particle":"","family":"Zhao","given":"Yuxia","non-dropping-particle":"","parse-names":false,"suffix":""},{"dropping-particle":"","family":"Zhang","given":"Haibo","non-dropping-particle":"","parse-names":false,"suffix":""},{"dropping-particle":"","family":"Yan","given":"Ying","non-dropping-particle":"","parse-names":false,"suffix":""},{"dropping-particle":"","family":"Ma","given":"Hongxia","non-dropping-particle":"","parse-names":false,"suffix":""},{"dropping-particle":"","family":"Chen","given":"Jiaping","non-dropping-particle":"","parse-names":false,"suffix":""},{"dropping-particle":"","family":"Chu","given":"Mingjie","non-dropping-particle":"","parse-names":false,"suffix":""},{"dropping-particle":"","family":"Lu","given":"Feng","non-dropping-particle":"","parse-names":false,"suffix":""},{"dropping-particle":"","family":"Zhang","given":"Zhengdong","non-dropping-particle":"","parse-names":false,"suffix":""},{"dropping-particle":"","family":"Chen","given":"Feng","non-dropping-particle":"","parse-names":false,"suffix":""},{"dropping-particle":"","family":"Wang","given":"Xinru","non-dropping-particle":"","parse-names":false,"suffix":""},{"dropping-particle":"","family":"Jin","given":"Li","non-dropping-particle":"","parse-names":false,"suffix":""},{"dropping-particle":"","family":"Lu","given":"Jiachun","non-dropping-particle":"","parse-names":false,"suffix":""},{"dropping-particle":"","family":"Zhou","given":"Baosen","non-dropping-particle":"","parse-names":false,"suffix":""},{"dropping-particle":"","family":"Lu","given":"Daru","non-dropping-particle":"","parse-names":false,"suffix":""},{"dropping-particle":"","family":"Wu","given":"Tangchun","non-dropping-particle":"","parse-names":false,"suffix":""},{"dropping-particle":"","family":"Lin","given":"Dongxin","non-dropping-particle":"","parse-names":false,"suffix":""},{"dropping-particle":"","family":"Shen","given":"Hongbing","non-dropping-particle":"","parse-names":false,"suffix":""}],"container-title":"Nature Genetics","id":"ITEM-8","issue":"8","issued":{"date-parts":[["2011","8"]]},"page":"792-796","publisher":"Nat Genet","title":"A genome-wide association study identifies two new lung cancer susceptibility loci at 13q12.12 and 22q12.2 in Han Chinese","type":"article-journal","volume":"43"},"uris":["http://www.mendeley.com/documents/?uuid=638da8de-fa05-31a2-a742-f5cfe35e4fc8"]}],"mendeley":{"formattedCitation":"[25,26,28,30–32,61,62]","plainTextFormattedCitation":"[25,26,28,30–32,61,62]","previouslyFormattedCitation":"[25,26,28,30–32,59,60]"},"properties":{"noteIndex":0},"schema":"https://github.com/citation-style-language/schema/raw/master/csl-citation.json"}</w:instrText>
      </w:r>
      <w:r w:rsidR="00FA2D22" w:rsidRPr="003A1C99">
        <w:rPr>
          <w:szCs w:val="24"/>
          <w:lang w:val="en-GB"/>
        </w:rPr>
        <w:fldChar w:fldCharType="separate"/>
      </w:r>
      <w:r w:rsidR="007E3DC4" w:rsidRPr="007E3DC4">
        <w:rPr>
          <w:noProof/>
          <w:szCs w:val="24"/>
          <w:lang w:val="en-GB"/>
        </w:rPr>
        <w:t>[25,26,28,30–32,61,62]</w:t>
      </w:r>
      <w:r w:rsidR="00FA2D22" w:rsidRPr="003A1C99">
        <w:rPr>
          <w:szCs w:val="24"/>
          <w:lang w:val="en-GB"/>
        </w:rPr>
        <w:fldChar w:fldCharType="end"/>
      </w:r>
      <w:r w:rsidR="00FA2D22" w:rsidRPr="003A1C99">
        <w:rPr>
          <w:szCs w:val="24"/>
          <w:lang w:val="en-GB"/>
        </w:rPr>
        <w:t xml:space="preserve">. </w:t>
      </w:r>
      <w:r w:rsidR="00484034" w:rsidRPr="003A1C99">
        <w:rPr>
          <w:szCs w:val="24"/>
          <w:lang w:val="en-GB"/>
        </w:rPr>
        <w:t xml:space="preserve">Interestingly, </w:t>
      </w:r>
      <w:r w:rsidR="00484034" w:rsidRPr="003A1C99">
        <w:rPr>
          <w:rFonts w:cstheme="minorHAnsi"/>
          <w:szCs w:val="24"/>
          <w:lang w:val="en-GB"/>
        </w:rPr>
        <w:t xml:space="preserve">the A allele of </w:t>
      </w:r>
      <w:r w:rsidR="00484034" w:rsidRPr="003A1C99">
        <w:rPr>
          <w:rFonts w:cstheme="minorHAnsi"/>
          <w:i/>
          <w:iCs/>
          <w:szCs w:val="24"/>
          <w:lang w:val="en-GB"/>
        </w:rPr>
        <w:t>TERT</w:t>
      </w:r>
      <w:r w:rsidR="00484034" w:rsidRPr="003A1C99">
        <w:rPr>
          <w:rFonts w:cstheme="minorHAnsi"/>
          <w:szCs w:val="24"/>
          <w:lang w:val="en-GB"/>
        </w:rPr>
        <w:t>-2736100 was also associated with increased risk of developing</w:t>
      </w:r>
      <w:r w:rsidR="003F6528" w:rsidRPr="003A1C99">
        <w:rPr>
          <w:rFonts w:cstheme="minorHAnsi"/>
          <w:szCs w:val="24"/>
          <w:lang w:val="en-GB"/>
        </w:rPr>
        <w:t xml:space="preserve"> PDAC </w:t>
      </w:r>
      <w:r w:rsidR="003F6528" w:rsidRPr="003A1C99">
        <w:rPr>
          <w:rFonts w:cstheme="minorHAnsi"/>
          <w:szCs w:val="24"/>
          <w:lang w:val="en-GB"/>
        </w:rPr>
        <w:fldChar w:fldCharType="begin" w:fldLock="1"/>
      </w:r>
      <w:r w:rsidR="006107D1">
        <w:rPr>
          <w:rFonts w:cstheme="minorHAnsi"/>
          <w:szCs w:val="24"/>
          <w:lang w:val="en-GB"/>
        </w:rPr>
        <w:instrText>ADDIN CSL_CITATION {"citationItems":[{"id":"ITEM-1","itemData":{"DOI":"10.1002/ijc.31928","ISSN":"00207136","PMID":"30325019","abstract":"Telomere deregulation is a hallmark of cancer. Telomere length measured in lymphocytes (LTL) has been shown to be a risk marker for several cancers. For pancreatic ductal adenocarcinoma (PDAC) consensus is lacking whether risk is associated with long or short telomeres. Mendelian randomization approaches have shown that a score built from SNPs associated with LTL could be used as a robust risk marker. We explored this approach in a large scale study within the PANcreatic Disease ReseArch (PANDoRA) consortium. We analyzed 10 SNPs (ZNF676-rs409627, TERT-rs2736100, CTC1-rs3027234, DHX35-rs6028466, PXK-rs6772228, NAF1-rs7675998, ZNF208-rs8105767, OBFC1-rs9420907, ACYP2-rs11125529 and TERC-rs10936599) alone and combined in a LTL genetic score (\"teloscore\", which explains 2.2% of the telomere variability) in relation to PDAC risk in 2,374 cases and 4,326 controls. We identified several associations with PDAC risk, among which the strongest were with the TERT-rs2736100 SNP (OR = 1.54; 95%CI 1.35-1.76; p = 1.54 × 10-10 ) and a novel one with the NAF1-rs7675998 SNP (OR = 0.80; 95%CI 0.73-0.88; p = 1.87 × 10-6 , ptrend = 3.27 × 10-7 ). The association of short LTL, measured by the teloscore, with PDAC risk reached genome-wide significance (p = 2.98 × 10-9 for highest vs. lowest quintile; p = 1.82 × 10-10 as a continuous variable). In conclusion, we present a novel genome-wide candidate SNP for PDAC risk (TERT-rs2736100), a completely new signal (NAF1-rs7675998) approaching genome-wide significance and we report a strong association between the teloscore and risk of pancreatic cancer, suggesting that telomeres are a potential risk factor for pancreatic cancer.","author":[{"dropping-particle":"","family":"Campa","given":"Daniele","non-dropping-particle":"","parse-names":false,"suffix":""},{"dropping-particle":"","family":"Matarazzi","given":"Martina","non-dropping-particle":"","parse-names":false,"suffix":""},{"dropping-particle":"","family":"Greenhalf","given":"William","non-dropping-particle":"","parse-names":false,"suffix":""},{"dropping-particle":"","family":"Bijlsma","given":"Maarten","non-dropping-particle":"","parse-names":false,"suffix":""},{"dropping-particle":"","family":"Saum","given":"Kai-Uwe","non-dropping-particle":"","parse-names":false,"suffix":""},{"dropping-particle":"","family":"Pasquali","given":"Claudio","non-dropping-particle":"","parse-names":false,"suffix":""},{"dropping-particle":"","family":"Laarhoven","given":"Hanneke","non-dropping-particle":"van","parse-names":false,"suffix":""},{"dropping-particle":"","family":"Szentesi","given":"Andrea","non-dropping-particle":"","parse-names":false,"suffix":""},{"dropping-particle":"","family":"Federici","given":"Francesca","non-dropping-particle":"","parse-names":false,"suffix":""},{"dropping-particle":"","family":"Vodicka","given":"Pavel","non-dropping-particle":"","parse-names":false,"suffix":""},{"dropping-particle":"","family":"Funel","given":"Niccola","non-dropping-particle":"","parse-names":false,"suffix":""},{"dropping-particle":"","family":"Pezzilli","given":"Raffaele","non-dropping-particle":"","parse-names":false,"suffix":""},{"dropping-particle":"","family":"Bueno-de-Mesquita","given":"H. Bas","non-dropping-particle":"","parse-names":false,"suffix":""},{"dropping-particle":"","family":"Vodickova","given":"Ludmila","non-dropping-particle":"","parse-names":false,"suffix":""},{"dropping-particle":"","family":"Basso","given":"Daniela","non-dropping-particle":"","parse-names":false,"suffix":""},{"dropping-particle":"","family":"Obazee","given":"Ofure","non-dropping-particle":"","parse-names":false,"suffix":""},{"dropping-particle":"","family":"Hackert","given":"Thilo","non-dropping-particle":"","parse-names":false,"suffix":""},{"dropping-particle":"","family":"Soucek","given":"Pavel","non-dropping-particle":"","parse-names":false,"suffix":""},{"dropping-particle":"","family":"Cuk","given":"Katarina","non-dropping-particle":"","parse-names":false,"suffix":""},{"dropping-particle":"","family":"Kaiser","given":"Jörg","non-dropping-particle":"","parse-names":false,"suffix":""},{"dropping-particle":"","family":"Sperti","given":"Cosimo","non-dropping-particle":"","parse-names":false,"suffix":""},{"dropping-particle":"","family":"Lovecek","given":"Martin","non-dropping-particle":"","parse-names":false,"suffix":""},{"dropping-particle":"","family":"Capurso","given":"Gabriele","non-dropping-particle":"","parse-names":false,"suffix":""},{"dropping-particle":"","family":"Mohelnikova-Duchonova","given":"Beatrice","non-dropping-particle":"","parse-names":false,"suffix":""},{"dropping-particle":"","family":"Khaw","given":"Kay-Tee","non-dropping-particle":"","parse-names":false,"suffix":""},{"dropping-particle":"","family":"König","given":"Anna-Katharina","non-dropping-particle":"","parse-names":false,"suffix":""},{"dropping-particle":"","family":"Kupcinskas","given":"Juozas","non-dropping-particle":"","parse-names":false,"suffix":""},{"dropping-particle":"","family":"Kaaks","given":"Rudolf","non-dropping-particle":"","parse-names":false,"suffix":""},{"dropping-particle":"","family":"Bambi","given":"Franco","non-dropping-particle":"","parse-names":false,"suffix":""},{"dropping-particle":"","family":"Archibugi","given":"Livia","non-dropping-particle":"","parse-names":false,"suffix":""},{"dropping-particle":"","family":"Mambrini","given":"Andrea","non-dropping-particle":"","parse-names":false,"suffix":""},{"dropping-particle":"","family":"Cavestro","given":"Giulia Martina","non-dropping-particle":"","parse-names":false,"suffix":""},{"dropping-particle":"","family":"Landi","given":"Stefano","non-dropping-particle":"","parse-names":false,"suffix":""},{"dropping-particle":"","family":"Hegyi","given":"Péter","non-dropping-particle":"","parse-names":false,"suffix":""},{"dropping-particle":"","family":"Izbicki","given":"Jakob R.","non-dropping-particle":"","parse-names":false,"suffix":""},{"dropping-particle":"","family":"Gioffreda","given":"Domenica","non-dropping-particle":"","parse-names":false,"suffix":""},{"dropping-particle":"","family":"Zambon","given":"Carlo Federico","non-dropping-particle":"","parse-names":false,"suffix":""},{"dropping-particle":"","family":"Tavano","given":"Francesca","non-dropping-particle":"","parse-names":false,"suffix":""},{"dropping-particle":"","family":"Talar-Wojnarowska","given":"Renata","non-dropping-particle":"","parse-names":false,"suffix":""},{"dropping-particle":"","family":"Jamroziak","given":"Krzysztof","non-dropping-particle":"","parse-names":false,"suffix":""},{"dropping-particle":"","family":"Key","given":"Timothy J.","non-dropping-particle":"","parse-names":false,"suffix":""},{"dropping-particle":"","family":"Fave","given":"Gianfranco Delle","non-dropping-particle":"","parse-names":false,"suffix":""},{"dropping-particle":"","family":"Strobel","given":"Oliver","non-dropping-particle":"","parse-names":false,"suffix":""},{"dropping-particle":"","family":"Jonaitis","given":"Laimas","non-dropping-particle":"","parse-names":false,"suffix":""},{"dropping-particle":"","family":"Andriulli","given":"Angelo","non-dropping-particle":"","parse-names":false,"suffix":""},{"dropping-particle":"","family":"Lawlor","given":"Rita T.","non-dropping-particle":"","parse-names":false,"suffix":""},{"dropping-particle":"","family":"Pirozzi","given":"Felice","non-dropping-particle":"","parse-names":false,"suffix":""},{"dropping-particle":"","family":"Katzke","given":"Verena","non-dropping-particle":"","parse-names":false,"suffix":""},{"dropping-particle":"","family":"Valsuani","given":"Chiara","non-dropping-particle":"","parse-names":false,"suffix":""},{"dropping-particle":"","family":"Vashist","given":"Yogesh K.","non-dropping-particle":"","parse-names":false,"suffix":""},{"dropping-particle":"","family":"Brenner","given":"Hermann","non-dropping-particle":"","parse-names":false,"suffix":""},{"dropping-particle":"","family":"Canzian","given":"Federico","non-dropping-particle":"","parse-names":false,"suffix":""}],"container-title":"International Journal of Cancer","id":"ITEM-1","issue":"6","issued":{"date-parts":[["2018","11","12"]]},"page":"1275-1283","title":"Genetic determinants of telomere length and risk of pancreatic cancer: A PANDoRA study","type":"article-journal","volume":"144"},"uris":["http://www.mendeley.com/documents/?uuid=926e9570-2ed2-4774-bb87-4a0d9c645f92"]}],"mendeley":{"formattedCitation":"[24]","plainTextFormattedCitation":"[24]","previouslyFormattedCitation":"[24]"},"properties":{"noteIndex":0},"schema":"https://github.com/citation-style-language/schema/raw/master/csl-citation.json"}</w:instrText>
      </w:r>
      <w:r w:rsidR="003F6528" w:rsidRPr="003A1C99">
        <w:rPr>
          <w:rFonts w:cstheme="minorHAnsi"/>
          <w:szCs w:val="24"/>
          <w:lang w:val="en-GB"/>
        </w:rPr>
        <w:fldChar w:fldCharType="separate"/>
      </w:r>
      <w:r w:rsidR="006107D1" w:rsidRPr="006107D1">
        <w:rPr>
          <w:rFonts w:cstheme="minorHAnsi"/>
          <w:noProof/>
          <w:szCs w:val="24"/>
          <w:lang w:val="en-GB"/>
        </w:rPr>
        <w:t>[24]</w:t>
      </w:r>
      <w:r w:rsidR="003F6528" w:rsidRPr="003A1C99">
        <w:rPr>
          <w:rFonts w:cstheme="minorHAnsi"/>
          <w:szCs w:val="24"/>
          <w:lang w:val="en-GB"/>
        </w:rPr>
        <w:fldChar w:fldCharType="end"/>
      </w:r>
      <w:r w:rsidR="003F6528" w:rsidRPr="003A1C99">
        <w:rPr>
          <w:rFonts w:cstheme="minorHAnsi"/>
          <w:szCs w:val="24"/>
          <w:lang w:val="en-GB"/>
        </w:rPr>
        <w:t xml:space="preserve">. </w:t>
      </w:r>
      <w:r w:rsidR="00FD0855" w:rsidRPr="003A1C99">
        <w:rPr>
          <w:rFonts w:cstheme="minorHAnsi"/>
          <w:szCs w:val="24"/>
          <w:lang w:val="en-GB"/>
        </w:rPr>
        <w:t>This observation is intriguing considering that the two disease</w:t>
      </w:r>
      <w:r w:rsidR="00E81838" w:rsidRPr="003A1C99">
        <w:rPr>
          <w:rFonts w:cstheme="minorHAnsi"/>
          <w:szCs w:val="24"/>
          <w:lang w:val="en-GB"/>
        </w:rPr>
        <w:t>s</w:t>
      </w:r>
      <w:r w:rsidR="00FD0855" w:rsidRPr="003A1C99">
        <w:rPr>
          <w:rFonts w:cstheme="minorHAnsi"/>
          <w:szCs w:val="24"/>
          <w:lang w:val="en-GB"/>
        </w:rPr>
        <w:t xml:space="preserve"> seem to share only a modest portion of risk loci</w:t>
      </w:r>
      <w:r w:rsidR="00E81838" w:rsidRPr="003A1C99">
        <w:rPr>
          <w:rFonts w:cstheme="minorHAnsi"/>
          <w:szCs w:val="24"/>
          <w:lang w:val="en-GB"/>
        </w:rPr>
        <w:t xml:space="preserve"> </w:t>
      </w:r>
      <w:r w:rsidR="00E81838" w:rsidRPr="003A1C99">
        <w:rPr>
          <w:rFonts w:cstheme="minorHAnsi"/>
          <w:szCs w:val="24"/>
          <w:lang w:val="en-GB"/>
        </w:rPr>
        <w:fldChar w:fldCharType="begin" w:fldLock="1"/>
      </w:r>
      <w:r w:rsidR="006107D1">
        <w:rPr>
          <w:rFonts w:cstheme="minorHAnsi"/>
          <w:szCs w:val="24"/>
          <w:lang w:val="en-GB"/>
        </w:rPr>
        <w:instrText>ADDIN CSL_CITATION {"citationItems":[{"id":"ITEM-1","itemData":{"DOI":"10.1093/carcin/bgx150","ISSN":"1460-2180","PMID":"29309705","abstract":"Pancreatic neuroendocrine neoplasms (pNEN) account for less than 5% of all pancreatic neoplasms and genetic association studies on susceptibility to the disease are limited. We sought to identify possible overlap of genetic susceptibility loci between pancreatic ductal adenocarcinoma (PDAC) and pNEN; therefore, PDAC susceptibility variants (n = 23) from Caucasian genome-wide association studies (GWAS) were genotyped in 369 pNEN cases and 3277 controls from the PANcreatic Disease ReseArch (PANDoRA) consortium to evaluate the odds associated with pNEN risk, disease onset and tumor characteristics. Main effect analyses showed four PDAC susceptibility variants-rs9854771, rs1561927, rs9543325 and rs10919791 to be associated with pNEN risk. Subsequently, only associations with rs9543325, rs10919791 and rs1561927 were noteworthy with false positive report probability (FPRP) tests. Stratified analyses considering age at onset (50-year threshold), showed rs2736098, rs16986825 and rs9854771 to be associated with risk of developing pNEN at a younger age. Stratified analyses also showed some single nucleotide polymorphisms to be associated with different degrees of tumor grade, metastatic potential and functionality. Our results identify known GWAS PDAC susceptibility loci, which may also be involved in sporadic pNEN etiology and suggest that some genetic mechanisms governing pathogenesis of these two entities may be similar, with few of these loci being more influential in younger cases or tumor subtypes.","author":[{"dropping-particle":"","family":"Obazee","given":"Ofure","non-dropping-particle":"","parse-names":false,"suffix":""},{"dropping-particle":"","family":"Capurso","given":"Gabriele","non-dropping-particle":"","parse-names":false,"suffix":""},{"dropping-particle":"","family":"Tavano","given":"Francesca","non-dropping-particle":"","parse-names":false,"suffix":""},{"dropping-particle":"","family":"Archibugi","given":"Livia","non-dropping-particle":"","parse-names":false,"suffix":""},{"dropping-particle":"","family":"Bonis","given":"Antonio","non-dropping-particle":"De","parse-names":false,"suffix":""},{"dropping-particle":"","family":"Greenhalf","given":"William","non-dropping-particle":"","parse-names":false,"suffix":""},{"dropping-particle":"","family":"Key","given":"Tim","non-dropping-particle":"","parse-names":false,"suffix":""},{"dropping-particle":"","family":"Pasquali","given":"Claudio","non-dropping-particle":"","parse-names":false,"suffix":""},{"dropping-particle":"","family":"Milanetto","given":"Anna Caterina","non-dropping-particle":"","parse-names":false,"suffix":""},{"dropping-particle":"","family":"Hackert","given":"Thilo","non-dropping-particle":"","parse-names":false,"suffix":""},{"dropping-particle":"","family":"Fogar","given":"Paola","non-dropping-particle":"","parse-names":false,"suffix":""},{"dropping-particle":"","family":"Liço","given":"Valbona","non-dropping-particle":"","parse-names":false,"suffix":""},{"dropping-particle":"","family":"Dervenis","given":"Christos","non-dropping-particle":"","parse-names":false,"suffix":""},{"dropping-particle":"","family":"Lawlor","given":"Rita T.","non-dropping-particle":"","parse-names":false,"suffix":""},{"dropping-particle":"","family":"Landoni","given":"Luca","non-dropping-particle":"","parse-names":false,"suffix":""},{"dropping-particle":"","family":"Gazouli","given":"Maria","non-dropping-particle":"","parse-names":false,"suffix":""},{"dropping-particle":"","family":"Zambon","given":"Carlo Federico","non-dropping-particle":"","parse-names":false,"suffix":""},{"dropping-particle":"","family":"Funel","given":"Niccola","non-dropping-particle":"","parse-names":false,"suffix":""},{"dropping-particle":"","family":"Strobel","given":"Oliver","non-dropping-particle":"","parse-names":false,"suffix":""},{"dropping-particle":"","family":"Jamroziak","given":"Krzysztof","non-dropping-particle":"","parse-names":false,"suffix":""},{"dropping-particle":"","family":"Cantù","given":"Cinzia","non-dropping-particle":"","parse-names":false,"suffix":""},{"dropping-particle":"","family":"Malecka-Panas","given":"Ewa","non-dropping-particle":"","parse-names":false,"suffix":""},{"dropping-particle":"","family":"Landi","given":"Stefano","non-dropping-particle":"","parse-names":false,"suffix":""},{"dropping-particle":"","family":"Neoptolemos","given":"John P.","non-dropping-particle":"","parse-names":false,"suffix":""},{"dropping-particle":"","family":"Basso","given":"Daniela","non-dropping-particle":"","parse-names":false,"suffix":""},{"dropping-particle":"","family":"Talar-Wojnarowska","given":"Renata","non-dropping-particle":"","parse-names":false,"suffix":""},{"dropping-particle":"","family":"Rinzivillo","given":"Maria","non-dropping-particle":"","parse-names":false,"suffix":""},{"dropping-particle":"","family":"Andriulli","given":"Angelo","non-dropping-particle":"","parse-names":false,"suffix":""},{"dropping-particle":"","family":"Canzian","given":"Federico","non-dropping-particle":"","parse-names":false,"suffix":""},{"dropping-particle":"","family":"Campa","given":"Daniele","non-dropping-particle":"","parse-names":false,"suffix":""}],"container-title":"Carcinogenesis","id":"ITEM-1","issue":"3","issued":{"date-parts":[["2018","3","8"]]},"language":"eng","page":"360-367","publisher":"Oxford University Press","publisher-place":"England","title":"Common genetic variants associated with pancreatic adenocarcinoma may also modify risk of pancreatic neuroendocrine neoplasms.","type":"article-journal","volume":"39"},"uris":["http://www.mendeley.com/documents/?uuid=b696815c-8fee-40f5-89ae-a83b140ec48c"]}],"mendeley":{"formattedCitation":"[16]","plainTextFormattedCitation":"[16]","previouslyFormattedCitation":"[16]"},"properties":{"noteIndex":0},"schema":"https://github.com/citation-style-language/schema/raw/master/csl-citation.json"}</w:instrText>
      </w:r>
      <w:r w:rsidR="00E81838" w:rsidRPr="003A1C99">
        <w:rPr>
          <w:rFonts w:cstheme="minorHAnsi"/>
          <w:szCs w:val="24"/>
          <w:lang w:val="en-GB"/>
        </w:rPr>
        <w:fldChar w:fldCharType="separate"/>
      </w:r>
      <w:r w:rsidR="006107D1" w:rsidRPr="006107D1">
        <w:rPr>
          <w:rFonts w:cstheme="minorHAnsi"/>
          <w:noProof/>
          <w:szCs w:val="24"/>
          <w:lang w:val="en-GB"/>
        </w:rPr>
        <w:t>[16]</w:t>
      </w:r>
      <w:r w:rsidR="00E81838" w:rsidRPr="003A1C99">
        <w:rPr>
          <w:rFonts w:cstheme="minorHAnsi"/>
          <w:szCs w:val="24"/>
          <w:lang w:val="en-GB"/>
        </w:rPr>
        <w:fldChar w:fldCharType="end"/>
      </w:r>
      <w:r w:rsidR="00FD0855" w:rsidRPr="003A1C99">
        <w:rPr>
          <w:rFonts w:cstheme="minorHAnsi"/>
          <w:szCs w:val="24"/>
          <w:lang w:val="en-GB"/>
        </w:rPr>
        <w:t>. Even though this variant is one of the most studied in the human genome</w:t>
      </w:r>
      <w:r w:rsidR="00E81838" w:rsidRPr="003A1C99">
        <w:rPr>
          <w:rFonts w:cstheme="minorHAnsi"/>
          <w:szCs w:val="24"/>
          <w:lang w:val="en-GB"/>
        </w:rPr>
        <w:t>,</w:t>
      </w:r>
      <w:r w:rsidR="00FD0855" w:rsidRPr="003A1C99">
        <w:rPr>
          <w:rFonts w:cstheme="minorHAnsi"/>
          <w:szCs w:val="24"/>
          <w:lang w:val="en-GB"/>
        </w:rPr>
        <w:t xml:space="preserve"> it is hard to explain the molecular mechanism of the associations across a plethora of phenotypes, considering that the variant is not an eQTL</w:t>
      </w:r>
      <w:r w:rsidR="00E81838" w:rsidRPr="003A1C99">
        <w:rPr>
          <w:rFonts w:cstheme="minorHAnsi"/>
          <w:szCs w:val="24"/>
          <w:lang w:val="en-GB"/>
        </w:rPr>
        <w:t>,</w:t>
      </w:r>
      <w:r w:rsidR="00FD0855" w:rsidRPr="003A1C99">
        <w:rPr>
          <w:rFonts w:cstheme="minorHAnsi"/>
          <w:szCs w:val="24"/>
          <w:lang w:val="en-GB"/>
        </w:rPr>
        <w:t xml:space="preserve"> and it does not seem to harbo</w:t>
      </w:r>
      <w:r w:rsidR="00E81838" w:rsidRPr="003A1C99">
        <w:rPr>
          <w:rFonts w:cstheme="minorHAnsi"/>
          <w:szCs w:val="24"/>
          <w:lang w:val="en-GB"/>
        </w:rPr>
        <w:t>u</w:t>
      </w:r>
      <w:r w:rsidR="00FD0855" w:rsidRPr="003A1C99">
        <w:rPr>
          <w:rFonts w:cstheme="minorHAnsi"/>
          <w:szCs w:val="24"/>
          <w:lang w:val="en-GB"/>
        </w:rPr>
        <w:t xml:space="preserve">r regulatory or functional potential. A possible explanation could be that </w:t>
      </w:r>
      <w:r w:rsidR="00FD0855" w:rsidRPr="003A1C99">
        <w:rPr>
          <w:rFonts w:cstheme="minorHAnsi"/>
          <w:i/>
          <w:iCs/>
          <w:szCs w:val="24"/>
          <w:lang w:val="en-GB"/>
        </w:rPr>
        <w:t>TERT</w:t>
      </w:r>
      <w:r w:rsidR="00FD0855" w:rsidRPr="003A1C99">
        <w:rPr>
          <w:rFonts w:cstheme="minorHAnsi"/>
          <w:szCs w:val="24"/>
          <w:lang w:val="en-GB"/>
        </w:rPr>
        <w:t>-rs2736100 is just a proxy for the variant that is responsible for the widespread associations. Fine</w:t>
      </w:r>
      <w:r w:rsidR="00E81838" w:rsidRPr="003A1C99">
        <w:rPr>
          <w:rFonts w:cstheme="minorHAnsi"/>
          <w:szCs w:val="24"/>
          <w:lang w:val="en-GB"/>
        </w:rPr>
        <w:t>-</w:t>
      </w:r>
      <w:r w:rsidR="00FD0855" w:rsidRPr="003A1C99">
        <w:rPr>
          <w:rFonts w:cstheme="minorHAnsi"/>
          <w:szCs w:val="24"/>
          <w:lang w:val="en-GB"/>
        </w:rPr>
        <w:t>mapping studies on multiple cancer types</w:t>
      </w:r>
      <w:r w:rsidR="00316EE1" w:rsidRPr="003A1C99">
        <w:rPr>
          <w:rFonts w:cstheme="minorHAnsi"/>
          <w:szCs w:val="24"/>
          <w:lang w:val="en-GB"/>
        </w:rPr>
        <w:t xml:space="preserve"> aimed at uncovering low frequency and rare variants</w:t>
      </w:r>
      <w:r w:rsidR="00FD0855" w:rsidRPr="003A1C99">
        <w:rPr>
          <w:rFonts w:cstheme="minorHAnsi"/>
          <w:szCs w:val="24"/>
          <w:lang w:val="en-GB"/>
        </w:rPr>
        <w:t xml:space="preserve"> are warranted to</w:t>
      </w:r>
      <w:r w:rsidR="009604A1" w:rsidRPr="003A1C99">
        <w:rPr>
          <w:rFonts w:cstheme="minorHAnsi"/>
          <w:szCs w:val="24"/>
          <w:lang w:val="en-GB"/>
        </w:rPr>
        <w:t xml:space="preserve"> </w:t>
      </w:r>
      <w:r w:rsidR="00E81838" w:rsidRPr="003A1C99">
        <w:rPr>
          <w:rFonts w:cstheme="minorHAnsi"/>
          <w:szCs w:val="24"/>
          <w:lang w:val="en-GB"/>
        </w:rPr>
        <w:t>understand better</w:t>
      </w:r>
      <w:r w:rsidR="00316EE1" w:rsidRPr="003A1C99">
        <w:rPr>
          <w:rFonts w:cstheme="minorHAnsi"/>
          <w:szCs w:val="24"/>
          <w:lang w:val="en-GB"/>
        </w:rPr>
        <w:t xml:space="preserve"> the mechanistic link of the associations identified through the association studies.</w:t>
      </w:r>
    </w:p>
    <w:p w14:paraId="2FF1050E" w14:textId="5D157B9D" w:rsidR="007E2F40" w:rsidRDefault="00484034" w:rsidP="00943D69">
      <w:pPr>
        <w:spacing w:line="360" w:lineRule="auto"/>
        <w:rPr>
          <w:rFonts w:cstheme="minorHAnsi"/>
          <w:szCs w:val="24"/>
          <w:lang w:val="en-GB"/>
        </w:rPr>
      </w:pPr>
      <w:r w:rsidRPr="003A1C99">
        <w:rPr>
          <w:rFonts w:cstheme="minorHAnsi"/>
          <w:szCs w:val="24"/>
          <w:lang w:val="en-GB"/>
        </w:rPr>
        <w:t xml:space="preserve">The </w:t>
      </w:r>
      <w:r w:rsidR="00F337C7" w:rsidRPr="003A1C99">
        <w:rPr>
          <w:rFonts w:cstheme="minorHAnsi"/>
          <w:szCs w:val="24"/>
          <w:lang w:val="en-GB"/>
        </w:rPr>
        <w:t xml:space="preserve">association between </w:t>
      </w:r>
      <w:r w:rsidR="00667490" w:rsidRPr="003A1C99">
        <w:rPr>
          <w:i/>
          <w:lang w:val="en-GB" w:eastAsia="it-IT"/>
        </w:rPr>
        <w:t>ZNF676</w:t>
      </w:r>
      <w:r w:rsidR="00667490" w:rsidRPr="003A1C99">
        <w:rPr>
          <w:lang w:val="en-GB" w:eastAsia="it-IT"/>
        </w:rPr>
        <w:t>-</w:t>
      </w:r>
      <w:r w:rsidR="007E2F40" w:rsidRPr="003A1C99">
        <w:rPr>
          <w:rFonts w:cstheme="minorHAnsi"/>
          <w:szCs w:val="24"/>
          <w:lang w:val="en-GB"/>
        </w:rPr>
        <w:t xml:space="preserve">rs409627 </w:t>
      </w:r>
      <w:r w:rsidR="00F337C7" w:rsidRPr="003A1C99">
        <w:rPr>
          <w:rFonts w:cstheme="minorHAnsi"/>
          <w:szCs w:val="24"/>
          <w:lang w:val="en-GB"/>
        </w:rPr>
        <w:t xml:space="preserve">and </w:t>
      </w:r>
      <w:r w:rsidR="007E2F40" w:rsidRPr="003A1C99">
        <w:rPr>
          <w:rFonts w:cstheme="minorHAnsi"/>
          <w:szCs w:val="24"/>
          <w:lang w:val="en-GB"/>
        </w:rPr>
        <w:t xml:space="preserve">risk of developing </w:t>
      </w:r>
      <w:proofErr w:type="spellStart"/>
      <w:r w:rsidR="00FA698C" w:rsidRPr="003A1C99">
        <w:rPr>
          <w:rFonts w:cstheme="minorHAnsi"/>
          <w:szCs w:val="24"/>
          <w:lang w:val="en-GB"/>
        </w:rPr>
        <w:t>PanNE</w:t>
      </w:r>
      <w:r w:rsidR="00FA698C">
        <w:rPr>
          <w:rFonts w:cstheme="minorHAnsi"/>
          <w:szCs w:val="24"/>
          <w:lang w:val="en-GB"/>
        </w:rPr>
        <w:t>N</w:t>
      </w:r>
      <w:proofErr w:type="spellEnd"/>
      <w:r w:rsidR="00FA698C" w:rsidRPr="003A1C99">
        <w:rPr>
          <w:rFonts w:cstheme="minorHAnsi"/>
          <w:szCs w:val="24"/>
          <w:lang w:val="en-GB"/>
        </w:rPr>
        <w:t xml:space="preserve"> </w:t>
      </w:r>
      <w:r w:rsidR="00F337C7" w:rsidRPr="003A1C99">
        <w:rPr>
          <w:rFonts w:cstheme="minorHAnsi"/>
          <w:szCs w:val="24"/>
          <w:lang w:val="en-GB"/>
        </w:rPr>
        <w:t>was also observed</w:t>
      </w:r>
      <w:r w:rsidR="007E2F40" w:rsidRPr="003A1C99">
        <w:rPr>
          <w:rFonts w:cstheme="minorHAnsi"/>
          <w:szCs w:val="24"/>
          <w:lang w:val="en-GB"/>
        </w:rPr>
        <w:t xml:space="preserve">. </w:t>
      </w:r>
      <w:r w:rsidR="000A4D89" w:rsidRPr="003A1C99">
        <w:rPr>
          <w:rFonts w:cstheme="minorHAnsi"/>
          <w:szCs w:val="24"/>
          <w:lang w:val="en-GB"/>
        </w:rPr>
        <w:t xml:space="preserve">All the annotation tools used in our study suggest </w:t>
      </w:r>
      <w:r w:rsidR="00316EE1" w:rsidRPr="003A1C99">
        <w:rPr>
          <w:rFonts w:cstheme="minorHAnsi"/>
          <w:szCs w:val="24"/>
          <w:lang w:val="en-GB"/>
        </w:rPr>
        <w:t>no functional relevance for this polymorphism</w:t>
      </w:r>
      <w:r w:rsidR="001A0446" w:rsidRPr="003A1C99">
        <w:rPr>
          <w:rFonts w:cstheme="minorHAnsi"/>
          <w:szCs w:val="24"/>
          <w:lang w:val="en-GB"/>
        </w:rPr>
        <w:t xml:space="preserve">. In contrast with </w:t>
      </w:r>
      <w:r w:rsidR="001A0446" w:rsidRPr="003A1C99">
        <w:rPr>
          <w:rFonts w:cstheme="minorHAnsi"/>
          <w:i/>
          <w:iCs/>
          <w:szCs w:val="24"/>
          <w:lang w:val="en-GB"/>
        </w:rPr>
        <w:t>TERT</w:t>
      </w:r>
      <w:r w:rsidR="001A0446" w:rsidRPr="003A1C99">
        <w:rPr>
          <w:rFonts w:cstheme="minorHAnsi"/>
          <w:szCs w:val="24"/>
          <w:lang w:val="en-GB"/>
        </w:rPr>
        <w:t>-rs2736100</w:t>
      </w:r>
      <w:r w:rsidR="00355C0A" w:rsidRPr="003A1C99">
        <w:rPr>
          <w:rFonts w:cstheme="minorHAnsi"/>
          <w:szCs w:val="24"/>
          <w:lang w:val="en-GB"/>
        </w:rPr>
        <w:t xml:space="preserve">, </w:t>
      </w:r>
      <w:r w:rsidR="00667490" w:rsidRPr="003A1C99">
        <w:rPr>
          <w:i/>
          <w:lang w:val="en-GB" w:eastAsia="it-IT"/>
        </w:rPr>
        <w:t>ZNF676</w:t>
      </w:r>
      <w:r w:rsidR="00667490" w:rsidRPr="003A1C99">
        <w:rPr>
          <w:lang w:val="en-GB" w:eastAsia="it-IT"/>
        </w:rPr>
        <w:t>-</w:t>
      </w:r>
      <w:r w:rsidR="00355C0A" w:rsidRPr="003A1C99">
        <w:rPr>
          <w:rFonts w:cstheme="minorHAnsi"/>
          <w:szCs w:val="24"/>
          <w:lang w:val="en-GB"/>
        </w:rPr>
        <w:t>rs409627 is not reported as a pleiotropic variant</w:t>
      </w:r>
      <w:r w:rsidR="003F6528" w:rsidRPr="003A1C99">
        <w:rPr>
          <w:rFonts w:cstheme="minorHAnsi"/>
          <w:szCs w:val="24"/>
          <w:lang w:val="en-GB"/>
        </w:rPr>
        <w:t>,</w:t>
      </w:r>
      <w:r w:rsidR="00355C0A" w:rsidRPr="003A1C99">
        <w:rPr>
          <w:rFonts w:cstheme="minorHAnsi"/>
          <w:szCs w:val="24"/>
          <w:lang w:val="en-GB"/>
        </w:rPr>
        <w:t xml:space="preserve"> and it seems to be specifically associated with TL. This evidence suggests that the effect </w:t>
      </w:r>
      <w:r w:rsidR="003F6528" w:rsidRPr="003A1C99">
        <w:rPr>
          <w:rFonts w:cstheme="minorHAnsi"/>
          <w:szCs w:val="24"/>
          <w:lang w:val="en-GB"/>
        </w:rPr>
        <w:t xml:space="preserve">observed is mediated only by </w:t>
      </w:r>
      <w:r w:rsidR="00A64581">
        <w:rPr>
          <w:rFonts w:cstheme="minorHAnsi"/>
          <w:szCs w:val="24"/>
          <w:lang w:val="en-GB"/>
        </w:rPr>
        <w:t>TL</w:t>
      </w:r>
      <w:r w:rsidR="003F6528" w:rsidRPr="003A1C99">
        <w:rPr>
          <w:rFonts w:cstheme="minorHAnsi"/>
          <w:szCs w:val="24"/>
          <w:lang w:val="en-GB"/>
        </w:rPr>
        <w:t xml:space="preserve">, </w:t>
      </w:r>
      <w:r w:rsidR="00355C0A" w:rsidRPr="003A1C99">
        <w:rPr>
          <w:rFonts w:cstheme="minorHAnsi"/>
          <w:szCs w:val="24"/>
          <w:lang w:val="en-GB"/>
        </w:rPr>
        <w:t xml:space="preserve">highlighting </w:t>
      </w:r>
      <w:r w:rsidR="00A64581">
        <w:rPr>
          <w:rFonts w:cstheme="minorHAnsi"/>
          <w:szCs w:val="24"/>
          <w:lang w:val="en-GB"/>
        </w:rPr>
        <w:t>its</w:t>
      </w:r>
      <w:r w:rsidR="00A64581" w:rsidRPr="003A1C99">
        <w:rPr>
          <w:rFonts w:cstheme="minorHAnsi"/>
          <w:szCs w:val="24"/>
          <w:lang w:val="en-GB"/>
        </w:rPr>
        <w:t xml:space="preserve"> </w:t>
      </w:r>
      <w:r w:rsidR="00355C0A" w:rsidRPr="003A1C99">
        <w:rPr>
          <w:rFonts w:cstheme="minorHAnsi"/>
          <w:szCs w:val="24"/>
          <w:lang w:val="en-GB"/>
        </w:rPr>
        <w:t xml:space="preserve">importance in </w:t>
      </w:r>
      <w:proofErr w:type="spellStart"/>
      <w:r w:rsidR="00FA698C" w:rsidRPr="003A1C99">
        <w:rPr>
          <w:rFonts w:cstheme="minorHAnsi"/>
          <w:szCs w:val="24"/>
          <w:lang w:val="en-GB"/>
        </w:rPr>
        <w:t>PanNE</w:t>
      </w:r>
      <w:r w:rsidR="00FA698C">
        <w:rPr>
          <w:rFonts w:cstheme="minorHAnsi"/>
          <w:szCs w:val="24"/>
          <w:lang w:val="en-GB"/>
        </w:rPr>
        <w:t>N</w:t>
      </w:r>
      <w:proofErr w:type="spellEnd"/>
      <w:r w:rsidR="00FA698C" w:rsidRPr="003A1C99">
        <w:rPr>
          <w:rFonts w:cstheme="minorHAnsi"/>
          <w:szCs w:val="24"/>
          <w:lang w:val="en-GB"/>
        </w:rPr>
        <w:t xml:space="preserve"> </w:t>
      </w:r>
      <w:r w:rsidR="00667490" w:rsidRPr="003A1C99">
        <w:rPr>
          <w:rFonts w:cstheme="minorHAnsi"/>
          <w:szCs w:val="24"/>
          <w:lang w:val="en-GB"/>
        </w:rPr>
        <w:t>aetiology</w:t>
      </w:r>
      <w:r w:rsidR="00355C0A" w:rsidRPr="003A1C99">
        <w:rPr>
          <w:rFonts w:cstheme="minorHAnsi"/>
          <w:szCs w:val="24"/>
          <w:lang w:val="en-GB"/>
        </w:rPr>
        <w:t xml:space="preserve">. </w:t>
      </w:r>
      <w:r w:rsidR="00F3455F" w:rsidRPr="003A1C99">
        <w:rPr>
          <w:rFonts w:cstheme="minorHAnsi"/>
          <w:szCs w:val="24"/>
          <w:lang w:val="en-GB"/>
        </w:rPr>
        <w:t>T</w:t>
      </w:r>
      <w:r w:rsidR="003F6528" w:rsidRPr="003A1C99">
        <w:rPr>
          <w:rFonts w:cstheme="minorHAnsi"/>
          <w:szCs w:val="24"/>
          <w:lang w:val="en-GB"/>
        </w:rPr>
        <w:t xml:space="preserve">he C allele of </w:t>
      </w:r>
      <w:r w:rsidR="003F6528" w:rsidRPr="003A1C99">
        <w:rPr>
          <w:i/>
          <w:lang w:val="en-GB" w:eastAsia="it-IT"/>
        </w:rPr>
        <w:t>ZNF676</w:t>
      </w:r>
      <w:r w:rsidR="003F6528" w:rsidRPr="003A1C99">
        <w:rPr>
          <w:lang w:val="en-GB" w:eastAsia="it-IT"/>
        </w:rPr>
        <w:t>-</w:t>
      </w:r>
      <w:r w:rsidR="003F6528" w:rsidRPr="003A1C99">
        <w:rPr>
          <w:rFonts w:cstheme="minorHAnsi"/>
          <w:szCs w:val="24"/>
          <w:lang w:val="en-GB"/>
        </w:rPr>
        <w:t xml:space="preserve">rs409627 </w:t>
      </w:r>
      <w:r w:rsidR="00E2742D">
        <w:rPr>
          <w:rFonts w:cstheme="minorHAnsi"/>
          <w:szCs w:val="24"/>
          <w:lang w:val="en-GB"/>
        </w:rPr>
        <w:t xml:space="preserve">that is </w:t>
      </w:r>
      <w:r w:rsidR="003F6528" w:rsidRPr="003A1C99">
        <w:rPr>
          <w:rFonts w:cstheme="minorHAnsi"/>
          <w:szCs w:val="24"/>
          <w:lang w:val="en-GB"/>
        </w:rPr>
        <w:t>associat</w:t>
      </w:r>
      <w:r w:rsidR="00F3455F" w:rsidRPr="003A1C99">
        <w:rPr>
          <w:rFonts w:cstheme="minorHAnsi"/>
          <w:szCs w:val="24"/>
          <w:lang w:val="en-GB"/>
        </w:rPr>
        <w:t>ed</w:t>
      </w:r>
      <w:r w:rsidR="003F6528" w:rsidRPr="003A1C99">
        <w:rPr>
          <w:rFonts w:cstheme="minorHAnsi"/>
          <w:szCs w:val="24"/>
          <w:lang w:val="en-GB"/>
        </w:rPr>
        <w:t xml:space="preserve"> with increased risk is also associated with </w:t>
      </w:r>
      <w:r w:rsidR="00F3455F" w:rsidRPr="003A1C99">
        <w:rPr>
          <w:rFonts w:cstheme="minorHAnsi"/>
          <w:szCs w:val="24"/>
          <w:lang w:val="en-GB"/>
        </w:rPr>
        <w:t>longer</w:t>
      </w:r>
      <w:r w:rsidR="003F6528" w:rsidRPr="003A1C99">
        <w:rPr>
          <w:rFonts w:cstheme="minorHAnsi"/>
          <w:szCs w:val="24"/>
          <w:lang w:val="en-GB"/>
        </w:rPr>
        <w:t xml:space="preserve"> TL</w:t>
      </w:r>
      <w:r w:rsidR="000B2D63">
        <w:rPr>
          <w:rFonts w:cstheme="minorHAnsi"/>
          <w:szCs w:val="24"/>
          <w:lang w:val="en-GB"/>
        </w:rPr>
        <w:t xml:space="preserve"> </w:t>
      </w:r>
      <w:r w:rsidR="000B2D63" w:rsidRPr="003A1C99">
        <w:rPr>
          <w:szCs w:val="24"/>
          <w:lang w:val="en-GB"/>
        </w:rPr>
        <w:t xml:space="preserve">(with an estimated increase of </w:t>
      </w:r>
      <w:r w:rsidR="000B2D63">
        <w:rPr>
          <w:szCs w:val="24"/>
          <w:lang w:val="en-GB"/>
        </w:rPr>
        <w:t>103.2</w:t>
      </w:r>
      <w:r w:rsidR="000B2D63" w:rsidRPr="003A1C99">
        <w:rPr>
          <w:szCs w:val="24"/>
          <w:lang w:val="en-GB"/>
        </w:rPr>
        <w:t xml:space="preserve"> bp</w:t>
      </w:r>
      <w:r w:rsidR="00737824">
        <w:rPr>
          <w:szCs w:val="24"/>
          <w:lang w:val="en-GB"/>
        </w:rPr>
        <w:t xml:space="preserve"> per allele</w:t>
      </w:r>
      <w:r w:rsidR="000B2D63">
        <w:rPr>
          <w:szCs w:val="24"/>
          <w:lang w:val="en-GB"/>
        </w:rPr>
        <w:t xml:space="preserve">) </w:t>
      </w:r>
      <w:r w:rsidR="000B2D63">
        <w:rPr>
          <w:szCs w:val="24"/>
          <w:lang w:val="en-GB"/>
        </w:rPr>
        <w:fldChar w:fldCharType="begin" w:fldLock="1"/>
      </w:r>
      <w:r w:rsidR="006107D1">
        <w:rPr>
          <w:szCs w:val="24"/>
          <w:lang w:val="en-GB"/>
        </w:rPr>
        <w:instrText>ADDIN CSL_CITATION {"citationItems":[{"id":"ITEM-1","itemData":{"DOI":"10.1093/hmg/dds382","ISSN":"1460-2083","PMID":"23001564","abstract":"Leukocyte telomere length (LTL) is associated with a number of common age-related diseases and is a heritable trait. Previous genome-wide association studies (GWASs) identified two loci on chromosomes 3q26.2 (TERC) and 10q24.33 (OBFC1) that are associated with the inter-individual LTL variation. We performed a meta-analysis of 9190 individuals from six independent GWAS and validated our findings in 2226 individuals from four additional studies. We confirmed previously reported associations with OBFC1 (rs9419958 P = 9.1 × 10(-11)) and with the telomerase RNA component TERC (rs1317082, P = 1.1 × 10(-8)). We also identified two novel genomic regions associated with LTL variation that map near a conserved telomere maintenance complex component 1 (CTC1; rs3027234, P = 3.6 × 10(-8)) on chromosome17p13.1 and zinc finger protein 676 (ZNF676; rs412658, P = 3.3 × 10(-8)) on 19p12. The minor allele of rs3027234 was associated with both shorter LTL and lower expression of CTC1. Our findings are consistent with the recent observations that point mutations in CTC1 cause short telomeres in both Arabidopsis and humans affected by a rare Mendelian syndrome. Overall, our results provide novel insights into the genetic architecture of inter-individual LTL variation in the general population.","author":[{"dropping-particle":"","family":"Mangino","given":"Massimo","non-dropping-particle":"","parse-names":false,"suffix":""},{"dropping-particle":"","family":"Hwang","given":"Shih-Jen","non-dropping-particle":"","parse-names":false,"suffix":""},{"dropping-particle":"","family":"Spector","given":"Timothy D.","non-dropping-particle":"","parse-names":false,"suffix":""},{"dropping-particle":"","family":"Hunt","given":"Steven C.","non-dropping-particle":"","parse-names":false,"suffix":""},{"dropping-particle":"","family":"Kimura","given":"Masayuki","non-dropping-particle":"","parse-names":false,"suffix":""},{"dropping-particle":"","family":"Fitzpatrick","given":"Annette L.","non-dropping-particle":"","parse-names":false,"suffix":""},{"dropping-particle":"","family":"Christiansen","given":"Lene","non-dropping-particle":"","parse-names":false,"suffix":""},{"dropping-particle":"","family":"Petersen","given":"Inge","non-dropping-particle":"","parse-names":false,"suffix":""},{"dropping-particle":"","family":"Elbers","given":"Clara C.","non-dropping-particle":"","parse-names":false,"suffix":""},{"dropping-particle":"","family":"Harris","given":"Tamara","non-dropping-particle":"","parse-names":false,"suffix":""},{"dropping-particle":"","family":"Chen","given":"Wei","non-dropping-particle":"","parse-names":false,"suffix":""},{"dropping-particle":"","family":"Srinivasan","given":"Sathanur R.","non-dropping-particle":"","parse-names":false,"suffix":""},{"dropping-particle":"","family":"Kark","given":"Jeremy D.","non-dropping-particle":"","parse-names":false,"suffix":""},{"dropping-particle":"","family":"Benetos","given":"Athanase","non-dropping-particle":"","parse-names":false,"suffix":""},{"dropping-particle":"","family":"Shamieh","given":"Said","non-dropping-particle":"El","parse-names":false,"suffix":""},{"dropping-particle":"","family":"Visvikis-Siest","given":"Sophie","non-dropping-particle":"","parse-names":false,"suffix":""},{"dropping-particle":"","family":"Christensen","given":"Kaare","non-dropping-particle":"","parse-names":false,"suffix":""},{"dropping-particle":"","family":"Berenson","given":"Gerald S.","non-dropping-particle":"","parse-names":false,"suffix":""},{"dropping-particle":"","family":"Valdes","given":"Ana M.","non-dropping-particle":"","parse-names":false,"suffix":""},{"dropping-particle":"","family":"Viñuela","given":"Ana","non-dropping-particle":"","parse-names":false,"suffix":""},{"dropping-particle":"","family":"Garcia","given":"Melissa","non-dropping-particle":"","parse-names":false,"suffix":""},{"dropping-particle":"","family":"Arnett","given":"Donna K.","non-dropping-particle":"","parse-names":false,"suffix":""},{"dropping-particle":"","family":"Broeckel","given":"Ulrich","non-dropping-particle":"","parse-names":false,"suffix":""},{"dropping-particle":"","family":"Province","given":"Michael A.","non-dropping-particle":"","parse-names":false,"suffix":""},{"dropping-particle":"","family":"Pankow","given":"James S.","non-dropping-particle":"","parse-names":false,"suffix":""},{"dropping-particle":"","family":"Kammerer","given":"Candace","non-dropping-particle":"","parse-names":false,"suffix":""},{"dropping-particle":"","family":"Liu","given":"Yongmei","non-dropping-particle":"","parse-names":false,"suffix":""},{"dropping-particle":"","family":"Nalls","given":"Michael","non-dropping-particle":"","parse-names":false,"suffix":""},{"dropping-particle":"","family":"Tishkoff","given":"Sarah","non-dropping-particle":"","parse-names":false,"suffix":""},{"dropping-particle":"","family":"Thomas","given":"Fridtjof","non-dropping-particle":"","parse-names":false,"suffix":""},{"dropping-particle":"","family":"Ziv","given":"Elad","non-dropping-particle":"","parse-names":false,"suffix":""},{"dropping-particle":"","family":"Psaty","given":"Bruce M.","non-dropping-particle":"","parse-names":false,"suffix":""},{"dropping-particle":"","family":"Bis","given":"Joshua C.","non-dropping-particle":"","parse-names":false,"suffix":""},{"dropping-particle":"","family":"Rotter","given":"Jerome I.","non-dropping-particle":"","parse-names":false,"suffix":""},{"dropping-particle":"","family":"Taylor","given":"Kent D.","non-dropping-particle":"","parse-names":false,"suffix":""},{"dropping-particle":"","family":"Smith","given":"Erin","non-dropping-particle":"","parse-names":false,"suffix":""},{"dropping-particle":"","family":"Schork","given":"Nicholas J.","non-dropping-particle":"","parse-names":false,"suffix":""},{"dropping-particle":"","family":"Levy","given":"Daniel","non-dropping-particle":"","parse-names":false,"suffix":""},{"dropping-particle":"","family":"Aviv","given":"Abraham","non-dropping-particle":"","parse-names":false,"suffix":""}],"container-title":"Human molecular genetics","id":"ITEM-1","issue":"24","issued":{"date-parts":[["2012","12","15"]]},"page":"5385-94","title":"Genome-wide meta-analysis points to CTC1 and ZNF676 as genes regulating telomere homeostasis in humans.","type":"article-journal","volume":"21"},"uris":["http://www.mendeley.com/documents/?uuid=4a848d32-0f77-47be-bfbe-8081e0b94642"]}],"mendeley":{"formattedCitation":"[34]","plainTextFormattedCitation":"[34]","previouslyFormattedCitation":"[34]"},"properties":{"noteIndex":0},"schema":"https://github.com/citation-style-language/schema/raw/master/csl-citation.json"}</w:instrText>
      </w:r>
      <w:r w:rsidR="000B2D63">
        <w:rPr>
          <w:szCs w:val="24"/>
          <w:lang w:val="en-GB"/>
        </w:rPr>
        <w:fldChar w:fldCharType="separate"/>
      </w:r>
      <w:r w:rsidR="006107D1" w:rsidRPr="006107D1">
        <w:rPr>
          <w:noProof/>
          <w:szCs w:val="24"/>
          <w:lang w:val="en-GB"/>
        </w:rPr>
        <w:t>[34]</w:t>
      </w:r>
      <w:r w:rsidR="000B2D63">
        <w:rPr>
          <w:szCs w:val="24"/>
          <w:lang w:val="en-GB"/>
        </w:rPr>
        <w:fldChar w:fldCharType="end"/>
      </w:r>
      <w:r w:rsidR="003F6528" w:rsidRPr="003A1C99">
        <w:rPr>
          <w:rFonts w:cstheme="minorHAnsi"/>
          <w:szCs w:val="24"/>
          <w:lang w:val="en-GB"/>
        </w:rPr>
        <w:t xml:space="preserve">. Although the role played by these polymorphisms in the regulation of telomere length and especially in the predisposition to develop cancer remains unknown, the concordance between the directions of the effect reported </w:t>
      </w:r>
      <w:r w:rsidR="00E2742D">
        <w:rPr>
          <w:rFonts w:cstheme="minorHAnsi"/>
          <w:szCs w:val="24"/>
          <w:lang w:val="en-GB"/>
        </w:rPr>
        <w:t>with the alleles increasing the risk, associated with longer telomeres, and longer telomere associated with increased risk</w:t>
      </w:r>
      <w:r w:rsidR="003F6528" w:rsidRPr="003A1C99">
        <w:rPr>
          <w:rFonts w:cstheme="minorHAnsi"/>
          <w:szCs w:val="24"/>
          <w:lang w:val="en-GB"/>
        </w:rPr>
        <w:t xml:space="preserve"> </w:t>
      </w:r>
      <w:r w:rsidR="00E2742D" w:rsidRPr="003A1C99">
        <w:rPr>
          <w:rFonts w:cstheme="minorHAnsi"/>
          <w:szCs w:val="24"/>
          <w:lang w:val="en-GB"/>
        </w:rPr>
        <w:t xml:space="preserve">is </w:t>
      </w:r>
      <w:r w:rsidR="003F6528" w:rsidRPr="003A1C99">
        <w:rPr>
          <w:rFonts w:cstheme="minorHAnsi"/>
          <w:szCs w:val="24"/>
          <w:lang w:val="en-GB"/>
        </w:rPr>
        <w:t>a clear</w:t>
      </w:r>
      <w:r w:rsidR="00E2742D">
        <w:rPr>
          <w:rFonts w:cstheme="minorHAnsi"/>
          <w:szCs w:val="24"/>
          <w:lang w:val="en-GB"/>
        </w:rPr>
        <w:t>, although indirect</w:t>
      </w:r>
      <w:r w:rsidR="003F6528" w:rsidRPr="003A1C99">
        <w:rPr>
          <w:rFonts w:cstheme="minorHAnsi"/>
          <w:szCs w:val="24"/>
          <w:lang w:val="en-GB"/>
        </w:rPr>
        <w:t xml:space="preserve"> </w:t>
      </w:r>
      <w:r w:rsidR="00E2742D" w:rsidRPr="003A1C99">
        <w:rPr>
          <w:rFonts w:cstheme="minorHAnsi"/>
          <w:szCs w:val="24"/>
          <w:lang w:val="en-GB"/>
        </w:rPr>
        <w:t xml:space="preserve">indication </w:t>
      </w:r>
      <w:r w:rsidR="003F6528" w:rsidRPr="003A1C99">
        <w:rPr>
          <w:rFonts w:cstheme="minorHAnsi"/>
          <w:szCs w:val="24"/>
          <w:lang w:val="en-GB"/>
        </w:rPr>
        <w:t xml:space="preserve">of the </w:t>
      </w:r>
      <w:r w:rsidR="00E2742D">
        <w:rPr>
          <w:rFonts w:cstheme="minorHAnsi"/>
          <w:szCs w:val="24"/>
          <w:lang w:val="en-GB"/>
        </w:rPr>
        <w:t xml:space="preserve">link between genetic variability, telomere length and </w:t>
      </w:r>
      <w:proofErr w:type="spellStart"/>
      <w:r w:rsidR="00FA698C" w:rsidRPr="003A1C99">
        <w:rPr>
          <w:rFonts w:cstheme="minorHAnsi"/>
          <w:szCs w:val="24"/>
          <w:lang w:val="en-GB"/>
        </w:rPr>
        <w:t>PanNE</w:t>
      </w:r>
      <w:r w:rsidR="00FA698C">
        <w:rPr>
          <w:rFonts w:cstheme="minorHAnsi"/>
          <w:szCs w:val="24"/>
          <w:lang w:val="en-GB"/>
        </w:rPr>
        <w:t>N</w:t>
      </w:r>
      <w:proofErr w:type="spellEnd"/>
      <w:r w:rsidR="00FA698C">
        <w:rPr>
          <w:rFonts w:cstheme="minorHAnsi"/>
          <w:szCs w:val="24"/>
          <w:lang w:val="en-GB"/>
        </w:rPr>
        <w:t xml:space="preserve"> </w:t>
      </w:r>
      <w:r w:rsidR="00E2742D">
        <w:rPr>
          <w:rFonts w:cstheme="minorHAnsi"/>
          <w:szCs w:val="24"/>
          <w:lang w:val="en-GB"/>
        </w:rPr>
        <w:t>occurrence</w:t>
      </w:r>
      <w:r w:rsidR="003F6528" w:rsidRPr="003A1C99">
        <w:rPr>
          <w:rFonts w:cstheme="minorHAnsi"/>
          <w:szCs w:val="24"/>
          <w:lang w:val="en-GB"/>
        </w:rPr>
        <w:t>.</w:t>
      </w:r>
    </w:p>
    <w:p w14:paraId="1A4AB691" w14:textId="77777777" w:rsidR="00980619" w:rsidRDefault="00196C75" w:rsidP="00943D69">
      <w:pPr>
        <w:spacing w:line="360" w:lineRule="auto"/>
        <w:rPr>
          <w:lang w:val="en-GB"/>
        </w:rPr>
      </w:pPr>
      <w:r w:rsidRPr="003A1C99">
        <w:rPr>
          <w:lang w:val="en-GB"/>
        </w:rPr>
        <w:t xml:space="preserve">One of the </w:t>
      </w:r>
      <w:r w:rsidR="00206F02" w:rsidRPr="003A1C99">
        <w:rPr>
          <w:lang w:val="en-GB"/>
        </w:rPr>
        <w:t>strengths</w:t>
      </w:r>
      <w:r w:rsidR="000A4D89" w:rsidRPr="003A1C99">
        <w:rPr>
          <w:lang w:val="en-GB"/>
        </w:rPr>
        <w:t xml:space="preserve"> </w:t>
      </w:r>
      <w:r w:rsidRPr="003A1C99">
        <w:rPr>
          <w:lang w:val="en-GB"/>
        </w:rPr>
        <w:t xml:space="preserve">of the study is represented </w:t>
      </w:r>
      <w:r w:rsidR="00B876FA" w:rsidRPr="003A1C99">
        <w:rPr>
          <w:lang w:val="en-GB"/>
        </w:rPr>
        <w:t xml:space="preserve">by </w:t>
      </w:r>
      <w:r w:rsidR="00E2742D">
        <w:rPr>
          <w:lang w:val="en-GB"/>
        </w:rPr>
        <w:t xml:space="preserve">the </w:t>
      </w:r>
      <w:r w:rsidR="00B876FA" w:rsidRPr="003A1C99">
        <w:rPr>
          <w:lang w:val="en-GB"/>
        </w:rPr>
        <w:t>us</w:t>
      </w:r>
      <w:r w:rsidR="00E2742D">
        <w:rPr>
          <w:lang w:val="en-GB"/>
        </w:rPr>
        <w:t>e of</w:t>
      </w:r>
      <w:r w:rsidR="00B876FA" w:rsidRPr="003A1C99">
        <w:rPr>
          <w:lang w:val="en-GB"/>
        </w:rPr>
        <w:t xml:space="preserve"> genetic variants in lieu of </w:t>
      </w:r>
      <w:r w:rsidR="00F3455F" w:rsidRPr="003A1C99">
        <w:rPr>
          <w:lang w:val="en-GB"/>
        </w:rPr>
        <w:t>PCR</w:t>
      </w:r>
      <w:r w:rsidR="00A64581">
        <w:rPr>
          <w:lang w:val="en-GB"/>
        </w:rPr>
        <w:t>-</w:t>
      </w:r>
      <w:r w:rsidR="00F3455F" w:rsidRPr="003A1C99">
        <w:rPr>
          <w:lang w:val="en-GB"/>
        </w:rPr>
        <w:t>based methods</w:t>
      </w:r>
      <w:r w:rsidR="0028141F">
        <w:rPr>
          <w:lang w:val="en-GB"/>
        </w:rPr>
        <w:t>, thus</w:t>
      </w:r>
      <w:r w:rsidR="00F3455F" w:rsidRPr="003A1C99">
        <w:rPr>
          <w:lang w:val="en-GB"/>
        </w:rPr>
        <w:t xml:space="preserve"> </w:t>
      </w:r>
      <w:r w:rsidR="00B876FA" w:rsidRPr="003A1C99">
        <w:rPr>
          <w:lang w:val="en-GB"/>
        </w:rPr>
        <w:t>avoiding potential bias due to technical and epidemiologic confounders.</w:t>
      </w:r>
      <w:r w:rsidR="00E2742D">
        <w:rPr>
          <w:lang w:val="en-GB"/>
        </w:rPr>
        <w:t xml:space="preserve"> </w:t>
      </w:r>
    </w:p>
    <w:p w14:paraId="61BFD0A5" w14:textId="2C2E6BFA" w:rsidR="000A4D89" w:rsidRDefault="00E2742D" w:rsidP="00943D69">
      <w:pPr>
        <w:spacing w:line="360" w:lineRule="auto"/>
        <w:rPr>
          <w:lang w:val="en-GB"/>
        </w:rPr>
      </w:pPr>
      <w:r>
        <w:rPr>
          <w:lang w:val="en-GB"/>
        </w:rPr>
        <w:t>A potential limitation of the study is the sample size</w:t>
      </w:r>
      <w:r w:rsidR="007B6513">
        <w:rPr>
          <w:lang w:val="en-GB"/>
        </w:rPr>
        <w:t xml:space="preserve"> that could lead to overestimation of the effect of the genetic variants. However,</w:t>
      </w:r>
      <w:r w:rsidR="000A4D89" w:rsidRPr="003A1C99">
        <w:rPr>
          <w:lang w:val="en-GB"/>
        </w:rPr>
        <w:t xml:space="preserve"> considering the rarity of this disease</w:t>
      </w:r>
      <w:r w:rsidR="00E81838" w:rsidRPr="003A1C99">
        <w:rPr>
          <w:lang w:val="en-GB"/>
        </w:rPr>
        <w:t>,</w:t>
      </w:r>
      <w:r w:rsidR="00B876FA" w:rsidRPr="003A1C99">
        <w:rPr>
          <w:lang w:val="en-GB"/>
        </w:rPr>
        <w:t xml:space="preserve"> the sample size of </w:t>
      </w:r>
      <w:r w:rsidR="000A4D89" w:rsidRPr="003A1C99">
        <w:rPr>
          <w:lang w:val="en-GB"/>
        </w:rPr>
        <w:t xml:space="preserve">291 </w:t>
      </w:r>
      <w:proofErr w:type="spellStart"/>
      <w:r w:rsidR="000A4D89" w:rsidRPr="003A1C99">
        <w:rPr>
          <w:lang w:val="en-GB"/>
        </w:rPr>
        <w:t>PanNE</w:t>
      </w:r>
      <w:r w:rsidR="00FA698C">
        <w:rPr>
          <w:lang w:val="en-GB"/>
        </w:rPr>
        <w:t>N</w:t>
      </w:r>
      <w:proofErr w:type="spellEnd"/>
      <w:r w:rsidR="000A4D89" w:rsidRPr="003A1C99">
        <w:rPr>
          <w:lang w:val="en-GB"/>
        </w:rPr>
        <w:t xml:space="preserve"> makes </w:t>
      </w:r>
      <w:r w:rsidR="00B876FA" w:rsidRPr="003A1C99">
        <w:rPr>
          <w:lang w:val="en-GB"/>
        </w:rPr>
        <w:t xml:space="preserve">this </w:t>
      </w:r>
      <w:r w:rsidR="000A4D89" w:rsidRPr="003A1C99">
        <w:rPr>
          <w:lang w:val="en-GB"/>
        </w:rPr>
        <w:t xml:space="preserve">study one of the largest </w:t>
      </w:r>
      <w:r w:rsidR="00B876FA" w:rsidRPr="003A1C99">
        <w:rPr>
          <w:lang w:val="en-GB"/>
        </w:rPr>
        <w:t xml:space="preserve">reported </w:t>
      </w:r>
      <w:r w:rsidR="007B6513">
        <w:rPr>
          <w:lang w:val="en-GB"/>
        </w:rPr>
        <w:t>so far</w:t>
      </w:r>
      <w:r w:rsidR="000A4D89" w:rsidRPr="003A1C99">
        <w:rPr>
          <w:lang w:val="en-GB"/>
        </w:rPr>
        <w:t>.</w:t>
      </w:r>
      <w:r w:rsidR="00B876FA" w:rsidRPr="003A1C99">
        <w:rPr>
          <w:lang w:val="en-GB"/>
        </w:rPr>
        <w:t xml:space="preserve"> Finally, both associations that </w:t>
      </w:r>
      <w:r w:rsidR="00B876FA" w:rsidRPr="003A1C99">
        <w:rPr>
          <w:lang w:val="en-GB"/>
        </w:rPr>
        <w:lastRenderedPageBreak/>
        <w:t xml:space="preserve">we report </w:t>
      </w:r>
      <w:r w:rsidR="0028141F">
        <w:rPr>
          <w:lang w:val="en-GB"/>
        </w:rPr>
        <w:t>remain</w:t>
      </w:r>
      <w:r w:rsidR="0028141F" w:rsidRPr="003A1C99">
        <w:rPr>
          <w:lang w:val="en-GB"/>
        </w:rPr>
        <w:t xml:space="preserve"> </w:t>
      </w:r>
      <w:r w:rsidR="00B876FA" w:rsidRPr="003A1C99">
        <w:rPr>
          <w:lang w:val="en-GB"/>
        </w:rPr>
        <w:t>significant after Bonferroni correction</w:t>
      </w:r>
      <w:r w:rsidR="0028141F">
        <w:rPr>
          <w:lang w:val="en-GB"/>
        </w:rPr>
        <w:t>,</w:t>
      </w:r>
      <w:r w:rsidR="00B876FA" w:rsidRPr="003A1C99">
        <w:rPr>
          <w:lang w:val="en-GB"/>
        </w:rPr>
        <w:t xml:space="preserve"> making</w:t>
      </w:r>
      <w:r w:rsidR="0028141F">
        <w:rPr>
          <w:lang w:val="en-GB"/>
        </w:rPr>
        <w:t xml:space="preserve"> them</w:t>
      </w:r>
      <w:r w:rsidR="00B876FA" w:rsidRPr="003A1C99">
        <w:rPr>
          <w:lang w:val="en-GB"/>
        </w:rPr>
        <w:t xml:space="preserve"> unlikely to be spurious findings</w:t>
      </w:r>
      <w:r w:rsidR="0028141F">
        <w:rPr>
          <w:lang w:val="en-GB"/>
        </w:rPr>
        <w:t>.</w:t>
      </w:r>
      <w:r>
        <w:rPr>
          <w:lang w:val="en-GB"/>
        </w:rPr>
        <w:t xml:space="preserve"> </w:t>
      </w:r>
    </w:p>
    <w:p w14:paraId="6674B735" w14:textId="6DB29E65" w:rsidR="003F1621" w:rsidRDefault="00E5499E" w:rsidP="00943D69">
      <w:pPr>
        <w:spacing w:line="360" w:lineRule="auto"/>
        <w:rPr>
          <w:lang w:val="en-GB"/>
        </w:rPr>
      </w:pPr>
      <w:r w:rsidRPr="00E5499E">
        <w:rPr>
          <w:lang w:val="en-GB"/>
        </w:rPr>
        <w:t>In conclusion, the results obtained in this study provide</w:t>
      </w:r>
      <w:r>
        <w:rPr>
          <w:lang w:val="en-GB"/>
        </w:rPr>
        <w:t xml:space="preserve"> for the first time</w:t>
      </w:r>
      <w:r w:rsidRPr="00E5499E">
        <w:rPr>
          <w:lang w:val="en-GB"/>
        </w:rPr>
        <w:t xml:space="preserve"> a clear indication of the involvement of </w:t>
      </w:r>
      <w:proofErr w:type="spellStart"/>
      <w:r w:rsidR="0028141F">
        <w:rPr>
          <w:lang w:val="en-GB"/>
        </w:rPr>
        <w:t>gdTL</w:t>
      </w:r>
      <w:proofErr w:type="spellEnd"/>
      <w:r w:rsidRPr="00E5499E">
        <w:rPr>
          <w:lang w:val="en-GB"/>
        </w:rPr>
        <w:t xml:space="preserve"> in </w:t>
      </w:r>
      <w:proofErr w:type="spellStart"/>
      <w:r w:rsidR="00FA698C" w:rsidRPr="00E5499E">
        <w:rPr>
          <w:lang w:val="en-GB"/>
        </w:rPr>
        <w:t>PanNE</w:t>
      </w:r>
      <w:r w:rsidR="00FA698C">
        <w:rPr>
          <w:lang w:val="en-GB"/>
        </w:rPr>
        <w:t>N</w:t>
      </w:r>
      <w:proofErr w:type="spellEnd"/>
      <w:r w:rsidR="00FA698C" w:rsidRPr="00E5499E">
        <w:rPr>
          <w:lang w:val="en-GB"/>
        </w:rPr>
        <w:t xml:space="preserve"> </w:t>
      </w:r>
      <w:r w:rsidRPr="00F720A0">
        <w:rPr>
          <w:lang w:val="en-GB"/>
        </w:rPr>
        <w:t>risk</w:t>
      </w:r>
      <w:r w:rsidRPr="00E5499E">
        <w:rPr>
          <w:lang w:val="en-GB"/>
        </w:rPr>
        <w:t xml:space="preserve"> and underline the importance of identifying new genetic variants and using them to generate new tools such as polygenic scores to </w:t>
      </w:r>
      <w:r w:rsidR="00F720A0">
        <w:rPr>
          <w:lang w:val="en-GB"/>
        </w:rPr>
        <w:t>further</w:t>
      </w:r>
      <w:r w:rsidRPr="00E5499E">
        <w:rPr>
          <w:lang w:val="en-GB"/>
        </w:rPr>
        <w:t xml:space="preserve"> our understanding of the etiopathogenesis of rare and </w:t>
      </w:r>
      <w:r w:rsidR="00737824">
        <w:rPr>
          <w:lang w:val="en-GB"/>
        </w:rPr>
        <w:t>understudied</w:t>
      </w:r>
      <w:r w:rsidRPr="00E5499E">
        <w:rPr>
          <w:lang w:val="en-GB"/>
        </w:rPr>
        <w:t xml:space="preserve"> diseases such as </w:t>
      </w:r>
      <w:proofErr w:type="spellStart"/>
      <w:r w:rsidR="00FA698C" w:rsidRPr="00E5499E">
        <w:rPr>
          <w:lang w:val="en-GB"/>
        </w:rPr>
        <w:t>PanNE</w:t>
      </w:r>
      <w:r w:rsidR="00FA698C">
        <w:rPr>
          <w:lang w:val="en-GB"/>
        </w:rPr>
        <w:t>N</w:t>
      </w:r>
      <w:proofErr w:type="spellEnd"/>
      <w:r w:rsidRPr="00E5499E">
        <w:rPr>
          <w:lang w:val="en-GB"/>
        </w:rPr>
        <w:t>.</w:t>
      </w:r>
    </w:p>
    <w:p w14:paraId="1B645328" w14:textId="77777777" w:rsidR="0052517A" w:rsidRDefault="0052517A" w:rsidP="00943D69">
      <w:pPr>
        <w:spacing w:line="360" w:lineRule="auto"/>
        <w:rPr>
          <w:lang w:val="en-GB"/>
        </w:rPr>
      </w:pPr>
    </w:p>
    <w:p w14:paraId="44D4291B" w14:textId="7FBF3C2E" w:rsidR="003F1621" w:rsidRPr="003A1C99" w:rsidRDefault="003F1621" w:rsidP="00943D69">
      <w:pPr>
        <w:spacing w:line="360" w:lineRule="auto"/>
        <w:rPr>
          <w:lang w:val="en-GB"/>
        </w:rPr>
        <w:sectPr w:rsidR="003F1621" w:rsidRPr="003A1C99">
          <w:pgSz w:w="12240" w:h="15840"/>
          <w:pgMar w:top="1440" w:right="1440" w:bottom="1440" w:left="1440" w:header="720" w:footer="720" w:gutter="0"/>
          <w:cols w:space="720"/>
          <w:docGrid w:linePitch="360"/>
        </w:sectPr>
      </w:pPr>
    </w:p>
    <w:p w14:paraId="63468ADC" w14:textId="37AF532E" w:rsidR="00811327" w:rsidRPr="003A1C99" w:rsidRDefault="00811327" w:rsidP="00943D69">
      <w:pPr>
        <w:pStyle w:val="Heading1"/>
        <w:spacing w:before="0" w:line="360" w:lineRule="auto"/>
        <w:rPr>
          <w:lang w:val="en-GB"/>
        </w:rPr>
      </w:pPr>
      <w:r w:rsidRPr="003A1C99">
        <w:rPr>
          <w:lang w:val="en-GB"/>
        </w:rPr>
        <w:lastRenderedPageBreak/>
        <w:t>References</w:t>
      </w:r>
    </w:p>
    <w:p w14:paraId="0AAC5CAD" w14:textId="21D3B4F7" w:rsidR="007E3DC4" w:rsidRPr="007E3DC4" w:rsidRDefault="00330D59" w:rsidP="007E3DC4">
      <w:pPr>
        <w:widowControl w:val="0"/>
        <w:autoSpaceDE w:val="0"/>
        <w:autoSpaceDN w:val="0"/>
        <w:adjustRightInd w:val="0"/>
        <w:spacing w:line="360" w:lineRule="auto"/>
        <w:ind w:left="640" w:hanging="640"/>
        <w:rPr>
          <w:rFonts w:ascii="Calibri" w:hAnsi="Calibri" w:cs="Calibri"/>
          <w:noProof/>
          <w:szCs w:val="24"/>
        </w:rPr>
      </w:pPr>
      <w:r w:rsidRPr="003A1C99">
        <w:rPr>
          <w:lang w:val="en-GB"/>
        </w:rPr>
        <w:fldChar w:fldCharType="begin" w:fldLock="1"/>
      </w:r>
      <w:r w:rsidRPr="003A1C99">
        <w:rPr>
          <w:lang w:val="en-GB"/>
        </w:rPr>
        <w:instrText xml:space="preserve">ADDIN Mendeley Bibliography CSL_BIBLIOGRAPHY </w:instrText>
      </w:r>
      <w:r w:rsidRPr="003A1C99">
        <w:rPr>
          <w:lang w:val="en-GB"/>
        </w:rPr>
        <w:fldChar w:fldCharType="separate"/>
      </w:r>
      <w:r w:rsidR="007E3DC4" w:rsidRPr="007E3DC4">
        <w:rPr>
          <w:rFonts w:ascii="Calibri" w:hAnsi="Calibri" w:cs="Calibri"/>
          <w:noProof/>
          <w:szCs w:val="24"/>
        </w:rPr>
        <w:t>[1]</w:t>
      </w:r>
      <w:r w:rsidR="007E3DC4" w:rsidRPr="007E3DC4">
        <w:rPr>
          <w:rFonts w:ascii="Calibri" w:hAnsi="Calibri" w:cs="Calibri"/>
          <w:noProof/>
          <w:szCs w:val="24"/>
        </w:rPr>
        <w:tab/>
        <w:t>J. Wu, C. Sun, E. Li, J. Wang, X. He, R. Yuan, C. Yi, W. Liao, L. Wu, Non-functional pancreatic neuroendocrine tumours: Emerging trends in incidence and mortality, BMC Cancer. 19 (2019) 334. https://doi.org/10.1186/s12885-019-5543-2.</w:t>
      </w:r>
    </w:p>
    <w:p w14:paraId="116BFD1E"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2]</w:t>
      </w:r>
      <w:r w:rsidRPr="007E3DC4">
        <w:rPr>
          <w:rFonts w:ascii="Calibri" w:hAnsi="Calibri" w:cs="Calibri"/>
          <w:noProof/>
          <w:szCs w:val="24"/>
        </w:rPr>
        <w:tab/>
        <w:t>A. Dasari, C. Shen, D. Halperin, B. Zhao, S. Zhou, Y. Xu, T. Shih, J.C. Yao, Trends in the incidence, prevalence, and survival outcomes in patients with neuroendocrine tumors in the United States, JAMA Oncol. 3 (2017) 1335–1342. https://doi.org/10.1001/jamaoncol.2017.0589.</w:t>
      </w:r>
    </w:p>
    <w:p w14:paraId="76DA1813"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3]</w:t>
      </w:r>
      <w:r w:rsidRPr="007E3DC4">
        <w:rPr>
          <w:rFonts w:ascii="Calibri" w:hAnsi="Calibri" w:cs="Calibri"/>
          <w:noProof/>
          <w:szCs w:val="24"/>
        </w:rPr>
        <w:tab/>
        <w:t>C.P. Pipinikas, A.M. Berner, T. Sposito, C. Thirlwell, The evolving (epi)genetic landscape of pancreatic neuroendocrine tumours, Endocr. Relat. Cancer. 26 (2019) R519–R544. https://doi.org/10.1530/ERC-19-0175.</w:t>
      </w:r>
    </w:p>
    <w:p w14:paraId="27DA893D"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4]</w:t>
      </w:r>
      <w:r w:rsidRPr="007E3DC4">
        <w:rPr>
          <w:rFonts w:ascii="Calibri" w:hAnsi="Calibri" w:cs="Calibri"/>
          <w:noProof/>
          <w:szCs w:val="24"/>
        </w:rPr>
        <w:tab/>
        <w:t>C. Zhou, J. Zhang, Y. Zheng, Z. Zhu, Pancreatic neuroendocrine tumors: A comprehensive review, Int. J. Cancer. 131 (2012) 1013–1022. https://doi.org/10.1002/ijc.27543.</w:t>
      </w:r>
    </w:p>
    <w:p w14:paraId="05CFB837"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5]</w:t>
      </w:r>
      <w:r w:rsidRPr="007E3DC4">
        <w:rPr>
          <w:rFonts w:ascii="Calibri" w:hAnsi="Calibri" w:cs="Calibri"/>
          <w:noProof/>
          <w:szCs w:val="24"/>
        </w:rPr>
        <w:tab/>
        <w:t>H.L. O’Grady, K.C. Conlon, Pancreatic neuroendocrine tumours, Eur. J. Surg. Oncol. 34 (2008) 324–332. https://doi.org/10.1016/j.ejso.2007.07.209.</w:t>
      </w:r>
    </w:p>
    <w:p w14:paraId="0CDABB4C"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6]</w:t>
      </w:r>
      <w:r w:rsidRPr="007E3DC4">
        <w:rPr>
          <w:rFonts w:ascii="Calibri" w:hAnsi="Calibri" w:cs="Calibri"/>
          <w:noProof/>
          <w:szCs w:val="24"/>
        </w:rPr>
        <w:tab/>
        <w:t>R. Valente, A.J. Hayes, S.-P. Haugvik, P. Hedenström, D. Siuka, E. Korsæth, D. Kämmerer, S.M. Robinson, P. Maisonneuve, G. Delle Fave, B. Lindkvist, G. Capurso, Risk and protective factors for the occurrence of sporadic pancreatic endocrine neoplasms., Endocr. Relat. Cancer. 24 (2017) 405–414. https://doi.org/10.1530/ERC-17-0040.</w:t>
      </w:r>
    </w:p>
    <w:p w14:paraId="3E50179E"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7]</w:t>
      </w:r>
      <w:r w:rsidRPr="007E3DC4">
        <w:rPr>
          <w:rFonts w:ascii="Calibri" w:hAnsi="Calibri" w:cs="Calibri"/>
          <w:noProof/>
          <w:szCs w:val="24"/>
        </w:rPr>
        <w:tab/>
        <w:t>S.P. Haugvik, P. Hedenström, E. Korsæth, R. Valente, A. Hayes, D. Siuka, P. Maisonneuve, I.P. Gladhaug, B. Lindkvist, G. Capurso, Diabetes, smoking, alcohol use, and family history of cancer as risk factors for pancreatic neuroendocrine tumors: A systematic review and meta-analysis, Neuroendocrinology. 101 (2015) 133–142. https://doi.org/10.1159/000375164.</w:t>
      </w:r>
    </w:p>
    <w:p w14:paraId="21A6ED67"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8]</w:t>
      </w:r>
      <w:r w:rsidRPr="007E3DC4">
        <w:rPr>
          <w:rFonts w:ascii="Calibri" w:hAnsi="Calibri" w:cs="Calibri"/>
          <w:noProof/>
          <w:szCs w:val="24"/>
        </w:rPr>
        <w:tab/>
        <w:t>G. Capurso, L. Archibugi, G. Delle Fave, Molecular pathogenesis and targeted therapy of sporadic pancreatic neuroendocrine tumors., J. Hepatobiliary. Pancreat. Sci. 22 (2015) 594–601. https://doi.org/10.1002/jhbp.210.</w:t>
      </w:r>
    </w:p>
    <w:p w14:paraId="1BEE5C91" w14:textId="77777777" w:rsidR="007E3DC4" w:rsidRPr="0024160A" w:rsidRDefault="007E3DC4" w:rsidP="007E3DC4">
      <w:pPr>
        <w:widowControl w:val="0"/>
        <w:autoSpaceDE w:val="0"/>
        <w:autoSpaceDN w:val="0"/>
        <w:adjustRightInd w:val="0"/>
        <w:spacing w:line="360" w:lineRule="auto"/>
        <w:ind w:left="640" w:hanging="640"/>
        <w:rPr>
          <w:rFonts w:ascii="Calibri" w:hAnsi="Calibri" w:cs="Calibri"/>
          <w:noProof/>
          <w:szCs w:val="24"/>
          <w:lang w:val="it-IT"/>
        </w:rPr>
      </w:pPr>
      <w:r w:rsidRPr="007E3DC4">
        <w:rPr>
          <w:rFonts w:ascii="Calibri" w:hAnsi="Calibri" w:cs="Calibri"/>
          <w:noProof/>
          <w:szCs w:val="24"/>
        </w:rPr>
        <w:t>[9]</w:t>
      </w:r>
      <w:r w:rsidRPr="007E3DC4">
        <w:rPr>
          <w:rFonts w:ascii="Calibri" w:hAnsi="Calibri" w:cs="Calibri"/>
          <w:noProof/>
          <w:szCs w:val="24"/>
        </w:rPr>
        <w:tab/>
        <w:t xml:space="preserve">G. Capurso, M. Falconi, F. Panzuto, M. Rinzivillo, L. Boninsegna, R. Bettini, V. Corleto, P. Borgia, P. Pederzoli, A. Scarpa, G. Delle Fave, Risk factors for sporadic pancreatic endocrine </w:t>
      </w:r>
      <w:r w:rsidRPr="007E3DC4">
        <w:rPr>
          <w:rFonts w:ascii="Calibri" w:hAnsi="Calibri" w:cs="Calibri"/>
          <w:noProof/>
          <w:szCs w:val="24"/>
        </w:rPr>
        <w:lastRenderedPageBreak/>
        <w:t xml:space="preserve">tumors: a case-control study of prospectively evaluated patients., Am. J. Gastroenterol. </w:t>
      </w:r>
      <w:r w:rsidRPr="0024160A">
        <w:rPr>
          <w:rFonts w:ascii="Calibri" w:hAnsi="Calibri" w:cs="Calibri"/>
          <w:noProof/>
          <w:szCs w:val="24"/>
          <w:lang w:val="it-IT"/>
        </w:rPr>
        <w:t>104 (2009) 3034–3041. https://doi.org/10.1038/ajg.2009.466.</w:t>
      </w:r>
    </w:p>
    <w:p w14:paraId="2261D97B"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24160A">
        <w:rPr>
          <w:rFonts w:ascii="Calibri" w:hAnsi="Calibri" w:cs="Calibri"/>
          <w:noProof/>
          <w:szCs w:val="24"/>
          <w:lang w:val="it-IT"/>
        </w:rPr>
        <w:t>[10]</w:t>
      </w:r>
      <w:r w:rsidRPr="0024160A">
        <w:rPr>
          <w:rFonts w:ascii="Calibri" w:hAnsi="Calibri" w:cs="Calibri"/>
          <w:noProof/>
          <w:szCs w:val="24"/>
          <w:lang w:val="it-IT"/>
        </w:rPr>
        <w:tab/>
        <w:t xml:space="preserve">M. Gentiluomo, F. Canzian, A. Nicolini, F. Gemignani, S. Landi, D. Campa, Germline genetic variability in pancreatic cancer risk and prognosis., Semin. </w:t>
      </w:r>
      <w:r w:rsidRPr="007E3DC4">
        <w:rPr>
          <w:rFonts w:ascii="Calibri" w:hAnsi="Calibri" w:cs="Calibri"/>
          <w:noProof/>
          <w:szCs w:val="24"/>
        </w:rPr>
        <w:t>Cancer Biol. (2020) Online ahead of print. https://doi.org/10.1016/j.semcancer.2020.08.003.</w:t>
      </w:r>
    </w:p>
    <w:p w14:paraId="1EE0FD02"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11]</w:t>
      </w:r>
      <w:r w:rsidRPr="007E3DC4">
        <w:rPr>
          <w:rFonts w:ascii="Calibri" w:hAnsi="Calibri" w:cs="Calibri"/>
          <w:noProof/>
          <w:szCs w:val="24"/>
        </w:rPr>
        <w:tab/>
        <w:t>D. Campa, G. Capurso, M. Pastore, R. Talar-Wojnarowska, A.C. Milanetto, L. Landoni, E. Maiello, R.T. Lawlor, E. Malecka-Panas, N. Funel, M. Gazouli, A. De Bonis, H. Klüter, M. Rinzivillo, G. Delle Fave, T. Hackert, S. Landi, P. Bugert, F. Bambi, L. Archibugi, A. Scarpa, V. Katzke, C. Dervenis, V. Liço, S. Furlanello, O. Strobel, F. Tavano, D. Basso, R. Kaaks, C. Pasquali, M. Gentiluomo, C. Rizzato, F. Canzian, Common germline variants within the CDKN2A/2B region affect risk of pancreatic neuroendocrine tumors, Sci. Rep. 6 (2016) 39565. https://doi.org/10.1038/srep39565.</w:t>
      </w:r>
    </w:p>
    <w:p w14:paraId="3856E77B"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12]</w:t>
      </w:r>
      <w:r w:rsidRPr="007E3DC4">
        <w:rPr>
          <w:rFonts w:ascii="Calibri" w:hAnsi="Calibri" w:cs="Calibri"/>
          <w:noProof/>
          <w:szCs w:val="24"/>
        </w:rPr>
        <w:tab/>
        <w:t>M. Ter-Minassian, Z. Wang, K. Asomaning, M.C. Wu, C.Y. Liu, J.K. Paulus, G. Liu, P.A. Bradbury, R. Zhai, L. Su, C.S. Frauenhoffer, S.M. Hooshmand, I. de Vivo, X. Lin, D.C. Christiani, M.H. Kulke, Genetic associations with sporadic neuroendocrine tumor risk, Carcinogenesis. 32 (2011) 1216–1222. https://doi.org/10.1093/carcin/bgr095.</w:t>
      </w:r>
    </w:p>
    <w:p w14:paraId="78FB2489"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13]</w:t>
      </w:r>
      <w:r w:rsidRPr="007E3DC4">
        <w:rPr>
          <w:rFonts w:ascii="Calibri" w:hAnsi="Calibri" w:cs="Calibri"/>
          <w:noProof/>
          <w:szCs w:val="24"/>
        </w:rPr>
        <w:tab/>
        <w:t>M.C. Berković, M. Jokić, J. Marout, S. Radošević, V. Zjačić-Rotkvić, S. Kapitanović, IL-6-174 C/G polymorphism in the gastroenteropancreatic neuroendocrine tumors (GEP-NETs), Exp. Mol. Pathol. 83 (2007) 474–479. https://doi.org/10.1016/j.yexmp.2007.08.018.</w:t>
      </w:r>
    </w:p>
    <w:p w14:paraId="55B58737"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14]</w:t>
      </w:r>
      <w:r w:rsidRPr="007E3DC4">
        <w:rPr>
          <w:rFonts w:ascii="Calibri" w:hAnsi="Calibri" w:cs="Calibri"/>
          <w:noProof/>
          <w:szCs w:val="24"/>
        </w:rPr>
        <w:tab/>
        <w:t>M. Cigrovski Berković, M. Jokić, J. Marout, S. Radošević, V. Zjačić-Rotkvić, S. Kapitanović, IL-2 -330 T/G SNP and serum values-potential new tumor markers in neuroendocrine tumors of the gastrointestinal tract and pancreas (GEP-NETs), J. Mol. Med. 88 (2010) 423–429. https://doi.org/10.1007/s00109-009-0581-x.</w:t>
      </w:r>
    </w:p>
    <w:p w14:paraId="3011351A"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15]</w:t>
      </w:r>
      <w:r w:rsidRPr="007E3DC4">
        <w:rPr>
          <w:rFonts w:ascii="Calibri" w:hAnsi="Calibri" w:cs="Calibri"/>
          <w:noProof/>
          <w:szCs w:val="24"/>
        </w:rPr>
        <w:tab/>
        <w:t>M. Berkoviç, T. Čačev, V. Zjačiç-Rotkviç, S. Kapitanoviç, TNF-α promoter single nucleotide polymorphisms in gastroenteropancreatic neuroendocrine tumors, Neuroendocrinology. 84 (2007) 346–352. https://doi.org/10.1159/000097988.</w:t>
      </w:r>
    </w:p>
    <w:p w14:paraId="1F2F0468"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16]</w:t>
      </w:r>
      <w:r w:rsidRPr="007E3DC4">
        <w:rPr>
          <w:rFonts w:ascii="Calibri" w:hAnsi="Calibri" w:cs="Calibri"/>
          <w:noProof/>
          <w:szCs w:val="24"/>
        </w:rPr>
        <w:tab/>
        <w:t xml:space="preserve">O. Obazee, G. Capurso, F. Tavano, L. Archibugi, A. De Bonis, W. Greenhalf, T. Key, C. Pasquali, A.C. Milanetto, T. Hackert, P. Fogar, V. Liço, C. Dervenis, R.T. Lawlor, L. Landoni, M. Gazouli, C.F. Zambon, N. Funel, O. Strobel, K. Jamroziak, C. Cantù, E. Malecka-Panas, S. </w:t>
      </w:r>
      <w:r w:rsidRPr="007E3DC4">
        <w:rPr>
          <w:rFonts w:ascii="Calibri" w:hAnsi="Calibri" w:cs="Calibri"/>
          <w:noProof/>
          <w:szCs w:val="24"/>
        </w:rPr>
        <w:lastRenderedPageBreak/>
        <w:t>Landi, J.P. Neoptolemos, D. Basso, R. Talar-Wojnarowska, M. Rinzivillo, A. Andriulli, F. Canzian, D. Campa, Common genetic variants associated with pancreatic adenocarcinoma may also modify risk of pancreatic neuroendocrine neoplasms., Carcinogenesis. 39 (2018) 360–367. https://doi.org/10.1093/carcin/bgx150.</w:t>
      </w:r>
    </w:p>
    <w:p w14:paraId="69C8DB14"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17]</w:t>
      </w:r>
      <w:r w:rsidRPr="007E3DC4">
        <w:rPr>
          <w:rFonts w:ascii="Calibri" w:hAnsi="Calibri" w:cs="Calibri"/>
          <w:noProof/>
          <w:szCs w:val="24"/>
        </w:rPr>
        <w:tab/>
        <w:t>D. Campa, O. Obazee, M. Pastore, F. Panzuto, V. Liço, W. Greenhalf, V. Katzke, F. Tavano, E. Costello, V. Corbo, R. Talar-Wojnarowska, O. Strobel, C.F. Zambon, J.P. Neoptolemos, G. Zerboni, R. Kaaks, T.J. Key, C. Lombardo, K. Jamroziak, D. Gioffreda, T. Hackert, K.-T. Khaw, S. Landi, A.C. Milanetto, L. Landoni, R.T. Lawlor, F. Bambi, F. Pirozzi, D. Basso, C. Pasquali, G. Capurso, F. Canzian, Lack of Association for Reported Endocrine Pancreatic Cancer Risk Loci in the PANDoRA Consortium., Cancer Epidemiol. Biomarkers Prev. 26 (2017) 1349–1351. https://doi.org/10.1158/1055-9965.EPI-17-0075.</w:t>
      </w:r>
    </w:p>
    <w:p w14:paraId="59896B2D"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18]</w:t>
      </w:r>
      <w:r w:rsidRPr="007E3DC4">
        <w:rPr>
          <w:rFonts w:ascii="Calibri" w:hAnsi="Calibri" w:cs="Calibri"/>
          <w:noProof/>
          <w:szCs w:val="24"/>
        </w:rPr>
        <w:tab/>
        <w:t>Y. Du, M. Ter-Minassian, L. Brais, N. Brooks, A. Waldron, J.A. Chan, X. Lin, P. Kraft, D.C. Christiani, M.H. Kulke, Genetic associations with neuroendocrine tumor risk: Results from a genome-wide association study, Endocr. Relat. Cancer. 23 (2016) 587–594. https://doi.org/10.1530/ERC-16-0171.</w:t>
      </w:r>
    </w:p>
    <w:p w14:paraId="07E1802F"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19]</w:t>
      </w:r>
      <w:r w:rsidRPr="007E3DC4">
        <w:rPr>
          <w:rFonts w:ascii="Calibri" w:hAnsi="Calibri" w:cs="Calibri"/>
          <w:noProof/>
          <w:szCs w:val="24"/>
        </w:rPr>
        <w:tab/>
        <w:t xml:space="preserve">A. Scarpa, D.K. Chang, K. Nones, V. Corbo, A.M. Patch, P. Bailey, R.T. Lawlor, A.L. Johns, D.K. Miller, A. Mafficini, B. Rusev, M. Scardoni, D. Antonello, S. Barbi, K.O. Sikora, S. Cingarlini, C. Vicentini, S. McKay, M.C.J. Quinn, T.J.C. Bruxner, A.N. Christ, I. Harliwong, S. Idrisoglu, S. McLean, C. Nourse, E. Nourbakhsh, P.J. Wilson, M.J. Anderson, J.L. Fink, F. Newell, N. Waddell, O. Holmes, S.H. Kazakoff, C. Leonard, S. Wood, Q. Xu, S.H. Nagaraj, E. Amato, I. Dalai, S. Bersani, I. Cataldo, A.P. Dei Tos, P. Capelli, M.V. Davì, L. Landoni, A. Malpaga, M. Miotto, V.L.J. Whitehall, B.A. Leggett, J.L. Harris, J. Harris, M.D. Jones, J. Humphris, L.A. Chantrill, V. Chin, A.M. Nagrial, M. Pajic, C.J. Scarlett, A. Pinho, I. Rooman, C. Toon, J. Wu, M. Pinese, M. Cowley, A. Barbour, A. Mawson, E.S. Humphrey, E.K. Colvin, A. Chou, J.A. Lovell, N.B. Jamieson, F. Duthie, M.C. Gingras, W.E. Fisher, R.A. Dagg, L.M.S. Lau, M. Lee, H.A. Pickett, R.R. Reddel, J.S. Samra, J.G. Kench, N.D. Merrett, K. Epari, N.Q. Nguyen, N. Zeps, M. Falconi, M. Simbolo, G. Butturini, G. Van Buren, S. Partelli, M. Fassan, K.K. Khanna, A.J. Gill, D.A. Wheeler, R.A. Gibbs, E.A. Musgrove, C. Bassi, G. Tortora, P. Pederzoli, J. V. Pearson, N. Waddell, A. V. Biankin, S.M. Grimmond, Whole-genome </w:t>
      </w:r>
      <w:r w:rsidRPr="007E3DC4">
        <w:rPr>
          <w:rFonts w:ascii="Calibri" w:hAnsi="Calibri" w:cs="Calibri"/>
          <w:noProof/>
          <w:szCs w:val="24"/>
        </w:rPr>
        <w:lastRenderedPageBreak/>
        <w:t>landscape of pancreatic neuroendocrine tumours, Nature. 543 (2017) 65–71. https://doi.org/10.1038/nature21063.</w:t>
      </w:r>
    </w:p>
    <w:p w14:paraId="70FF2E96"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20]</w:t>
      </w:r>
      <w:r w:rsidRPr="007E3DC4">
        <w:rPr>
          <w:rFonts w:ascii="Calibri" w:hAnsi="Calibri" w:cs="Calibri"/>
          <w:noProof/>
          <w:szCs w:val="24"/>
        </w:rPr>
        <w:tab/>
        <w:t>J.Y. Kim, J.A. Brosnan-Cashman, S. An, S.J. Kim, K.B. Song, M.S. Kim, M.J. Kim, D.W. Hwang, A.K. Meeker, E. Yu, S.C. Kim, R.H. Hruban, C.M. Heaphy, S.M. Hong, Alternative lengthening of telomeres in primary pancreatic neuroendocrine tumors is associated with aggressive clinical behavior and poor survival, Clin. Cancer Res. 23 (2017) 1598–1606. https://doi.org/10.1158/1078-0432.CCR-16-1147.</w:t>
      </w:r>
    </w:p>
    <w:p w14:paraId="08AB3472"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21]</w:t>
      </w:r>
      <w:r w:rsidRPr="007E3DC4">
        <w:rPr>
          <w:rFonts w:ascii="Calibri" w:hAnsi="Calibri" w:cs="Calibri"/>
          <w:noProof/>
          <w:szCs w:val="24"/>
        </w:rPr>
        <w:tab/>
        <w:t>A. Tirosh, E. Kebebew, Genetic and epigenetic alterations in pancreatic neuroendocrine tumors, J. Gastrointest. Oncol. 11 (2020) 567–577. https://doi.org/10.21037/jgo.2020.03.11.</w:t>
      </w:r>
    </w:p>
    <w:p w14:paraId="2B07A7F2"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22]</w:t>
      </w:r>
      <w:r w:rsidRPr="007E3DC4">
        <w:rPr>
          <w:rFonts w:ascii="Calibri" w:hAnsi="Calibri" w:cs="Calibri"/>
          <w:noProof/>
          <w:szCs w:val="24"/>
        </w:rPr>
        <w:tab/>
        <w:t>A. Mafficini, A. Scarpa, Genetics and epigenetics of gastroenteropancreatic neuroendocrine neoplasms, Endocr. Rev. 40 (2019) 506–536. https://doi.org/10.1210/er.2018-00160.</w:t>
      </w:r>
    </w:p>
    <w:p w14:paraId="5FC2C109"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23]</w:t>
      </w:r>
      <w:r w:rsidRPr="007E3DC4">
        <w:rPr>
          <w:rFonts w:ascii="Calibri" w:hAnsi="Calibri" w:cs="Calibri"/>
          <w:noProof/>
          <w:szCs w:val="24"/>
        </w:rPr>
        <w:tab/>
        <w:t xml:space="preserve">P.C. Haycock, S. Burgess, A. Nounu, J. Zheng, G.N. Okoli, J. Bowden, K.H. Wade, N.J. Timpson, D.M. Evans, P. Willeit, A. Aviv, T.R. Gaunt, G. Hemani, M. Mangino, H.P. Ellis, K.M. Kurian, K.A. Pooley, R.A. Eeles, J.E. Lee, S. Fang, W. V. Chen, M.H. Law, L.M. Bowdler, M.M. Iles, Q. Yang, B.B. Worrall, H.S. Markus, R.J. Hung, C.I. Amos, A.B. Spurdle, D.J. Thompson, T.A. O’Mara, B. Wolpin, L. Amundadottir, R. Stolzenberg-Solomon, A. Trichopoulou, N.C. Onland-Moret, E. Lund, E.J. Duell, F. Canzian, G. Severi, K. Overvad, M.J. Gunter, R. Tumino, U. Svenson, A. Van Rij, A.F. Baas, M.J. Bown, N.J. Samani, F.N.G.G. van t’Hof, G. Tromp, G.T. Jones, H. Kuivaniemi, J.R. Elmore, M. Johansson, J. Mckay, G. Scelo, R. Carreras-Torres, V. Gaborieau, P. Brennan, P.M. Bracci, R.E. Neale, S.H. Olson, S. Gallinger, D. Li, G.M. Petersen, H.A. Risch, A.P. Klein, J. Han, C.C. Abnet, N.D. Freedman, P.R. Taylor, J.M. Maris, K.K. Aben, L.A. Kiemeney, S.H. Vermeulen, J.K. Wiencke, K.M. Walsh, M. Wrensch, T. Rice, C. Turnbull, K. Litchfield, L. Paternoster, M. Standl, G.R. Abecasis, J.P. SanGiovanni, Y. Li, V. Mijatovic, Y. Sapkota, S.-K.K. Low, K.T. Zondervan, G.W. Montgomery, D.R. Nyholt, D.A. Van Heel, K. Hunt, D.E. Arking, F.N. Ashar, N. Sotoodehnia, D. Woo, J. Rosand, M.E. Comeau, W.M. Brown, E.K. Silverman, J.E. Hokanson, M.H. Cho, J. Hui, M.A. Ferreira, P.J. Thompson, A.C. Morrison, J.F. Felix, N.L. Smith, A.M. Christiano, L. Petukhova, R.C. Betz, X. </w:t>
      </w:r>
      <w:r w:rsidRPr="007E3DC4">
        <w:rPr>
          <w:rFonts w:ascii="Calibri" w:hAnsi="Calibri" w:cs="Calibri"/>
          <w:noProof/>
          <w:szCs w:val="24"/>
        </w:rPr>
        <w:lastRenderedPageBreak/>
        <w:t xml:space="preserve">Fan, X. Zhang, C. Zhu, C.D. Langefeld, S.D. Thompson, F. Wang, X. Lin, D.A. Schwartz, T. Fingerlin, J.I. Rotter, M.F. Cotch, R.A. Jensen, M. Munz, H. Dommisch, A.S. Schaefer, F. Han, H.M. Ollila, R.P. Hillary, O. Albagha, S.H. Ralston, C. Zeng, W. Zheng, X.-O.O. Shu, A. Reis, S. Uebe, U. Hüffmeier, Y. Kawamura, T. Otowa, T. Sasaki, M.L. Hibberd, S. Davila, G. Xie, K. Siminovitch, J.-X.X. Bei, Y.-X.X. Zeng, A. Försti, B. Chen, S. Landi, A. Franke, A. Fischer, D. Ellinghaus, C. Flores, I. Noth, S.-F.F. Ma, J.N. Foo, J. Liu, J.-W.W. Kim, D.G. Cox, O. Delattre, O. Mirabeau, C.F. Skibola, C.S. Tang, M. Garcia-Barcelo, K.-P.P. Chang, W.-H.H. Su, Y.-S.S. Chang, N.G. Martin, S. Gordon, T.D. Wade, C. Lee, M. Kubo, P.-C.C. Cha, Y. Nakamura, D. Levy, M. Kimura, S.-J.J. Hwang, S. Hunt, T. Spector, N. Soranzo, A.W. Manichaikul, R.G. Barr, B. Kahali, E. Speliotes, L.M. Yerges-Armstrong, C.-Y.Y. Cheng, J.B. Jonas, T.Y. Wong, I. Fogh, K. Lin, J.F. Powell, K. Rice, C.L. Relton, R.M. Martin, G. Davey Smith, T.A. O’Mara, B. Wolpin, L. Amundadottir, R. Stolzenberg-Solomon, A. Trichopoulou, N.C. Onland-Moret, E. Lund, E.J. Duell, F. Canzian, G. Severi, K. Overvad, M.J. Gunter, R. Tumino, U. Svenson, A. Van Rij, A.F. Baas, M.J. Bown, N.J. Samani, F.N.G. van t’Hof, G. Tromp, G.T. Jones, H. Kuivaniemi, J.R. Elmore, M. Johansson, J. Mckay, G. Scelo, R. Carreras-Torres, V. Gaborieau, P. Brennan, P.M. Bracci, R.E. Neale, S.H. Olson, S. Gallinger, D. Li, G.M. Petersen, H.A. Risch, A.P. Klein, J. Han, C.C. Abnet, N.D. Freedman, P.R. Taylor, J.M. Maris, K.K. Aben, L.A. Kiemeney, S.H. Vermeulen, J.K. Wiencke, K.M. Walsh, M. Wrensch, T. Rice, C. Turnbull, K. Litchfield, L. Paternoster, M. Standl, G.R. Abecasis, J.P. SanGiovanni, Y. Li, V. Mijatovic, Y. Sapkota, S.-K.K. Low, K.T. Zondervan, G.W. Montgomery, D.R. Nyholt, D.A. Van Heel, K. Hunt, D.E. Arking, F.N. Ashar, N. Sotoodehnia, D. Woo, J. Rosand, M.E. Comeau, W.M. Brown, E.K. Silverman, J.E. Hokanson, M.H. Cho, J. Hui, M.A. Ferreira, P.J. Thompson, A.C. Morrison, J.F. Felix, N.L. Smith, A.M. Christiano, L. Petukhova, R.C. Betz, X. Fan, X. Zhang, C. Zhu, C.D. Langefeld, S.D. Thompson, F. Wang, X. Lin, D.A. Schwartz, T. Fingerlin, J.I. Rotter, M.F. Cotch, R.A. Jensen, M. Munz, H. Dommisch, A.S. Schaefer, F. Han, H.M. Ollila, R.P. Hillary, O. Albagha, S.H. Ralston, C. Zeng, W. Zheng, X.-O.O. Shu, A. Reis, S. Uebe, U. Hüffmeier, Y. Kawamura, T. Otowa, T. Sasaki, M.L. Hibberd, S. Davila, G. Xie, K. Siminovitch, J.-X.X. Bei, Y.-X.X. Zeng, A. Försti, B. Chen, S. Landi, A. Franke, A. Fischer, D. Ellinghaus, C. Flores, I. Noth, S.-F.F. Ma, J.N. Foo, J. Liu, J.-W.W. Kim, D.G. Cox, O. Delattre, O. Mirabeau, C.F. </w:t>
      </w:r>
      <w:r w:rsidRPr="007E3DC4">
        <w:rPr>
          <w:rFonts w:ascii="Calibri" w:hAnsi="Calibri" w:cs="Calibri"/>
          <w:noProof/>
          <w:szCs w:val="24"/>
        </w:rPr>
        <w:lastRenderedPageBreak/>
        <w:t xml:space="preserve">Skibola, C.S. Tang, M. Garcia-Barcelo, K.-P.P. Chang, W.-H.H. Su, Y.-S.S. Chang, N.G. Martin, S. Gordon, T.D. Wade, C. Lee, M. Kubo, P.-C.C. Cha, Y. Nakamura, D. Levy, M. Kimura, S.-J.J. Hwang, S. Hunt, T. Spector, N. Soranzo, A.W. Manichaikul, R.G. Barr, B. Kahali, E. Speliotes, L.M. Yerges-Armstrong, C.-Y.Y. Cheng, J.B. Jonas, T.Y. Wong, I. Fogh, K. Lin, J.F. Powell, K. Rice, C.L. Relton, R.M. Martin, G. Davey Smith, T.A. O’Mara, B. Wolpin, L. Amundadottir, R. Stolzenberg-Solomon, A. Trichopoulou, N.C. Onland-Moret, E. Lund, E.J. Duell, F. Canzian, G. Severi, K. Overvad, M.J. Gunter, R. Tumino, U. Svenson, A. Van Rij, A.F. Baas, M.J. Bown, N.J. Samani, F.N.G.G. van t’Hof, G. Tromp, G.T. Jones, H. Kuivaniemi, J.R. Elmore, M. Johansson, J. Mckay, G. Scelo, R. Carreras-Torres, V. Gaborieau, P. Brennan, P.M. Bracci, R.E. Neale, S.H. Olson, S. Gallinger, D. Li, G.M. Petersen, H.A. Risch, A.P. Klein, J. Han, C.C. Abnet, N.D. Freedman, P.R. Taylor, J.M. Maris, K.K. Aben, L.A. Kiemeney, S.H. Vermeulen, J.K. Wiencke, K.M. Walsh, M. Wrensch, T. Rice, C. Turnbull, K. Litchfield, L. Paternoster, M. Standl, G.R. Abecasis, J.P. SanGiovanni, Y. Li, V. Mijatovic, Y. Sapkota, S.-K.K. Low, K.T. Zondervan, G.W. Montgomery, D.R. Nyholt, D.A. Van Heel, K. Hunt, D.E. Arking, F.N. Ashar, N. Sotoodehnia, D. Woo, J. Rosand, M.E. Comeau, W.M. Brown, E.K. Silverman, J.E. Hokanson, M.H. Cho, J. Hui, M.A. Ferreira, P.J. Thompson, A.C. Morrison, J.F. Felix, N.L. Smith, A.M. Christiano, L. Petukhova, R.C. Betz, X. Fan, X. Zhang, C. Zhu, C.D. Langefeld, S.D. Thompson, F. Wang, X. Lin, D.A. Schwartz, T. Fingerlin, J.I. Rotter, M.F. Cotch, R.A. Jensen, M. Munz, H. Dommisch, A.S. Schaefer, F. Han, H.M. Ollila, R.P. Hillary, O. Albagha, S.H. Ralston, C. Zeng, W. Zheng, X.-O.O. Shu, A. Reis, S. Uebe, U. Hüffmeier, Y. Kawamura, T. Otowa, T. Sasaki, M.L. Hibberd, S. Davila, G. Xie, K. Siminovitch, J.-X.X. Bei, Y.-X.X. Zeng, A. Försti, B. Chen, S. Landi, A. Franke, A. Fischer, D. Ellinghaus, C. Flores, I. Noth, S.-F.F. Ma, J.N. Foo, J. Liu, J.-W.W. Kim, D.G. Cox, O. Delattre, O. Mirabeau, C.F. Skibola, C.S. Tang, M. Garcia-Barcelo, K.-P.P. Chang, W.-H.H. Su, Y.-S.S. Chang, N.G. Martin, S. Gordon, T.D. Wade, C. Lee, M. Kubo, P.-C.C. Cha, Y. Nakamura, D. Levy, M. Kimura, S.-J.J. Hwang, S. Hunt, T. Spector, N. Soranzo, A.W. Manichaikul, R.G. Barr, B. Kahali, E. Speliotes, L.M. Yerges-Armstrong, C.-Y.Y. Cheng, J.B. Jonas, T.Y. Wong, I. Fogh, K. Lin, J.F. Powell, K. Rice, C.L. Relton, R.M. Martin, G. Davey Smith, T.A. O’Mara, B. Wolpin, L. Amundadottir, R. Stolzenberg-Solomon, A. Trichopoulou, N.C. Onland-Moret, E. Lund, E.J. </w:t>
      </w:r>
      <w:r w:rsidRPr="007E3DC4">
        <w:rPr>
          <w:rFonts w:ascii="Calibri" w:hAnsi="Calibri" w:cs="Calibri"/>
          <w:noProof/>
          <w:szCs w:val="24"/>
        </w:rPr>
        <w:lastRenderedPageBreak/>
        <w:t xml:space="preserve">Duell, F. Canzian, G. Severi, K. Overvad, M.J. Gunter, R. Tumino, U. Svenson, A. Van Rij, A.F. Baas, M.J. Bown, N.J. Samani, F.N.G. van t’Hof, G. Tromp, G.T. Jones, H. Kuivaniemi, J.R. Elmore, M. Johansson, J. Mckay, G. Scelo, R. Carreras-Torres, V. Gaborieau, P. Brennan, P.M. Bracci, R.E. Neale, S.H. Olson, S. Gallinger, D. Li, G.M. Petersen, H.A. Risch, A.P. Klein, J. Han, C.C. Abnet, N.D. Freedman, P.R. Taylor, J.M. Maris, K.K. Aben, L.A. Kiemeney, S.H. Vermeulen, J.K. Wiencke, K.M. Walsh, M. Wrensch, T. Rice, C. Turnbull, K. Litchfield, L. Paternoster, M. Standl, G.R. Abecasis, J.P. SanGiovanni, Y. Li, V. Mijatovic, Y. Sapkota, S.-K.K. Low, K.T. Zondervan, G.W. Montgomery, D.R. Nyholt, D.A. Van Heel, K. Hunt, D.E. Arking, F.N. Ashar, N. Sotoodehnia, D. Woo, J. Rosand, M.E. Comeau, W.M. Brown, E.K. Silverman, J.E. Hokanson, M.H. Cho, J. Hui, M.A. Ferreira, P.J. Thompson, A.C. Morrison, J.F. Felix, N.L. Smith, A.M. Christiano, L. Petukhova, R.C. Betz, X. Fan, X. Zhang, C. Zhu, C.D. Langefeld, S.D. Thompson, F. Wang, X. Lin, D.A. Schwartz, T. Fingerlin, J.I. Rotter, M.F. Cotch, R.A. Jensen, M. Munz, H. Dommisch, A.S. Schaefer, F. Han, H.M. Ollila, R.P. Hillary, O. Albagha, S.H. Ralston, C. Zeng, W. Zheng, X.-O.O. Shu, A. Reis, S. Uebe, U. Hüffmeier, Y. Kawamura, T. Otowa, T. Sasaki, M.L. Hibberd, S. Davila, G. Xie, K. Siminovitch, J.-X.X. Bei, Y.-X.X. Zeng, A. Försti, B. Chen, S. Landi, A. Franke, A. Fischer, D. Ellinghaus, C. Flores, I. Noth, S.-F.F. Ma, J.N. Foo, J. Liu, J.-W.W. Kim, D.G. Cox, O. Delattre, O. Mirabeau, C.F. Skibola, C.S. Tang, M. Garcia-Barcelo, K.-P.P. Chang, W.-H.H. Su, Y.-S.S. Chang, N.G. Martin, S. Gordon, T.D. Wade, C. Lee, M. Kubo, P.-C.C. Cha, Y. Nakamura, D. Levy, M. Kimura, S.-J.J. Hwang, S. Hunt, T. Spector, N. Soranzo, A.W. Manichaikul, R.G. Barr, B. Kahali, E. Speliotes, L.M. Yerges-Armstrong, C.-Y.Y. Cheng, J.B. Jonas, T.Y. Wong, I. Fogh, K. Lin, J.F. Powell, K. Rice, C.L. Relton, R.M. Martin, G. Davey Smith, T.A. O’Mara, B. Wolpin, L. Amundadottir, R. Stolzenberg-Solomon, A. Trichopoulou, N.C. Onland-Moret, E. Lund, E.J. Duell, F. Canzian, G. Severi, K. Overvad, M.J. Gunter, R. Tumino, U. Svenson, A. Van Rij, A.F. Baas, M.J. Bown, N.J. Samani, F.N.G.G. van t’Hof, G. Tromp, G.T. Jones, H. Kuivaniemi, J.R. Elmore, M. Johansson, J. Mckay, G. Scelo, R. Carreras-Torres, V. Gaborieau, P. Brennan, P.M. Bracci, R.E. Neale, S.H. Olson, S. Gallinger, D. Li, G.M. Petersen, H.A. Risch, A.P. Klein, J. Han, C.C. Abnet, N.D. Freedman, P.R. Taylor, J.M. Maris, K.K. Aben, L.A. Kiemeney, S.H. Vermeulen, J.K. Wiencke, K.M. Walsh, M. Wrensch, T. Rice, C. Turnbull, K. Litchfield, L. </w:t>
      </w:r>
      <w:r w:rsidRPr="007E3DC4">
        <w:rPr>
          <w:rFonts w:ascii="Calibri" w:hAnsi="Calibri" w:cs="Calibri"/>
          <w:noProof/>
          <w:szCs w:val="24"/>
        </w:rPr>
        <w:lastRenderedPageBreak/>
        <w:t>Paternoster, M. Standl, G.R. Abecasis, J.P. SanGiovanni, Y. Li, V. Mijatovic, Y. Sapkota, S.-K.K. Low, K.T. Zondervan, G.W. Montgomery, D.R. Nyholt, D.A. Van Heel, K. Hunt, D.E. Arking, F.N. Ashar, N. Sotoodehnia, D. Woo, J. Rosand, M.E. Comeau, W.M. Brown, E.K. Silverman, J.E. Hokanson, M.H. Cho, J. Hui, M.A. Ferreira, P.J. Thompson, A.C. Morrison, J.F. Felix, N.L. Smith, A.M. Christiano, L. Petukhova, R.C. Betz, X. Fan, X. Zhang, C. Zhu, C.D. Langefeld, S.D. Thompson, F. Wang, X. Lin, D.A. Schwartz, T. Fingerlin, J.I. Rotter, M.F. Cotch, R.A. Jensen, M. Munz, H. Dommisch, A.S. Schaefer, F. Han, H.M. Ollila, R.P. Hillary, O. Albagha, S.H. Ralston, C. Zeng, W. Zheng, X.-O.O. Shu, A. Reis, S. Uebe, U. Hüffmeier, Y. Kawamura, T. Otowa, T. Sasaki, M.L. Hibberd, S. Davila, G. Xie, K. Siminovitch, J.-X.X. Bei, Y.-X.X. Zeng, A. Försti, B. Chen, S. Landi, A. Franke, A. Fischer, D. Ellinghaus, C. Flores, I. Noth, S.-F.F. Ma, J.N. Foo, J. Liu, J.-W.W. Kim, D.G. Cox, O. Delattre, O. Mirabeau, C.F. Skibola, C.S. Tang, M. Garcia-Barcelo, K.-P.P. Chang, W.-H.H. Su, Y.-S.S. Chang, N.G. Martin, S. Gordon, T.D. Wade, C. Lee, M. Kubo, P.-C.C. Cha, Y. Nakamura, D. Levy, M. Kimura, S.-J.J. Hwang, S. Hunt, T. Spector, N. Soranzo, A.W. Manichaikul, R.G. Barr, B. Kahali, E. Speliotes, L.M. Yerges-Armstrong, C.-Y.Y. Cheng, J.B. Jonas, T.Y. Wong, I. Fogh, K. Lin, J.F. Powell, K. Rice, C.L. Relton, R.M. Martin, G. Davey Smith, Association between telomere length and risk of cancer and non-neoplastic diseases a mendelian randomization study, JAMA Oncol. 3 (2017) 636–651. https://doi.org/10.1001/jamaoncol.2016.5945.</w:t>
      </w:r>
    </w:p>
    <w:p w14:paraId="4D74531B"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24]</w:t>
      </w:r>
      <w:r w:rsidRPr="007E3DC4">
        <w:rPr>
          <w:rFonts w:ascii="Calibri" w:hAnsi="Calibri" w:cs="Calibri"/>
          <w:noProof/>
          <w:szCs w:val="24"/>
        </w:rPr>
        <w:tab/>
        <w:t>D. Campa, M. Matarazzi, W. Greenhalf, M. Bijlsma, K.-U. Saum, C. Pasquali, H. van Laarhoven, A. Szentesi, F. Federici, P. Vodicka, N. Funel, R. Pezzilli, H.B. Bueno-de-Mesquita, L. Vodickova, D. Basso, O. Obazee, T. Hackert, P. Soucek, K. Cuk, J. Kaiser, C. Sperti, M. Lovecek, G. Capurso, B. Mohelnikova-Duchonova, K.-T. Khaw, A.-K. König, J. Kupcinskas, R. Kaaks, F. Bambi, L. Archibugi, A. Mambrini, G.M. Cavestro, S. Landi, P. Hegyi, J.R. Izbicki, D. Gioffreda, C.F. Zambon, F. Tavano, R. Talar-Wojnarowska, K. Jamroziak, T.J. Key, G.D. Fave, O. Strobel, L. Jonaitis, A. Andriulli, R.T. Lawlor, F. Pirozzi, V. Katzke, C. Valsuani, Y.K. Vashist, H. Brenner, F. Canzian, Genetic determinants of telomere length and risk of pancreatic cancer: A PANDoRA study, Int. J. Cancer. 144 (2018) 1275–1283. https://doi.org/10.1002/ijc.31928.</w:t>
      </w:r>
    </w:p>
    <w:p w14:paraId="02A50EAD"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25]</w:t>
      </w:r>
      <w:r w:rsidRPr="007E3DC4">
        <w:rPr>
          <w:rFonts w:ascii="Calibri" w:hAnsi="Calibri" w:cs="Calibri"/>
          <w:noProof/>
          <w:szCs w:val="24"/>
        </w:rPr>
        <w:tab/>
        <w:t xml:space="preserve">I.M. Wentzensen, L. Mirabello, R.M. Pfeiffer, S.A. Savage, The association of telomere </w:t>
      </w:r>
      <w:r w:rsidRPr="007E3DC4">
        <w:rPr>
          <w:rFonts w:ascii="Calibri" w:hAnsi="Calibri" w:cs="Calibri"/>
          <w:noProof/>
          <w:szCs w:val="24"/>
        </w:rPr>
        <w:lastRenderedPageBreak/>
        <w:t>length and cancer: a meta-analysis., Cancer Epidemiol. Biomarkers Prev. 20 (2011) 1238–1250. https://doi.org/10.1158/1055-9965.EPI-11-0005.</w:t>
      </w:r>
    </w:p>
    <w:p w14:paraId="1130AA7D"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26]</w:t>
      </w:r>
      <w:r w:rsidRPr="007E3DC4">
        <w:rPr>
          <w:rFonts w:ascii="Calibri" w:hAnsi="Calibri" w:cs="Calibri"/>
          <w:noProof/>
          <w:szCs w:val="24"/>
        </w:rPr>
        <w:tab/>
        <w:t>H. Ma, Z. Zhou, S. Wei, Z. Liu, K.A. Pooley, A.M. Dunning, U. Svenson, G. Roos, H.D. Hosgood, M. Shen, Q. Wei, Shortened Telomere Length Is Associated with Increased Risk of Cancer: A Meta-Analysis, PLoS One. 6 (2011) e20466. https://doi.org/10.1371/journal.pone.0020466.</w:t>
      </w:r>
    </w:p>
    <w:p w14:paraId="13093443"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27]</w:t>
      </w:r>
      <w:r w:rsidRPr="007E3DC4">
        <w:rPr>
          <w:rFonts w:ascii="Calibri" w:hAnsi="Calibri" w:cs="Calibri"/>
          <w:noProof/>
          <w:szCs w:val="24"/>
        </w:rPr>
        <w:tab/>
        <w:t>D. Campa, M. Barrdahl, A. Santoro, G. Severi, L. Baglietto, H. Omichessan, R. Tumino, H.B.A. Bueno-de-Mesquita, P.H. Peeters, E. Weiderpass, M.-D. Chirlaque, M. Rodríguez-Barranco, A. Agudo, M. Gunter, L. Dossus, V. Krogh, G. Matullo, A. Trichopoulou, R.C. Travis, F. Canzian, R. Kaaks, M. Rodriguez-Barranco, A. Agudo, M. Gunter, L. Dossus, V. Krogh, G. Matullo, A. Trichopoulou, R.C. Travis, F. Canzian, R. Kaaks, Mitochondrial DNA copy number variation, leukocyte telomere length, and breast cancer risk in the European Prospective Investigation into Cancer and Nutrition (EPIC) study, Breast Cancer Res. 20 (2018) 29. https://doi.org/10.1186/s13058-018-0955-5.</w:t>
      </w:r>
    </w:p>
    <w:p w14:paraId="6326B751"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28]</w:t>
      </w:r>
      <w:r w:rsidRPr="007E3DC4">
        <w:rPr>
          <w:rFonts w:ascii="Calibri" w:hAnsi="Calibri" w:cs="Calibri"/>
          <w:noProof/>
          <w:szCs w:val="24"/>
        </w:rPr>
        <w:tab/>
        <w:t>D. Campa, A. Martino, J. Varkonyi, F. Lesueur, K. Jamroziak, S. Landi, A. Jurczyszyn, H. Marques, V. Andersen, M. Jurado, H. Brenner, M. Petrini, U. Vogel, R. Garcia-Sanz, G. Buda, F. Gemignani, R. Rios, A.J. Vangsted, C. Dumontet, J. Martinez-Lopez, M.J. Moreno, A. Stepien, M. Watek, V. Moreno, A.K. Dieffenbach, A.M. Rossi, K. Butterbach, S.E.H. Jacobsen, H. Goldschmidt, J. Sainz, J. Hillengass, E. Orciuolo, M. Dudzinski, N. Weinhold, R.M. Reis, F. Canzian, Risk of multiple myeloma is associated with polymorphisms within telomerase genes and telomere length., Int. J. Cancer. 136 (2015) E351-8. https://doi.org/10.1002/ijc.29101.</w:t>
      </w:r>
    </w:p>
    <w:p w14:paraId="5F539B7B"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29]</w:t>
      </w:r>
      <w:r w:rsidRPr="007E3DC4">
        <w:rPr>
          <w:rFonts w:ascii="Calibri" w:hAnsi="Calibri" w:cs="Calibri"/>
          <w:noProof/>
          <w:szCs w:val="24"/>
        </w:rPr>
        <w:tab/>
        <w:t xml:space="preserve">D. Campa, B.B. Mergarten, I. De Vivo, M.-C. Boutron-Ruault, A. Racine, G. Severi, A. Nieters, V.A. Katzke, A. Trichopoulou, N. Yiannakouris, D. Trichopoulos, H. Boeing, J. Ramon Quiros, E.J. Duell, E. Molina-Montes, J. Mara Huerta, E. Ardanaz, M. Dorronsoro, K.-T. Khaw, N. Wareham, R.C. Travis, D. Palli, V. Pala, R. Tumino, A. Naccarati, S. Panico, P. Vineis, E. Riboli, A. Siddiq, H.B.B. Bueno-de-Mesquita, P.H. Peeters, P.M. Nilsson, M. Sund, W. Ye, E. Lund, M. Jareid, E. Weiderpass, T. Duarte-Salles, S.Y. Kong, M. Stepien, F. Canzian, R. Kaaks, J.R. Quirós, E.J. Duell, E. Molina-Montes, J.M. Huerta, E. Ardanaz, M. Dorronsoro, K.-T. Khaw, </w:t>
      </w:r>
      <w:r w:rsidRPr="007E3DC4">
        <w:rPr>
          <w:rFonts w:ascii="Calibri" w:hAnsi="Calibri" w:cs="Calibri"/>
          <w:noProof/>
          <w:szCs w:val="24"/>
        </w:rPr>
        <w:lastRenderedPageBreak/>
        <w:t>N. Wareham, R.C. Travis, D. Palli, V. Pala, R. Tumino, A. Naccarati, S. Panico, P. Vineis, E. Riboli, A. Siddiq, H.B.B. Bueno-de-Mesquita, P.H. Peeters, P.M. Nilsson, M. Sund, W. Ye, E. Lund, M. Jareid, E. Weiderpass, T. Duarte-Salles, S.Y. Kong, M. Stepien, F. Canzian, R. Kaaks, Leukocyte Telomere Length in Relation to Pancreatic Cancer Risk: A Prospective Study, Cancer Epidemiol. Biomarkers Prev. 23 (2014) 2447–2454. https://doi.org/10.1158/1055-9965.EPI-14-0247.</w:t>
      </w:r>
    </w:p>
    <w:p w14:paraId="25809D98"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30]</w:t>
      </w:r>
      <w:r w:rsidRPr="007E3DC4">
        <w:rPr>
          <w:rFonts w:ascii="Calibri" w:hAnsi="Calibri" w:cs="Calibri"/>
          <w:noProof/>
          <w:szCs w:val="24"/>
        </w:rPr>
        <w:tab/>
        <w:t>S. Wang, Y. Chen, F. Qu, S. He, X. Huang, H. Jiang, T. Jin, S. Wan,, J. Xing, Association between leukocyte telomere length and glioma risk: a case-control study, Neuro. Oncol. 16 (2014) 505–512. https://doi.org/10.1093/neuonc/not240.</w:t>
      </w:r>
    </w:p>
    <w:p w14:paraId="522A96E0"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31]</w:t>
      </w:r>
      <w:r w:rsidRPr="007E3DC4">
        <w:rPr>
          <w:rFonts w:ascii="Calibri" w:hAnsi="Calibri" w:cs="Calibri"/>
          <w:noProof/>
          <w:szCs w:val="24"/>
        </w:rPr>
        <w:tab/>
        <w:t>M. Weischer, B.G. Nordestgaard, R.M. Cawthon, J.J. Freiberg, A. Tybjaerg-Hansen, S.E. Bojesen, Short telomere length, cancer survival, and cancer risk in 47102 individuals., J. Natl. Cancer Inst. 105 (2013) 459–468. https://doi.org/10.1093/jnci/djt016.</w:t>
      </w:r>
    </w:p>
    <w:p w14:paraId="46EAF43A"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32]</w:t>
      </w:r>
      <w:r w:rsidRPr="007E3DC4">
        <w:rPr>
          <w:rFonts w:ascii="Calibri" w:hAnsi="Calibri" w:cs="Calibri"/>
          <w:noProof/>
          <w:szCs w:val="24"/>
        </w:rPr>
        <w:tab/>
        <w:t>X. Zhang, Q. Zhao, W. Zhu, T. Liu, S.-H. Xie, L.-X. Zhong, Y.-Y. Cai, X.-N. Li, M. Liang, W. Chen, Q.-S. Hu, B. Zhang, The Association of Telomere Length in Peripheral Blood Cells with Cancer Risk: A  Systematic Review and Meta-analysis of Prospective Studies., Cancer Epidemiol. Biomarkers Prev. 26 (2017) 1381–1390. https://doi.org/10.1158/1055-9965.EPI-16-0968.</w:t>
      </w:r>
    </w:p>
    <w:p w14:paraId="3EA841A4"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33]</w:t>
      </w:r>
      <w:r w:rsidRPr="007E3DC4">
        <w:rPr>
          <w:rFonts w:ascii="Calibri" w:hAnsi="Calibri" w:cs="Calibri"/>
          <w:noProof/>
          <w:szCs w:val="24"/>
        </w:rPr>
        <w:tab/>
        <w:t>D. Levy, S.L. Neuhausen, S.C. Hunt, M. Kimura, S.J. Hwang, W. Chen, J.C. Bis, A.L. Fitzpatrick, E. Smith, A.D. Johnson, J.P. Gardner, S.R. Srinivasan, N. Schork, J.I. Rotter, U. Herbig, B.M. Psaty, M. Sastrasinh, S.S. Murray, R.S. Vasan, M.A. Province, N.L. Glazer, X. Lu, X. Cao, R. Kronmal, M. Mangino, N. Soranzo, T.D. Spector, G.S. Berenson, A. Aviv, Genome-wide association identifies OBFC1 as a locus involved in human leukocyte telomere biology, Proc. Natl. Acad. Sci. U. S. A. 107 (2010) 9293–9298. https://doi.org/10.1073/pnas.0911494107.</w:t>
      </w:r>
    </w:p>
    <w:p w14:paraId="57EB11FC"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34]</w:t>
      </w:r>
      <w:r w:rsidRPr="007E3DC4">
        <w:rPr>
          <w:rFonts w:ascii="Calibri" w:hAnsi="Calibri" w:cs="Calibri"/>
          <w:noProof/>
          <w:szCs w:val="24"/>
        </w:rPr>
        <w:tab/>
        <w:t xml:space="preserve">M. Mangino, S.-J. Hwang, T.D. Spector, S.C. Hunt, M. Kimura, A.L. Fitzpatrick, L. Christiansen, I. Petersen, C.C. Elbers, T. Harris, W. Chen, S.R. Srinivasan, J.D. Kark, A. Benetos, S. El Shamieh, S. Visvikis-Siest, K. Christensen, G.S. Berenson, A.M. Valdes, A. Viñuela, M. Garcia, D.K. Arnett, U. Broeckel, M.A. Province, J.S. Pankow, C. Kammerer, Y. Liu, M. Nalls, S. Tishkoff, F. Thomas, E. Ziv, B.M. Psaty, J.C. Bis, J.I. Rotter, K.D. Taylor, E. </w:t>
      </w:r>
      <w:r w:rsidRPr="007E3DC4">
        <w:rPr>
          <w:rFonts w:ascii="Calibri" w:hAnsi="Calibri" w:cs="Calibri"/>
          <w:noProof/>
          <w:szCs w:val="24"/>
        </w:rPr>
        <w:lastRenderedPageBreak/>
        <w:t>Smith, N.J. Schork, D. Levy, A. Aviv, Genome-wide meta-analysis points to CTC1 and ZNF676 as genes regulating telomere homeostasis in humans., Hum. Mol. Genet. 21 (2012) 5385–94. https://doi.org/10.1093/hmg/dds382.</w:t>
      </w:r>
    </w:p>
    <w:p w14:paraId="701DCF7A"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35]</w:t>
      </w:r>
      <w:r w:rsidRPr="007E3DC4">
        <w:rPr>
          <w:rFonts w:ascii="Calibri" w:hAnsi="Calibri" w:cs="Calibri"/>
          <w:noProof/>
          <w:szCs w:val="24"/>
        </w:rPr>
        <w:tab/>
        <w:t>V. Codd, C.P. Nelson, E. Albrecht, M. Mangino, J. Deelen, J.L. Buxton, J.J. Hottenga, K. Fischer, T. Esko, I. Surakka, L. Broer, D.R. Nyholt, I.M. Leach, P. Salo, S. Hägg, M.K. Matthews, J. Palmen, G.D. Norata, P.F. O’Reilly, D. Saleheen, N. Amin, A.J. Balmforth, M. Beekman, R.A. de Boer, S. Böhringer, P.S. Braund, P.R. Burton, A.J.M. Craen, M. Denniff, Y. Dong, K. Douroudis, E. Dubinina, J.G. Eriksson, K. Garlaschelli, D. Guo, A.-L. Hartikainen, A.K. Henders, J.J. Houwing-Duistermaat, L. Kananen, L.C. Karssen, J. Kettunen, N. Klopp, V. Lagou, E.M. van Leeuwen, P.A. Madden, R. Mägi, P.K.E. Magnusson, S. Männistö, M.I. McCarthy, S.E. Medland, E. Mihailov, G.W. Montgomery, B.A. Oostra, A. Palotie, A. Peters, H. Pollard, A. Pouta, I. Prokopenko, S. Ripatti, V. Salomaa, H.E.D. Suchiman, A.M. Valdes, N. Verweij, A. Viñuela, X. Wang, H.-E. Wichmann, E. Widen, G. Willemsen, M.J. Wright, K. Xia, X. Xiao, D.J. van Veldhuisen, A.L. Catapano, M.D. Tobin, A.S. Hall, A.I.F. Blakemore, W.H. van Gilst, H. Zhu, J. Erdmann, M.P. Reilly, S. Kathiresan, H. Schunkert, P.J. Talmud, N.L. Pedersen, M. Perola, W. Ouwehand, J. Kaprio, N.G. Martin, C.M. van Duijn, I. Hovatta, C. Gieger, A. Metspalu, D.I. Boomsma, M.-R. Jarvelin, P.E. Slagboom, J.R. Thompson, T.D. Spector, P. van der Harst, N.J. Samani, Identification of seven loci affecting mean telomere length and their association with disease, Nat. Genet. 45 (2013) 422–427. https://doi.org/10.1038/ng.2528.</w:t>
      </w:r>
    </w:p>
    <w:p w14:paraId="42AD80D8"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36]</w:t>
      </w:r>
      <w:r w:rsidRPr="007E3DC4">
        <w:rPr>
          <w:rFonts w:ascii="Calibri" w:hAnsi="Calibri" w:cs="Calibri"/>
          <w:noProof/>
          <w:szCs w:val="24"/>
        </w:rPr>
        <w:tab/>
        <w:t>M. Giaccherini, A. Macauda, N. Sgherza, J. Sainz, F. Gemignani, J.M.S. Maldonado, M. Jurado, F. Tavano, G. Mazur, A. Jerez, J. Góra-Tybor, A. Gołos, F.H. Mohedo, J.M. Lopez, J. Várkonyi, R. Spadano, A. Butrym, F. Canzian, D. Campa, Genetic polymorphisms associated with telomere length and risk of developing myeloproliferative neoplasms, Blood Cancer J. 10 (2020) 89. https://doi.org/10.1038/s41408-020-00356-5.</w:t>
      </w:r>
    </w:p>
    <w:p w14:paraId="1534AC52" w14:textId="77777777" w:rsidR="007E3DC4" w:rsidRPr="00C46CB7" w:rsidRDefault="007E3DC4" w:rsidP="007E3DC4">
      <w:pPr>
        <w:widowControl w:val="0"/>
        <w:autoSpaceDE w:val="0"/>
        <w:autoSpaceDN w:val="0"/>
        <w:adjustRightInd w:val="0"/>
        <w:spacing w:line="360" w:lineRule="auto"/>
        <w:ind w:left="640" w:hanging="640"/>
        <w:rPr>
          <w:rFonts w:ascii="Calibri" w:hAnsi="Calibri" w:cs="Calibri"/>
          <w:noProof/>
          <w:szCs w:val="24"/>
          <w:lang w:val="it-IT"/>
        </w:rPr>
      </w:pPr>
      <w:r w:rsidRPr="00C46CB7">
        <w:rPr>
          <w:rFonts w:ascii="Calibri" w:hAnsi="Calibri" w:cs="Calibri"/>
          <w:noProof/>
          <w:szCs w:val="24"/>
          <w:lang w:val="it-IT"/>
        </w:rPr>
        <w:t>[37]</w:t>
      </w:r>
      <w:r w:rsidRPr="00C46CB7">
        <w:rPr>
          <w:rFonts w:ascii="Calibri" w:hAnsi="Calibri" w:cs="Calibri"/>
          <w:noProof/>
          <w:szCs w:val="24"/>
          <w:lang w:val="it-IT"/>
        </w:rPr>
        <w:tab/>
        <w:t>M. Gentiluomo, A. Luddi, A. Cingolani, M. Fornili, L. Governini, E. Lucenteforte, L. Baglietto, P. Piomboni, D. Campa, Telomere Length and Male Fertility, Int. J. Mol. Sci. 22 (2021) 3959. https://doi.org/10.3390/ijms22083959.</w:t>
      </w:r>
    </w:p>
    <w:p w14:paraId="20C39511"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38]</w:t>
      </w:r>
      <w:r w:rsidRPr="007E3DC4">
        <w:rPr>
          <w:rFonts w:ascii="Calibri" w:hAnsi="Calibri" w:cs="Calibri"/>
          <w:noProof/>
          <w:szCs w:val="24"/>
        </w:rPr>
        <w:tab/>
        <w:t xml:space="preserve">G. Yu, L. Lu, Z. Ma, S. Wu, Genetically Predicted Telomere Length and Its Relationship With </w:t>
      </w:r>
      <w:r w:rsidRPr="007E3DC4">
        <w:rPr>
          <w:rFonts w:ascii="Calibri" w:hAnsi="Calibri" w:cs="Calibri"/>
          <w:noProof/>
          <w:szCs w:val="24"/>
        </w:rPr>
        <w:lastRenderedPageBreak/>
        <w:t>Alzheimer’s Disease, Front. Genet. 12 (2021). https://doi.org/10.3389/fgene.2021.595864.</w:t>
      </w:r>
    </w:p>
    <w:p w14:paraId="0A3A6766"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39]</w:t>
      </w:r>
      <w:r w:rsidRPr="007E3DC4">
        <w:rPr>
          <w:rFonts w:ascii="Calibri" w:hAnsi="Calibri" w:cs="Calibri"/>
          <w:noProof/>
          <w:szCs w:val="24"/>
        </w:rPr>
        <w:tab/>
        <w:t>C. Zhang, J.A. Doherty, S. Burgess, R.J. Hung, S. Lindström, P. Kraft, J. Gong, C.I. Amos, T.A. Sellers, A.N.A. Monteiro, G. Chenevix-Trench, H. Bickeböller, A. Risch, P. Brennan, J.D. Mckay, R.S. Houlston, M.T. Landi, M.N. Timofeeva, Y. Wang, J. Heinrich, Z. Kote-Jarai, R.A. Eeles, K. Muir, F. Wiklund, H. Grönberg, S.I. Berndt, S.J. Chanock, F. Schumacher, C.A. Haiman, B.E. Henderson, A. Amin Al Olama, I.L. Andrulis, J.L. Hopper, J. Chang-Claude, E.M. John, K.E. Malone, M.D. Gammon, G. Ursin, A.S. Whittemore, D.J. Hunter, S.B. Gruber, J.A. Knight, L. Hou, L. Le Marchand, P.A. Newcomb, T.J. Hudson, A.T. Chan, L. Li, M.O. Woods, H. Ahsan, B.L. Pierce, Genetic determinants of telomere length and risk of common cancers: a Mendelian randomization study, Hum. Mol. Genet. 24 (2015) 5356–5366. https://doi.org/10.1093/hmg/ddv252.</w:t>
      </w:r>
    </w:p>
    <w:p w14:paraId="7D9D6CB2"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40]</w:t>
      </w:r>
      <w:r w:rsidRPr="007E3DC4">
        <w:rPr>
          <w:rFonts w:ascii="Calibri" w:hAnsi="Calibri" w:cs="Calibri"/>
          <w:noProof/>
          <w:szCs w:val="24"/>
        </w:rPr>
        <w:tab/>
        <w:t>K.M. Walsh, T.P. Whitehead, A.J. de Smith, I. V Smirnov, M. Park, A.A. Endicott, S.S. Francis, V. Codd, N.J. Samani, C. Metayer, J.L. Wiemels, Common genetic variants associated with telomere length confer risk for neuroblastoma and other childhood cancers, Carcinogenesis. 37 (2016) 576–582. https://doi.org/10.1093/carcin/bgw037.</w:t>
      </w:r>
    </w:p>
    <w:p w14:paraId="1B5FF528"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41]</w:t>
      </w:r>
      <w:r w:rsidRPr="007E3DC4">
        <w:rPr>
          <w:rFonts w:ascii="Calibri" w:hAnsi="Calibri" w:cs="Calibri"/>
          <w:noProof/>
          <w:szCs w:val="24"/>
        </w:rPr>
        <w:tab/>
        <w:t>K.M. Walsh, V. Codd, T. Rice, C.P. Nelson, I. V Smirnov, L.S. McCoy, H.M. Hansen, E. Elhauge, J. Ojha, S.S. Francis, N.R. Madsen, P.M. Bracci, A.R. Pico, A.M. Molinaro, T. Tihan, M.S. Berger, S.M. Chang, M.D. Prados, R.B. Jenkins, J.L. Wiemels, E.C.T. Group, N.J. Samani, J.K. Wiencke, M.R. Wrensch, Longer genotypically-estimated leukocyte telomere length is associated with increased adult glioma risk, Oncotarget. 6 (2015) 42468–42477. https://doi.org/10.18632/oncotarget.6468.</w:t>
      </w:r>
    </w:p>
    <w:p w14:paraId="4B4CC92F"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42]</w:t>
      </w:r>
      <w:r w:rsidRPr="007E3DC4">
        <w:rPr>
          <w:rFonts w:ascii="Calibri" w:hAnsi="Calibri" w:cs="Calibri"/>
          <w:noProof/>
          <w:szCs w:val="24"/>
        </w:rPr>
        <w:tab/>
        <w:t xml:space="preserve">M.J. Machiela, Q. Lan, S.L. Slager, R.C.H. Vermeulen, L.R. Teras, N.J. Camp, J.R. Cerhan, J.J. Spinelli, S.S. Wang, A. Nieters, J. Vijai, M. Yeager, Z. Wang, H. Ghesquières, J. McKay, L. Conde, P.I.W. de Bakker, D.G. Cox, L. Burdett, A. Monnereau, C.R. Flowers, A.J. De Roos, A.R. Brooks-Wilson, G.G. Giles, M. Melbye, J. Gu, R.D. Jackson, E. Kane, M.P. Purdue, C.M. Vajdic, D. Albanes, R.S. Kelly, M. Zucca, K.A. Bertrand, A. Zeleniuch-Jacquotte, C. Lawrence, A. Hutchinson, D. Zhi, T.M. Habermann, B.K. Link, A.J. Novak, A. Dogan, Y.W. Asmann, M. Liebow, C.A. Thompson, S.M. Ansell, T.E. Witzig, H. Tilly, C. Haioun, T.J. Molina, H. Hjalgrim, </w:t>
      </w:r>
      <w:r w:rsidRPr="007E3DC4">
        <w:rPr>
          <w:rFonts w:ascii="Calibri" w:hAnsi="Calibri" w:cs="Calibri"/>
          <w:noProof/>
          <w:szCs w:val="24"/>
        </w:rPr>
        <w:lastRenderedPageBreak/>
        <w:t>B. Glimelius, H.-O. Adami, G. Roos, P.M. Bracci, J. Riby, M.T. Smith, E.A. Holly, W. Cozen, P. Hartge, L.M. Morton, R.K. Severson, L.F. Tinker, K.E. North, N. Becker, Y. Benavente, P. Boffetta, P. Brennan, L. Foretova, M. Maynadie, A. Staines, T. Lightfoot, S. Crouch, A. Smith, E. Roman, W.R. Diver, K. Offit, A. Zelenetz, R.J. Klein, D.J. Villano, T. Zheng, Y. Zhang, T.R. Holford, J. Turner, M.C. Southey, J. Clavel, J. Virtamo, S. Weinstein, E. Riboli, P. Vineis, R. Kaaks, H. Boeing, A. Tjønneland, E. Angelucci, S. Di Lollo, M. Rais, I. De Vivo, E. Giovannucci, P. Kraft, J. Huang, B. Ma, Y. Ye, B.C.H. Chiu, L. Liang, J.-H. Park, C.C. Chung, D.D. Weisenburger, J.F. Fraumeni, G. Salles, M. Glenn, L. Cannon-Albright, K. Curtin, X. Wu, K.E. Smedby, S. de Sanjose, C.F. Skibola, S.I. Berndt, B.M. Birmann, S.J. Chanock, N. Rothman, Genetically predicted longer telomere length is associated with increased risk of B-cell lymphoma subtypes, Hum. Mol. Genet. 25 (2016) 1663–1676. https://doi.org/10.1093/hmg/ddw027.</w:t>
      </w:r>
    </w:p>
    <w:p w14:paraId="5BCEFF1E"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43]</w:t>
      </w:r>
      <w:r w:rsidRPr="007E3DC4">
        <w:rPr>
          <w:rFonts w:ascii="Calibri" w:hAnsi="Calibri" w:cs="Calibri"/>
          <w:noProof/>
          <w:szCs w:val="24"/>
        </w:rPr>
        <w:tab/>
        <w:t xml:space="preserve">M.J. Machiela, C.A. Hsiung, X.-O. Shu, W.J. Seow, Z. Wang, K. Matsuo, Y.-C. Hong, A. Seow, C. Wu, H.D. Hosgood, K. Chen, J.-C. Wang, W. Wen, R. Cawthon, N. Chatterjee, W. Hu, N.E. Caporaso, J.Y. Park, C.-J. Chen, Y.H. Kim, Y.T. Kim, M.T. Landi, H. Shen, C. Lawrence, L. Burdett, M. Yeager, I.-S. Chang, T. Mitsudomi, H.N. Kim, G.-C. Chang, B.A. Bassig, M. Tucker, F. Wei, Z. Yin, S.-J. An, B. Qian, V.H.F. Lee, D. Lu, J. Liu, H.-S. Jeon, C.-F. Hsiao, J.S. Sung, J.H. Kim, Y.-T. Gao, Y.-H. Tsai, Y.J. Jung, H. Guo, Z. Hu, A. Hutchinson, W.-C. Wang, R.J. Klein, C.C. Chung, I.-J. Oh, K.-Y. Chen, S.I. Berndt, W. Wu, J. Chang, X.-C. Zhang, M.-S. Huang, H. Zheng, J. Wang, X. Zhao, Y. Li, J.E. Choi, W.-C. Su, K.H. Park, S.W. Sung, Y.-M. Chen, L. Liu, C.H. Kang, L. Hu, C.-H. Chen, W. Pao, Y.-C. Kim, T.-Y. Yang, J. Xu, P. Guan, W. Tan, J. Su, C.-L. Wang, H. Li, A.D.L. Sihoe, Z. Zhao, Y.-H. Chen, Y.Y. Choi, J.-Y. Hung, J.S. Kim, H.-I. Yoon, Q. Cai, C.-C. Lin, I.K. Park, P. Xu, J. Dong, C. Kim, Q. He, R.-P. Perng, T. Kohno, S.-S. Kweon, C.-Y. Chen, R.C.. Vermeulen, J. Wu, W.-Y. Lim, K.-C. Chen, W.-H. Chow, B.-T. Ji, J.K.C. Chan, M. Chu, Y.-J. Li, J. Yokota, J. Li, H. Chen, Y.-B. Xiang, C.-J. Yu, H. Kunitoh, G. Wu, L. Jin, Y.-L. Lo, K. Shiraishi, Y.-H. Chen, H.-C. Lin, T. Wu, M.P. Wong, Y.-L. Wu, P.-C. Yang, B. Zhou, M.-H. Shin, J.F. Fraumeni, W. Zheng, D. Lin, S.J. Chanock, N. Rothman, Q. Lan, Genetic variants associated with longer telomere length are associated with increased lung cancer risk among never-smoking women in Asia: a report from the female lung cancer </w:t>
      </w:r>
      <w:r w:rsidRPr="007E3DC4">
        <w:rPr>
          <w:rFonts w:ascii="Calibri" w:hAnsi="Calibri" w:cs="Calibri"/>
          <w:noProof/>
          <w:szCs w:val="24"/>
        </w:rPr>
        <w:lastRenderedPageBreak/>
        <w:t>consortium in Asia, Int. J. Cancer. 137 (2015) 311–319. https://doi.org/10.1002/ijc.29393.</w:t>
      </w:r>
    </w:p>
    <w:p w14:paraId="2F1E0315"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44]</w:t>
      </w:r>
      <w:r w:rsidRPr="007E3DC4">
        <w:rPr>
          <w:rFonts w:ascii="Calibri" w:hAnsi="Calibri" w:cs="Calibri"/>
          <w:noProof/>
          <w:szCs w:val="24"/>
        </w:rPr>
        <w:tab/>
        <w:t>M.J. Machiela, J.N. Hofmann, R. Carreras-Torres, K.M. Brown, M. Johansson, Z. Wang, M. Foll, P. Li, N. Rothman, S.A. Savage, V. Gaborieau, J.D. McKay, Y. Ye, M. Henrion, F. Bruinsma, S. Jordan, G. Severi, K. Hveem, L.J. Vatten, T. Fletcher, K. Koppova, S.C. Larsson, A. Wolk, R.E. Banks, P.J. Selby, D.F. Easton, P. Pharoah, G. Andreotti, L.E.B. Freeman, S. Koutros, D. Albanes, S. Mannisto, S. Weinstein, P.E. Clark, T.E. Edwards, L. Lipworth, S.M. Gapstur, V.L. Stevens, H. Carol, M.L. Freedman, M.M. Pomerantz, E. Cho, P. Kraft, M.A. Preston, K.M. Wilson, J.M. Gaziano, H.S. Sesso, A. Black, N.D. Freedman, W.-Y. Huang, J.G. Anema, R.J. Kahnoski, B.R. Lane, S.L. Noyes, D. Petillo, L.M. Colli, J.N. Sampson, C. Besse, H. Blanche, A. Boland, L. Burdette, E. Prokhortchouk, K.G. Skryabin, M. Yeager, M. Mijuskovic, M. Ognjanovic, L. Foretova, I. Holcatova, V. Janout, D. Mates, A. Mukeriya, S. Rascu, D. Zaridze, V. Bencko, C. Cybulski, E. Fabianova, V. Jinga, J. Lissowska, J. Lubinski, M. Navratilova, P. Rudnai, N. Szeszenia-Dabrowska, S. Benhamou, G. Cancel-Tassin, O. Cussenot, H.B. Bueno-de-Mesquita, F. Canzian, E.J. Duell, B. Ljungberg, R.T. Sitaram, U. Peters, E. White, G.L. Anderson, L. Johnson, J. Luo, J. Buring, I.-M. Lee, W.-H. Chow, L.E. Moore, C. Wood, T. Eisen, J. Larkin, T.K. Choueiri, G.M. Lathrop, B.T. Teh, J.-F. Deleuze, X. Wu, R.S. Houlston, P. Brennan, S.J. Chanock, G. Scelo, M.P. Purdue, Genetic Variants Related to Longer Telomere Length are Associated with Increased Risk of Renal Cell Carcinoma, Eur. Urol. 72 (2017) 747–754. https://doi.org/10.1016/j.eururo.2017.07.015.</w:t>
      </w:r>
    </w:p>
    <w:p w14:paraId="2D6906A9"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45]</w:t>
      </w:r>
      <w:r w:rsidRPr="007E3DC4">
        <w:rPr>
          <w:rFonts w:ascii="Calibri" w:hAnsi="Calibri" w:cs="Calibri"/>
          <w:noProof/>
          <w:szCs w:val="24"/>
        </w:rPr>
        <w:tab/>
        <w:t xml:space="preserve">M.M. Iles, D.T. Bishop, J.C. Taylor, N.K. Hayward, M. Brossard, A.E. Cust, A.M. Dunning, J.E. Lee, E.K. Moses, L.A. Akslen, P.A. Andresen, M.-F. Avril, E. Azizi, G.B. Scarrà, K.M. Brown, T. Dębniak, D.E. Elder, E. Friedman, P. Ghiorzo, E.M. Gillanders, A.M. Goldstein, N.A. Gruis, J. Hansson, M. Harland, P. Helsing, M. Hočevar, V. Höiom, C. Ingvar, P.A. Kanetsky, M.T. Landi, J. Lang, G.M. Lathrop, J. Lubiński, R.M. Mackie, N.G. Martin, A. Molven, G.W. Montgomery, S. Novaković, H. Olsson, S. Puig, J.A. Puig-Butille, G.L. Radford-Smith, J. Randerson-Moor, N. van der Stoep, R. van Doorn, D.C. Whiteman, S. MacGregor, K.A. Pooley, S. V Ward, G.J. Mann, C.I. Amos, P.D.P. Pharoah, F. Demenais, M.H. Law, J.A. Newton Bishop, J.H. Barrett, The Effect on Melanoma Risk of Genes Previously Associated With Telomere Length, JNCI J. Natl. Cancer Inst. 106 (2014). </w:t>
      </w:r>
      <w:r w:rsidRPr="007E3DC4">
        <w:rPr>
          <w:rFonts w:ascii="Calibri" w:hAnsi="Calibri" w:cs="Calibri"/>
          <w:noProof/>
          <w:szCs w:val="24"/>
        </w:rPr>
        <w:lastRenderedPageBreak/>
        <w:t>https://doi.org/10.1093/jnci/dju267.</w:t>
      </w:r>
    </w:p>
    <w:p w14:paraId="3131468E"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46]</w:t>
      </w:r>
      <w:r w:rsidRPr="007E3DC4">
        <w:rPr>
          <w:rFonts w:ascii="Calibri" w:hAnsi="Calibri" w:cs="Calibri"/>
          <w:noProof/>
          <w:szCs w:val="24"/>
        </w:rPr>
        <w:tab/>
        <w:t>X. Cao, M. Huang, M. Zhu, R. Fang, Z. Ma, T. Jiang, J. Dai, H. Ma, G. Jin, H. Shen, J. Du, L. Xu, Z. Hu, Mendelian randomization study of telomere length and lung cancer risk in East Asian population, Cancer Med. 8 (2019) 7469–7476. https://doi.org/10.1002/cam4.2590.</w:t>
      </w:r>
    </w:p>
    <w:p w14:paraId="4A6C822A"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47]</w:t>
      </w:r>
      <w:r w:rsidRPr="007E3DC4">
        <w:rPr>
          <w:rFonts w:ascii="Calibri" w:hAnsi="Calibri" w:cs="Calibri"/>
          <w:noProof/>
          <w:szCs w:val="24"/>
        </w:rPr>
        <w:tab/>
        <w:t>M. Giaccherini, A. Macauda, E. Orciuolo, M. Rymko, K. Gruenpeter, C. Dumontet, M. Raźny, V. Moreno, G. Buda, K. Beider, J. Varkonyi, H. Avet-Loiseau, J. Martinez-Lopez, H. Marques, M. Watek, M.E. Sarasquete, V. Andersen, L. Karlin, A. Suska, M. Kruszewski, N. Abildgaard, M. Dudziński, A. Butrym, A. Nagler, A.J. Vangsted, K. Kadar, T. Waldemar, K. Jamroziak, S.E.H. Jacobsen, L.H. Ebbesen, M. Taszner, G. Mazur, F. Lesueur, M. Pelosini, R. Garcia-Sanz, A. Jurczyszyn, D. Demangel, R.M. Reis, E. Iskierka-Jażdżewska, M. Markiewicz, F. Gemignani, E. Subocz, D. Zawirska, A. Druzd-Sitek, A. Stępień, M.H. Alonso, J. Sainz, F. Canzian, D. Campa, Genetically determined telomere length and multiple myeloma risk and outcome., Blood Cancer J. 11 (2021) 74. https://doi.org/10.1038/s41408-021-00462-y.</w:t>
      </w:r>
    </w:p>
    <w:p w14:paraId="3FCA5129"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48]</w:t>
      </w:r>
      <w:r w:rsidRPr="007E3DC4">
        <w:rPr>
          <w:rFonts w:ascii="Calibri" w:hAnsi="Calibri" w:cs="Calibri"/>
          <w:noProof/>
          <w:szCs w:val="24"/>
        </w:rPr>
        <w:tab/>
        <w:t>J. Ojha, V. Codd, C.P. Nelson, N.J. Samani, I. V Smirnov, N.R. Madsen, H.M. Hansen, A.J. de Smith, P.M. Bracci, J.K. Wiencke, M.R. Wrensch, J.L. Wiemels, K.M. Walsh, Genetic Variation Associated with Longer Telomere Length Increases Risk of Chronic Lymphocytic Leukemia, Cancer Epidemiol. Biomarkers Prev. 25 (2016) 1043–1049. https://doi.org/10.1158/1055-9965.EPI-15-1329.</w:t>
      </w:r>
    </w:p>
    <w:p w14:paraId="4F986BCF"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49]</w:t>
      </w:r>
      <w:r w:rsidRPr="007E3DC4">
        <w:rPr>
          <w:rFonts w:ascii="Calibri" w:hAnsi="Calibri" w:cs="Calibri"/>
          <w:noProof/>
          <w:szCs w:val="24"/>
        </w:rPr>
        <w:tab/>
        <w:t>D. Campa, C. Rizzato, G. Capurso, N. Giese, N. Funel, W. Greenhalf, P. Soucek, M. Gazouli, R. Pezzilli, C. Pasquali, R. Talar-Wojnarowska, M. Cantore, A. Andriulli, A. Scarpa, K. Jamroziak, G.D. Fave, E. Costello, K.-T. Khaw, A. Heller, T.J. Key, G. Theodoropoulos, E. Malecka-Panas, A. Mambrini, F. Bambi, S. Landi, S. Pedrazzoli, C. Bassi, P. Pacetti, A. Piepoli, F. Tavano, P. di Sebastiano, L. Vodickova, D. Basso, M. Plebani, P. Fogar, M.W. Büchler, P. Bugert, P. Vodicka, U. Boggi, J.P. Neoptolemos, J. Werner, F. Canzian, Genetic susceptibility to pancreatic cancer and its functional characterisation: The PANcreatic Disease ReseArch (PANDoRA) consortium, Dig. Liver Dis. 45 (2013) 95–99. https://doi.org/10.1016/j.dld.2012.09.014.</w:t>
      </w:r>
    </w:p>
    <w:p w14:paraId="256CBCD7"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50]</w:t>
      </w:r>
      <w:r w:rsidRPr="007E3DC4">
        <w:rPr>
          <w:rFonts w:ascii="Calibri" w:hAnsi="Calibri" w:cs="Calibri"/>
          <w:noProof/>
          <w:szCs w:val="24"/>
        </w:rPr>
        <w:tab/>
        <w:t xml:space="preserve">A.A. Galeotti, M. Gentiluomo, C. Rizzato, O. Obazee, J.P. Neoptolemos, C. Pasquali, M. </w:t>
      </w:r>
      <w:r w:rsidRPr="007E3DC4">
        <w:rPr>
          <w:rFonts w:ascii="Calibri" w:hAnsi="Calibri" w:cs="Calibri"/>
          <w:noProof/>
          <w:szCs w:val="24"/>
        </w:rPr>
        <w:lastRenderedPageBreak/>
        <w:t>Nentwich, G.M. Cavestro, R. Pezzilli, W. Greenhalf, B. Holleczek, C. Schroeder, B. Schöttker, A. Ivanauskas, L. Ginocchi, T.J. Key, P. Hegyi, L. Archibugi, E. Darvasi, D. Basso, C. Sperti, M.F. Bijlsma, O. Palmieri, V. Hlavac, R. Talar-Wojnarowska, B. Mohelnikova-Duchonova, T. Hackert, Y. Vashist, O. Strouhal, H. van Laarhoven, F. Tavano, M. Lovecek, C. Dervenis, F. Izbéki, A. Padoan, E. Małecka-Panas, E. Maiello, G. Vanella, G. Capurso, J.R. Izbicki, G.E. Theodoropoulos, K. Jamroziak, V. Katzke, R. Kaaks, A. Mambrini, I.S. Papanikolaou, R. Szmola, A. Szentesi, J. Kupcinskas, S. Bursi, E. Costello, U. Boggi, A.C. Milanetto, S. Landi, M. Gazouli, L. Vodickova, P. Soucek, D. Gioffreda, F. Gemignani, H. Brenner, O. Strobel, M. Büchler, P. Vodicka, S. Paiella, F. Canzian, D. Campa, Polygenic and multifactorial scores for pancreatic ductal adenocarcinoma risk prediction., J. Med. Genet. 58 (2021) 369–377. https://doi.org/10.1136/jmedgenet-2020-106961.</w:t>
      </w:r>
    </w:p>
    <w:p w14:paraId="5795595F"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51]</w:t>
      </w:r>
      <w:r w:rsidRPr="007E3DC4">
        <w:rPr>
          <w:rFonts w:ascii="Calibri" w:hAnsi="Calibri" w:cs="Calibri"/>
          <w:noProof/>
          <w:szCs w:val="24"/>
        </w:rPr>
        <w:tab/>
        <w:t>A.P. Boyle, E.L. Hong, M. Hariharan, Y. Cheng, M.A. Schaub, M. Kasowski, K.J. Karczewski, J. Park, B.C. Hitz, S. Weng, J.M. Cherry, M. Snyder, Annotation of functional variation in personal genomes using RegulomeDB, Genome Res. 22 (2012) 1790–1797. https://doi.org/10.1101/gr.137323.112.</w:t>
      </w:r>
    </w:p>
    <w:p w14:paraId="1792867A"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52]</w:t>
      </w:r>
      <w:r w:rsidRPr="007E3DC4">
        <w:rPr>
          <w:rFonts w:ascii="Calibri" w:hAnsi="Calibri" w:cs="Calibri"/>
          <w:noProof/>
          <w:szCs w:val="24"/>
        </w:rPr>
        <w:tab/>
        <w:t>T.Gte. GTEx Consortium, The Genotype-Tissue Expression (GTEx) project., Nat. Genet. 45 (2013) 580–5. https://doi.org/10.1038/ng.2653.</w:t>
      </w:r>
    </w:p>
    <w:p w14:paraId="6B3DBE8D"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53]</w:t>
      </w:r>
      <w:r w:rsidRPr="007E3DC4">
        <w:rPr>
          <w:rFonts w:ascii="Calibri" w:hAnsi="Calibri" w:cs="Calibri"/>
          <w:noProof/>
          <w:szCs w:val="24"/>
        </w:rPr>
        <w:tab/>
        <w:t>M.J. Machiela, S.J. Chanock, LDlink: a web-based application for exploring population-specific haplotype structure and linking correlated alleles of possible functional variants: Fig. 1., Bioinformatics. 31 (2015) 3555–3557. https://doi.org/10.1093/bioinformatics/btv402.</w:t>
      </w:r>
    </w:p>
    <w:p w14:paraId="3AC404F5"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54]</w:t>
      </w:r>
      <w:r w:rsidRPr="007E3DC4">
        <w:rPr>
          <w:rFonts w:ascii="Calibri" w:hAnsi="Calibri" w:cs="Calibri"/>
          <w:noProof/>
          <w:szCs w:val="24"/>
        </w:rPr>
        <w:tab/>
        <w:t>A. Aviv, J.J. Anderson, J.W. Shay, Mutations, Cancer and the Telomere Length Paradox, Trends in Cancer. 3 (2017) 253–258. https://doi.org/10.1016/j.trecan.2017.02.005.</w:t>
      </w:r>
    </w:p>
    <w:p w14:paraId="0CFF0DD6"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55]</w:t>
      </w:r>
      <w:r w:rsidRPr="007E3DC4">
        <w:rPr>
          <w:rFonts w:ascii="Calibri" w:hAnsi="Calibri" w:cs="Calibri"/>
          <w:noProof/>
          <w:szCs w:val="24"/>
        </w:rPr>
        <w:tab/>
        <w:t>S.M. Lynch, J.M. Major, R. Cawthon, S.J. Weinstein, J. Virtamo, Q. Lan, N. Rothman, D. Albanes, R.Z. Stolzenberg-Solomon, A prospective analysis of telomere length and pancreatic cancer in the alpha-tocopherol beta-carotene cancer (ATBC) prevention study, Int. J. Cancer. 133 (2013) 2672–2680. https://doi.org/10.1002/ijc.28272.</w:t>
      </w:r>
    </w:p>
    <w:p w14:paraId="2FC2949F"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56]</w:t>
      </w:r>
      <w:r w:rsidRPr="007E3DC4">
        <w:rPr>
          <w:rFonts w:ascii="Calibri" w:hAnsi="Calibri" w:cs="Calibri"/>
          <w:noProof/>
          <w:szCs w:val="24"/>
        </w:rPr>
        <w:tab/>
        <w:t xml:space="preserve">M.J. Machiela, Q. Lan, S.L. Slager, R.C.H. Vermeulen, L.R. Teras, N.J. Camp, J.R. Cerhan, J.J. Spinelli, S.S. Wang, A. Nieters, J. Vijai, M. Yeager, Z. Wang, H. Ghesquières, J. McKay, L. </w:t>
      </w:r>
      <w:r w:rsidRPr="007E3DC4">
        <w:rPr>
          <w:rFonts w:ascii="Calibri" w:hAnsi="Calibri" w:cs="Calibri"/>
          <w:noProof/>
          <w:szCs w:val="24"/>
        </w:rPr>
        <w:lastRenderedPageBreak/>
        <w:t>Conde, P.I.W. de Bakker, D.G. Cox, L. Burdett, A. Monnereau, C.R. Flowers, A.J. De Roos, A.R. Brooks-Wilson, G.G. Giles, M. Melbye, J. Gu, R.D. Jackson, E. Kane, M.P. Purdue, C.M. Vajdic, D. Albanes, R.S. Kelly, M. Zucca, K.A. Bertrand, A. Zeleniuch-Jacquotte, C. Lawrence, A. Hutchinson, D. Zhi, T.M. Habermann, B.K. Link, A.J. Novak, A. Dogan, Y.W. Asmann, M. Liebow, C.A. Thompson, S.M. Ansell, T.E. Witzig, H. Tilly, C. Haioun, T.J. Molina, H. Hjalgrim, B. Glimelius, H.-O. Adami, G. Roos, P.M. Bracci, J. Riby, M.T. Smith, E.A. Holly, W. Cozen, P. Hartge, L.M. Morton, R.K. Severson, L.F. Tinker, K.E. North, N. Becker, Y. Benavente, P. Boffetta, P. Brennan, L. Foretova, M. Maynadie, A. Staines, T. Lightfoot, S. Crouch, A. Smith, E. Roman, W.R. Diver, K. Offit, A. Zelenetz, R.J. Klein, D.J. Villano, T. Zheng, Y. Zhang, T.R. Holford, J. Turner, M.C. Southey, J. Clavel, J. Virtamo, S. Weinstein, E. Riboli, P. Vineis, R. Kaaks, H. Boeing, A. Tjønneland, E. Angelucci, S. Di Lollo, M. Rais, I. De Vivo, E. Giovannucci, P. Kraft, J. Huang, B. Ma, Y. Ye, B.C.H. Chiu, L. Liang, J.-H. Park, C.C. Chung, D.D. Weisenburger, J.F. Fraumeni, G. Salles, M. Glenn, L. Cannon-Albright, K. Curtin, X. Wu, K.E. Smedby, S. de Sanjose, C.F. Skibola, S.I. Berndt, B.M. Birmann, S.J. Chanock, N. Rothman, Genetically predicted longer telomere length is associated with increased risk of B-cell lymphoma subtypes., Hum. Mol. Genet. 25 (2016) 1663–76. https://doi.org/10.1093/hmg/ddw027.</w:t>
      </w:r>
    </w:p>
    <w:p w14:paraId="56CC7559"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57]</w:t>
      </w:r>
      <w:r w:rsidRPr="007E3DC4">
        <w:rPr>
          <w:rFonts w:ascii="Calibri" w:hAnsi="Calibri" w:cs="Calibri"/>
          <w:noProof/>
          <w:szCs w:val="24"/>
        </w:rPr>
        <w:tab/>
        <w:t>W.J. Seow, R.M. Cawthon, M.P. Purdue, W. Hu, Y.T. Gao, W.Y. Huang, S.J. Weinstein, B.T. Ji, J. Virtamo, H.D. Hosgood, B.A. Bassig, X.O. Shu, Q. Cai, Y.B. Xiang, S. Min, W.H. Chow, S.I. Berndt, C. Kim, U. Lim, D. Albanes, N.E. Caporaso, S. Chanock, W. Zheng, N. Rothman, Q. Lan, Telomere length in white blood cell DNA and lung cancer: A pooled analysis of three prospective cohorts, Cancer Res. 74 (2014) 4090–4098. https://doi.org/10.1158/0008-5472.CAN-14-0459.</w:t>
      </w:r>
    </w:p>
    <w:p w14:paraId="7CBEAC26"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58]</w:t>
      </w:r>
      <w:r w:rsidRPr="007E3DC4">
        <w:rPr>
          <w:rFonts w:ascii="Calibri" w:hAnsi="Calibri" w:cs="Calibri"/>
          <w:noProof/>
          <w:szCs w:val="24"/>
        </w:rPr>
        <w:tab/>
        <w:t>A.J. Pellatt, R.K. Wolff, G. Torres-Mejia, E.M. John, J.S. Herrick, A. Lundgreen, K.B. Baumgartner, A.R. Giuliano, L.M. Hines, L. Fejerman, R. Cawthon, M.L. Slattery, Telomere length, telomere-related genes, and breast cancer risk: The breast cancer health disparities study, Genes Chromosom. Cancer. 52 (2013) 595–609. https://doi.org/10.1002/gcc.22056.</w:t>
      </w:r>
    </w:p>
    <w:p w14:paraId="39DF1F52"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59]</w:t>
      </w:r>
      <w:r w:rsidRPr="007E3DC4">
        <w:rPr>
          <w:rFonts w:ascii="Calibri" w:hAnsi="Calibri" w:cs="Calibri"/>
          <w:noProof/>
          <w:szCs w:val="24"/>
        </w:rPr>
        <w:tab/>
        <w:t xml:space="preserve">B. Julin, I. Shui, C.M. Heaphy, C.E. Joshu, A.K. Meeker, E. Giovannucci, I. De Vivo, E.A. Platz, </w:t>
      </w:r>
      <w:r w:rsidRPr="007E3DC4">
        <w:rPr>
          <w:rFonts w:ascii="Calibri" w:hAnsi="Calibri" w:cs="Calibri"/>
          <w:noProof/>
          <w:szCs w:val="24"/>
        </w:rPr>
        <w:lastRenderedPageBreak/>
        <w:t>Circulating leukocyte telomere length and risk of overall and aggressive prostate cancer, Br. J. Cancer. 112 (2015) 769–776. https://doi.org/10.1038/bjc.2014.640.</w:t>
      </w:r>
    </w:p>
    <w:p w14:paraId="3FC16DD2"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60]</w:t>
      </w:r>
      <w:r w:rsidRPr="007E3DC4">
        <w:rPr>
          <w:rFonts w:ascii="Calibri" w:hAnsi="Calibri" w:cs="Calibri"/>
          <w:noProof/>
          <w:szCs w:val="24"/>
        </w:rPr>
        <w:tab/>
        <w:t>R. Snetselaar, M.F.M. van Oosterhout, J.C. Grutters, C.H.M. van Moorsel, Telomerase Reverse Transcriptase Polymorphism rs2736100: A Balancing Act between Cancer and Non-Cancer Disease, a Meta-Analysis, Front. Med. 5 (2018) 41. https://doi.org/10.3389/fmed.2018.00041.</w:t>
      </w:r>
    </w:p>
    <w:p w14:paraId="7A9EF3BE"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szCs w:val="24"/>
        </w:rPr>
      </w:pPr>
      <w:r w:rsidRPr="007E3DC4">
        <w:rPr>
          <w:rFonts w:ascii="Calibri" w:hAnsi="Calibri" w:cs="Calibri"/>
          <w:noProof/>
          <w:szCs w:val="24"/>
        </w:rPr>
        <w:t>[61]</w:t>
      </w:r>
      <w:r w:rsidRPr="007E3DC4">
        <w:rPr>
          <w:rFonts w:ascii="Calibri" w:hAnsi="Calibri" w:cs="Calibri"/>
          <w:noProof/>
          <w:szCs w:val="24"/>
        </w:rPr>
        <w:tab/>
        <w:t>S. Mocellin, D. Verdi, K.A. Pooley, M.T. Landi, K.M. Egan, D.M. Baird, J. Prescott, I. De Vivo, D. Nitti, Telomerase reverse transcriptase locus polymorphisms and cancer risk: A field synopsis and meta-analysis, J. Natl. Cancer Inst. 104 (2012) 840–854. https://doi.org/10.1093/jnci/djs222.</w:t>
      </w:r>
    </w:p>
    <w:p w14:paraId="3EF9B3CA" w14:textId="77777777" w:rsidR="007E3DC4" w:rsidRPr="007E3DC4" w:rsidRDefault="007E3DC4" w:rsidP="007E3DC4">
      <w:pPr>
        <w:widowControl w:val="0"/>
        <w:autoSpaceDE w:val="0"/>
        <w:autoSpaceDN w:val="0"/>
        <w:adjustRightInd w:val="0"/>
        <w:spacing w:line="360" w:lineRule="auto"/>
        <w:ind w:left="640" w:hanging="640"/>
        <w:rPr>
          <w:rFonts w:ascii="Calibri" w:hAnsi="Calibri" w:cs="Calibri"/>
          <w:noProof/>
        </w:rPr>
      </w:pPr>
      <w:r w:rsidRPr="007E3DC4">
        <w:rPr>
          <w:rFonts w:ascii="Calibri" w:hAnsi="Calibri" w:cs="Calibri"/>
          <w:noProof/>
          <w:szCs w:val="24"/>
        </w:rPr>
        <w:t>[62]</w:t>
      </w:r>
      <w:r w:rsidRPr="007E3DC4">
        <w:rPr>
          <w:rFonts w:ascii="Calibri" w:hAnsi="Calibri" w:cs="Calibri"/>
          <w:noProof/>
          <w:szCs w:val="24"/>
        </w:rPr>
        <w:tab/>
        <w:t>Z. Hu, C. Wu, Y. Shi, H. Guo, X. Zhao, Z. Yin, L. Yang, J. Dai, L. Hu, W. Tan, Z. Li, Q. Deng, J. Wang, W. Wu, G. Jin, Y. Jiang, D. Yu, G. Zhou, H. Chen, P. Guan, Y. Chen, Y. Shu, L. Xu, X. Liu, L. Liu, P. Xu, B. Han, C. Bai, Y. Zhao, H. Zhang, Y. Yan, H. Ma, J. Chen, M. Chu, F. Lu, Z. Zhang, F. Chen, X. Wang, L. Jin, J. Lu, B. Zhou, D. Lu, T. Wu, D. Lin, H. Shen, A genome-wide association study identifies two new lung cancer susceptibility loci at 13q12.12 and 22q12.2 in Han Chinese, Nat. Genet. 43 (2011) 792–796. https://doi.org/10.1038/ng.875.</w:t>
      </w:r>
    </w:p>
    <w:p w14:paraId="1939C34C" w14:textId="2C451B09" w:rsidR="00811327" w:rsidRPr="003A1C99" w:rsidRDefault="00330D59" w:rsidP="00943D69">
      <w:pPr>
        <w:spacing w:line="360" w:lineRule="auto"/>
        <w:rPr>
          <w:lang w:val="en-GB"/>
        </w:rPr>
      </w:pPr>
      <w:r w:rsidRPr="003A1C99">
        <w:rPr>
          <w:lang w:val="en-GB"/>
        </w:rPr>
        <w:fldChar w:fldCharType="end"/>
      </w:r>
    </w:p>
    <w:p w14:paraId="57343F86" w14:textId="77777777" w:rsidR="00811327" w:rsidRPr="003A1C99" w:rsidRDefault="00811327" w:rsidP="00943D69">
      <w:pPr>
        <w:spacing w:line="360" w:lineRule="auto"/>
        <w:rPr>
          <w:lang w:val="en-GB"/>
        </w:rPr>
        <w:sectPr w:rsidR="00811327" w:rsidRPr="003A1C99">
          <w:pgSz w:w="12240" w:h="15840"/>
          <w:pgMar w:top="1440" w:right="1440" w:bottom="1440" w:left="1440" w:header="720" w:footer="720" w:gutter="0"/>
          <w:cols w:space="720"/>
          <w:docGrid w:linePitch="360"/>
        </w:sectPr>
      </w:pPr>
    </w:p>
    <w:p w14:paraId="790F76B1" w14:textId="558C4FA6" w:rsidR="00811327" w:rsidRPr="003A1C99" w:rsidRDefault="00811327" w:rsidP="00943D69">
      <w:pPr>
        <w:pStyle w:val="Heading1"/>
        <w:spacing w:before="0" w:line="360" w:lineRule="auto"/>
        <w:rPr>
          <w:lang w:val="en-GB"/>
        </w:rPr>
      </w:pPr>
      <w:r w:rsidRPr="003A1C99">
        <w:rPr>
          <w:lang w:val="en-GB"/>
        </w:rPr>
        <w:lastRenderedPageBreak/>
        <w:t>Tables</w:t>
      </w:r>
    </w:p>
    <w:p w14:paraId="02D867C1" w14:textId="5DDD2892" w:rsidR="00954592" w:rsidRPr="003A1C99" w:rsidRDefault="00954592" w:rsidP="00954592">
      <w:pPr>
        <w:rPr>
          <w:lang w:val="en-GB"/>
        </w:rPr>
      </w:pPr>
      <w:r w:rsidRPr="003A1C99">
        <w:rPr>
          <w:lang w:val="en-GB"/>
        </w:rPr>
        <w:t>Table 1</w:t>
      </w:r>
      <w:r w:rsidR="000C36A4" w:rsidRPr="003A1C99">
        <w:rPr>
          <w:lang w:val="en-GB"/>
        </w:rPr>
        <w:t xml:space="preserve"> </w:t>
      </w:r>
      <w:r w:rsidR="00A13546" w:rsidRPr="003A1C99">
        <w:rPr>
          <w:lang w:val="en-GB"/>
        </w:rPr>
        <w:t>C</w:t>
      </w:r>
      <w:r w:rsidR="000C36A4" w:rsidRPr="003A1C99">
        <w:rPr>
          <w:lang w:val="en-GB"/>
        </w:rPr>
        <w:t>haracteristics of the study population.</w:t>
      </w:r>
    </w:p>
    <w:tbl>
      <w:tblPr>
        <w:tblStyle w:val="PlainTable5"/>
        <w:tblW w:w="7937" w:type="dxa"/>
        <w:tblLayout w:type="fixed"/>
        <w:tblLook w:val="04A0" w:firstRow="1" w:lastRow="0" w:firstColumn="1" w:lastColumn="0" w:noHBand="0" w:noVBand="1"/>
      </w:tblPr>
      <w:tblGrid>
        <w:gridCol w:w="2552"/>
        <w:gridCol w:w="1077"/>
        <w:gridCol w:w="1077"/>
        <w:gridCol w:w="1077"/>
        <w:gridCol w:w="1077"/>
        <w:gridCol w:w="1077"/>
      </w:tblGrid>
      <w:tr w:rsidR="00A13546" w:rsidRPr="00A32D5E" w14:paraId="4A10403B" w14:textId="77777777" w:rsidTr="00A13546">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2552" w:type="dxa"/>
            <w:hideMark/>
          </w:tcPr>
          <w:p w14:paraId="4E21D9E2" w14:textId="77777777" w:rsidR="00A13546" w:rsidRPr="00A32D5E" w:rsidRDefault="00A13546" w:rsidP="00A13546">
            <w:pPr>
              <w:spacing w:line="240" w:lineRule="auto"/>
              <w:jc w:val="left"/>
              <w:rPr>
                <w:rFonts w:asciiTheme="minorHAnsi" w:eastAsia="Times New Roman" w:hAnsiTheme="minorHAnsi" w:cstheme="minorHAnsi"/>
                <w:sz w:val="20"/>
                <w:szCs w:val="20"/>
                <w:lang w:val="en-GB" w:eastAsia="en-GB"/>
              </w:rPr>
            </w:pPr>
          </w:p>
        </w:tc>
        <w:tc>
          <w:tcPr>
            <w:tcW w:w="1077" w:type="dxa"/>
            <w:noWrap/>
            <w:vAlign w:val="center"/>
            <w:hideMark/>
          </w:tcPr>
          <w:p w14:paraId="03B09410" w14:textId="77777777" w:rsidR="00A13546" w:rsidRPr="00A32D5E" w:rsidRDefault="00A13546" w:rsidP="00A1354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20"/>
                <w:szCs w:val="20"/>
                <w:lang w:val="en-GB" w:eastAsia="en-GB"/>
              </w:rPr>
            </w:pPr>
            <w:r w:rsidRPr="00A32D5E">
              <w:rPr>
                <w:rFonts w:asciiTheme="minorHAnsi" w:eastAsia="Times New Roman" w:hAnsiTheme="minorHAnsi" w:cstheme="minorHAnsi"/>
                <w:b/>
                <w:bCs/>
                <w:color w:val="000000"/>
                <w:sz w:val="20"/>
                <w:szCs w:val="20"/>
                <w:lang w:val="en-GB" w:eastAsia="en-GB"/>
              </w:rPr>
              <w:t>Germany</w:t>
            </w:r>
          </w:p>
        </w:tc>
        <w:tc>
          <w:tcPr>
            <w:tcW w:w="1077" w:type="dxa"/>
            <w:noWrap/>
            <w:vAlign w:val="center"/>
            <w:hideMark/>
          </w:tcPr>
          <w:p w14:paraId="282CDEF0" w14:textId="77777777" w:rsidR="00A13546" w:rsidRPr="00A32D5E" w:rsidRDefault="00A13546" w:rsidP="00A1354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20"/>
                <w:szCs w:val="20"/>
                <w:lang w:val="en-GB" w:eastAsia="en-GB"/>
              </w:rPr>
            </w:pPr>
            <w:r w:rsidRPr="00A32D5E">
              <w:rPr>
                <w:rFonts w:asciiTheme="minorHAnsi" w:eastAsia="Times New Roman" w:hAnsiTheme="minorHAnsi" w:cstheme="minorHAnsi"/>
                <w:b/>
                <w:bCs/>
                <w:color w:val="000000"/>
                <w:sz w:val="20"/>
                <w:szCs w:val="20"/>
                <w:lang w:val="en-GB" w:eastAsia="en-GB"/>
              </w:rPr>
              <w:t>Italy</w:t>
            </w:r>
          </w:p>
        </w:tc>
        <w:tc>
          <w:tcPr>
            <w:tcW w:w="1077" w:type="dxa"/>
            <w:noWrap/>
            <w:vAlign w:val="center"/>
            <w:hideMark/>
          </w:tcPr>
          <w:p w14:paraId="5C716EB5" w14:textId="77777777" w:rsidR="00A13546" w:rsidRPr="00A32D5E" w:rsidRDefault="00A13546" w:rsidP="00A1354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20"/>
                <w:szCs w:val="20"/>
                <w:lang w:val="en-GB" w:eastAsia="en-GB"/>
              </w:rPr>
            </w:pPr>
            <w:r w:rsidRPr="00A32D5E">
              <w:rPr>
                <w:rFonts w:asciiTheme="minorHAnsi" w:eastAsia="Times New Roman" w:hAnsiTheme="minorHAnsi" w:cstheme="minorHAnsi"/>
                <w:b/>
                <w:bCs/>
                <w:color w:val="000000"/>
                <w:sz w:val="20"/>
                <w:szCs w:val="20"/>
                <w:lang w:val="en-GB" w:eastAsia="en-GB"/>
              </w:rPr>
              <w:t>Poland</w:t>
            </w:r>
          </w:p>
        </w:tc>
        <w:tc>
          <w:tcPr>
            <w:tcW w:w="1077" w:type="dxa"/>
            <w:noWrap/>
            <w:vAlign w:val="center"/>
            <w:hideMark/>
          </w:tcPr>
          <w:p w14:paraId="06B10793" w14:textId="70585BBA" w:rsidR="00A13546" w:rsidRPr="00A32D5E" w:rsidRDefault="00A13546" w:rsidP="00A1354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20"/>
                <w:szCs w:val="20"/>
                <w:lang w:val="en-GB" w:eastAsia="en-GB"/>
              </w:rPr>
            </w:pPr>
            <w:r w:rsidRPr="00A32D5E">
              <w:rPr>
                <w:rFonts w:asciiTheme="minorHAnsi" w:eastAsia="Times New Roman" w:hAnsiTheme="minorHAnsi" w:cstheme="minorHAnsi"/>
                <w:b/>
                <w:bCs/>
                <w:color w:val="000000"/>
                <w:sz w:val="20"/>
                <w:szCs w:val="20"/>
                <w:lang w:val="en-GB" w:eastAsia="en-GB"/>
              </w:rPr>
              <w:t>U.K.</w:t>
            </w:r>
          </w:p>
        </w:tc>
        <w:tc>
          <w:tcPr>
            <w:tcW w:w="1077" w:type="dxa"/>
            <w:noWrap/>
            <w:vAlign w:val="center"/>
            <w:hideMark/>
          </w:tcPr>
          <w:p w14:paraId="507C4281" w14:textId="77777777" w:rsidR="00A13546" w:rsidRPr="00A32D5E" w:rsidRDefault="00A13546" w:rsidP="00A13546">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20"/>
                <w:szCs w:val="20"/>
                <w:lang w:val="en-GB" w:eastAsia="en-GB"/>
              </w:rPr>
            </w:pPr>
            <w:r w:rsidRPr="00A32D5E">
              <w:rPr>
                <w:rFonts w:asciiTheme="minorHAnsi" w:eastAsia="Times New Roman" w:hAnsiTheme="minorHAnsi" w:cstheme="minorHAnsi"/>
                <w:b/>
                <w:bCs/>
                <w:color w:val="000000"/>
                <w:sz w:val="20"/>
                <w:szCs w:val="20"/>
                <w:lang w:val="en-GB" w:eastAsia="en-GB"/>
              </w:rPr>
              <w:t>Total</w:t>
            </w:r>
          </w:p>
        </w:tc>
      </w:tr>
      <w:tr w:rsidR="00A13546" w:rsidRPr="00A32D5E" w14:paraId="0C3AD52E" w14:textId="77777777" w:rsidTr="00A135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shd w:val="clear" w:color="auto" w:fill="E7E6E6" w:themeFill="background2"/>
            <w:hideMark/>
          </w:tcPr>
          <w:p w14:paraId="6C7CEA74" w14:textId="77777777" w:rsidR="00A13546" w:rsidRPr="00A32D5E" w:rsidRDefault="00A13546" w:rsidP="00A13546">
            <w:pPr>
              <w:spacing w:line="240" w:lineRule="auto"/>
              <w:jc w:val="lef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controls</w:t>
            </w:r>
          </w:p>
        </w:tc>
        <w:tc>
          <w:tcPr>
            <w:tcW w:w="1077" w:type="dxa"/>
            <w:shd w:val="clear" w:color="auto" w:fill="E7E6E6" w:themeFill="background2"/>
            <w:noWrap/>
            <w:vAlign w:val="center"/>
            <w:hideMark/>
          </w:tcPr>
          <w:p w14:paraId="0F3B47E0"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31</w:t>
            </w:r>
          </w:p>
        </w:tc>
        <w:tc>
          <w:tcPr>
            <w:tcW w:w="1077" w:type="dxa"/>
            <w:shd w:val="clear" w:color="auto" w:fill="E7E6E6" w:themeFill="background2"/>
            <w:noWrap/>
            <w:vAlign w:val="center"/>
            <w:hideMark/>
          </w:tcPr>
          <w:p w14:paraId="704106DB" w14:textId="4E708E39"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w:t>
            </w:r>
            <w:r w:rsidR="00CB36A2">
              <w:rPr>
                <w:rFonts w:eastAsia="Times New Roman" w:cstheme="minorHAnsi"/>
                <w:color w:val="000000"/>
                <w:sz w:val="20"/>
                <w:szCs w:val="20"/>
                <w:lang w:val="en-GB" w:eastAsia="en-GB"/>
              </w:rPr>
              <w:t>330</w:t>
            </w:r>
          </w:p>
        </w:tc>
        <w:tc>
          <w:tcPr>
            <w:tcW w:w="1077" w:type="dxa"/>
            <w:shd w:val="clear" w:color="auto" w:fill="E7E6E6" w:themeFill="background2"/>
            <w:noWrap/>
            <w:vAlign w:val="center"/>
            <w:hideMark/>
          </w:tcPr>
          <w:p w14:paraId="09B0FF64"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91</w:t>
            </w:r>
          </w:p>
        </w:tc>
        <w:tc>
          <w:tcPr>
            <w:tcW w:w="1077" w:type="dxa"/>
            <w:shd w:val="clear" w:color="auto" w:fill="E7E6E6" w:themeFill="background2"/>
            <w:noWrap/>
            <w:vAlign w:val="center"/>
            <w:hideMark/>
          </w:tcPr>
          <w:p w14:paraId="66424E4E"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34</w:t>
            </w:r>
          </w:p>
        </w:tc>
        <w:tc>
          <w:tcPr>
            <w:tcW w:w="1077" w:type="dxa"/>
            <w:shd w:val="clear" w:color="auto" w:fill="E7E6E6" w:themeFill="background2"/>
            <w:noWrap/>
            <w:vAlign w:val="center"/>
            <w:hideMark/>
          </w:tcPr>
          <w:p w14:paraId="18C30245" w14:textId="54C82DD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474</w:t>
            </w:r>
          </w:p>
        </w:tc>
      </w:tr>
      <w:tr w:rsidR="00A13546" w:rsidRPr="00A32D5E" w14:paraId="1D8126BE" w14:textId="77777777" w:rsidTr="00A13546">
        <w:trPr>
          <w:trHeight w:val="300"/>
        </w:trPr>
        <w:tc>
          <w:tcPr>
            <w:cnfStyle w:val="001000000000" w:firstRow="0" w:lastRow="0" w:firstColumn="1" w:lastColumn="0" w:oddVBand="0" w:evenVBand="0" w:oddHBand="0" w:evenHBand="0" w:firstRowFirstColumn="0" w:firstRowLastColumn="0" w:lastRowFirstColumn="0" w:lastRowLastColumn="0"/>
            <w:tcW w:w="2552" w:type="dxa"/>
            <w:hideMark/>
          </w:tcPr>
          <w:p w14:paraId="4810FD75" w14:textId="77777777" w:rsidR="00A13546" w:rsidRPr="00A32D5E" w:rsidRDefault="00A13546" w:rsidP="00A13546">
            <w:pPr>
              <w:spacing w:line="240" w:lineRule="auto"/>
              <w:jc w:val="lef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Median age at recruitment, years (1st–3rd quartile)</w:t>
            </w:r>
          </w:p>
        </w:tc>
        <w:tc>
          <w:tcPr>
            <w:tcW w:w="1077" w:type="dxa"/>
            <w:noWrap/>
            <w:vAlign w:val="center"/>
            <w:hideMark/>
          </w:tcPr>
          <w:p w14:paraId="4ED850BD"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57 (54-61)</w:t>
            </w:r>
          </w:p>
        </w:tc>
        <w:tc>
          <w:tcPr>
            <w:tcW w:w="1077" w:type="dxa"/>
            <w:noWrap/>
            <w:vAlign w:val="center"/>
            <w:hideMark/>
          </w:tcPr>
          <w:p w14:paraId="5B9E3754" w14:textId="2B1EEBDA"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6</w:t>
            </w:r>
            <w:r w:rsidR="00CB36A2">
              <w:rPr>
                <w:rFonts w:eastAsia="Times New Roman" w:cstheme="minorHAnsi"/>
                <w:color w:val="000000"/>
                <w:sz w:val="20"/>
                <w:szCs w:val="20"/>
                <w:lang w:val="en-GB" w:eastAsia="en-GB"/>
              </w:rPr>
              <w:t>3</w:t>
            </w:r>
            <w:r w:rsidRPr="00A32D5E">
              <w:rPr>
                <w:rFonts w:eastAsia="Times New Roman" w:cstheme="minorHAnsi"/>
                <w:color w:val="000000"/>
                <w:sz w:val="20"/>
                <w:szCs w:val="20"/>
                <w:lang w:val="en-GB" w:eastAsia="en-GB"/>
              </w:rPr>
              <w:t xml:space="preserve"> (5</w:t>
            </w:r>
            <w:r w:rsidR="00CB36A2">
              <w:rPr>
                <w:rFonts w:eastAsia="Times New Roman" w:cstheme="minorHAnsi"/>
                <w:color w:val="000000"/>
                <w:sz w:val="20"/>
                <w:szCs w:val="20"/>
                <w:lang w:val="en-GB" w:eastAsia="en-GB"/>
              </w:rPr>
              <w:t>1</w:t>
            </w:r>
            <w:r w:rsidRPr="00A32D5E">
              <w:rPr>
                <w:rFonts w:eastAsia="Times New Roman" w:cstheme="minorHAnsi"/>
                <w:color w:val="000000"/>
                <w:sz w:val="20"/>
                <w:szCs w:val="20"/>
                <w:lang w:val="en-GB" w:eastAsia="en-GB"/>
              </w:rPr>
              <w:t>-7</w:t>
            </w:r>
            <w:r w:rsidR="00CB36A2">
              <w:rPr>
                <w:rFonts w:eastAsia="Times New Roman" w:cstheme="minorHAnsi"/>
                <w:color w:val="000000"/>
                <w:sz w:val="20"/>
                <w:szCs w:val="20"/>
                <w:lang w:val="en-GB" w:eastAsia="en-GB"/>
              </w:rPr>
              <w:t>3</w:t>
            </w:r>
            <w:r w:rsidRPr="00A32D5E">
              <w:rPr>
                <w:rFonts w:eastAsia="Times New Roman" w:cstheme="minorHAnsi"/>
                <w:color w:val="000000"/>
                <w:sz w:val="20"/>
                <w:szCs w:val="20"/>
                <w:lang w:val="en-GB" w:eastAsia="en-GB"/>
              </w:rPr>
              <w:t>)</w:t>
            </w:r>
          </w:p>
        </w:tc>
        <w:tc>
          <w:tcPr>
            <w:tcW w:w="1077" w:type="dxa"/>
            <w:noWrap/>
            <w:vAlign w:val="center"/>
            <w:hideMark/>
          </w:tcPr>
          <w:p w14:paraId="5FBD7518"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64 (23-71)</w:t>
            </w:r>
          </w:p>
        </w:tc>
        <w:tc>
          <w:tcPr>
            <w:tcW w:w="1077" w:type="dxa"/>
            <w:noWrap/>
            <w:vAlign w:val="center"/>
            <w:hideMark/>
          </w:tcPr>
          <w:p w14:paraId="024202EC"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64 (55-73)</w:t>
            </w:r>
          </w:p>
        </w:tc>
        <w:tc>
          <w:tcPr>
            <w:tcW w:w="1077" w:type="dxa"/>
            <w:noWrap/>
            <w:vAlign w:val="center"/>
            <w:hideMark/>
          </w:tcPr>
          <w:p w14:paraId="3976CC1C"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63 (52-73)</w:t>
            </w:r>
          </w:p>
        </w:tc>
      </w:tr>
      <w:tr w:rsidR="00A13546" w:rsidRPr="00A32D5E" w14:paraId="336FC7B6" w14:textId="77777777" w:rsidTr="00A135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hideMark/>
          </w:tcPr>
          <w:p w14:paraId="7EB805F6" w14:textId="77777777" w:rsidR="00A13546" w:rsidRPr="00A32D5E" w:rsidRDefault="00A13546" w:rsidP="00A13546">
            <w:pPr>
              <w:spacing w:line="240" w:lineRule="auto"/>
              <w:jc w:val="righ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male</w:t>
            </w:r>
          </w:p>
        </w:tc>
        <w:tc>
          <w:tcPr>
            <w:tcW w:w="1077" w:type="dxa"/>
            <w:noWrap/>
            <w:vAlign w:val="center"/>
            <w:hideMark/>
          </w:tcPr>
          <w:p w14:paraId="74C99E62"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62</w:t>
            </w:r>
          </w:p>
        </w:tc>
        <w:tc>
          <w:tcPr>
            <w:tcW w:w="1077" w:type="dxa"/>
            <w:noWrap/>
            <w:vAlign w:val="center"/>
            <w:hideMark/>
          </w:tcPr>
          <w:p w14:paraId="75CE04B8" w14:textId="3590A295" w:rsidR="00A13546" w:rsidRPr="00A32D5E" w:rsidRDefault="00CB36A2"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Pr>
                <w:rFonts w:eastAsia="Times New Roman" w:cstheme="minorHAnsi"/>
                <w:color w:val="000000"/>
                <w:sz w:val="20"/>
                <w:szCs w:val="20"/>
                <w:lang w:val="en-GB" w:eastAsia="en-GB"/>
              </w:rPr>
              <w:t>785</w:t>
            </w:r>
          </w:p>
        </w:tc>
        <w:tc>
          <w:tcPr>
            <w:tcW w:w="1077" w:type="dxa"/>
            <w:noWrap/>
            <w:vAlign w:val="center"/>
            <w:hideMark/>
          </w:tcPr>
          <w:p w14:paraId="7B97EF11"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44</w:t>
            </w:r>
          </w:p>
        </w:tc>
        <w:tc>
          <w:tcPr>
            <w:tcW w:w="1077" w:type="dxa"/>
            <w:noWrap/>
            <w:vAlign w:val="center"/>
            <w:hideMark/>
          </w:tcPr>
          <w:p w14:paraId="0EBB527E"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79</w:t>
            </w:r>
          </w:p>
        </w:tc>
        <w:tc>
          <w:tcPr>
            <w:tcW w:w="1077" w:type="dxa"/>
            <w:noWrap/>
            <w:vAlign w:val="center"/>
            <w:hideMark/>
          </w:tcPr>
          <w:p w14:paraId="4358743B"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830</w:t>
            </w:r>
          </w:p>
        </w:tc>
      </w:tr>
      <w:tr w:rsidR="00A13546" w:rsidRPr="00A32D5E" w14:paraId="3864D6D9" w14:textId="77777777" w:rsidTr="00A13546">
        <w:trPr>
          <w:trHeight w:val="485"/>
        </w:trPr>
        <w:tc>
          <w:tcPr>
            <w:cnfStyle w:val="001000000000" w:firstRow="0" w:lastRow="0" w:firstColumn="1" w:lastColumn="0" w:oddVBand="0" w:evenVBand="0" w:oddHBand="0" w:evenHBand="0" w:firstRowFirstColumn="0" w:firstRowLastColumn="0" w:lastRowFirstColumn="0" w:lastRowLastColumn="0"/>
            <w:tcW w:w="2552" w:type="dxa"/>
            <w:hideMark/>
          </w:tcPr>
          <w:p w14:paraId="624D6782" w14:textId="77777777" w:rsidR="00A13546" w:rsidRPr="00A32D5E" w:rsidRDefault="00A13546" w:rsidP="00A13546">
            <w:pPr>
              <w:spacing w:line="240" w:lineRule="auto"/>
              <w:jc w:val="righ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female</w:t>
            </w:r>
          </w:p>
        </w:tc>
        <w:tc>
          <w:tcPr>
            <w:tcW w:w="1077" w:type="dxa"/>
            <w:noWrap/>
            <w:vAlign w:val="center"/>
            <w:hideMark/>
          </w:tcPr>
          <w:p w14:paraId="4E88D0A0"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69</w:t>
            </w:r>
          </w:p>
        </w:tc>
        <w:tc>
          <w:tcPr>
            <w:tcW w:w="1077" w:type="dxa"/>
            <w:noWrap/>
            <w:vAlign w:val="center"/>
            <w:hideMark/>
          </w:tcPr>
          <w:p w14:paraId="71B86144" w14:textId="23C0C126" w:rsidR="00A13546" w:rsidRPr="00A32D5E" w:rsidRDefault="00CB36A2"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Pr>
                <w:rFonts w:eastAsia="Times New Roman" w:cstheme="minorHAnsi"/>
                <w:color w:val="000000"/>
                <w:sz w:val="20"/>
                <w:szCs w:val="20"/>
                <w:lang w:val="en-GB" w:eastAsia="en-GB"/>
              </w:rPr>
              <w:t>545</w:t>
            </w:r>
          </w:p>
        </w:tc>
        <w:tc>
          <w:tcPr>
            <w:tcW w:w="1077" w:type="dxa"/>
            <w:noWrap/>
            <w:vAlign w:val="center"/>
            <w:hideMark/>
          </w:tcPr>
          <w:p w14:paraId="4978510F"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47</w:t>
            </w:r>
          </w:p>
        </w:tc>
        <w:tc>
          <w:tcPr>
            <w:tcW w:w="1077" w:type="dxa"/>
            <w:noWrap/>
            <w:vAlign w:val="center"/>
            <w:hideMark/>
          </w:tcPr>
          <w:p w14:paraId="27CA80E5"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55</w:t>
            </w:r>
          </w:p>
        </w:tc>
        <w:tc>
          <w:tcPr>
            <w:tcW w:w="1077" w:type="dxa"/>
            <w:noWrap/>
            <w:vAlign w:val="center"/>
            <w:hideMark/>
          </w:tcPr>
          <w:p w14:paraId="1EBF9FDE"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644</w:t>
            </w:r>
          </w:p>
        </w:tc>
      </w:tr>
      <w:tr w:rsidR="00A13546" w:rsidRPr="00A32D5E" w14:paraId="3C9A54A8" w14:textId="77777777" w:rsidTr="00A135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shd w:val="clear" w:color="auto" w:fill="E7E6E6" w:themeFill="background2"/>
            <w:hideMark/>
          </w:tcPr>
          <w:p w14:paraId="0F931C73" w14:textId="77777777" w:rsidR="00A13546" w:rsidRPr="00A32D5E" w:rsidRDefault="00A13546" w:rsidP="00A13546">
            <w:pPr>
              <w:spacing w:line="240" w:lineRule="auto"/>
              <w:jc w:val="lef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cases</w:t>
            </w:r>
          </w:p>
        </w:tc>
        <w:tc>
          <w:tcPr>
            <w:tcW w:w="1077" w:type="dxa"/>
            <w:shd w:val="clear" w:color="auto" w:fill="E7E6E6" w:themeFill="background2"/>
            <w:noWrap/>
            <w:vAlign w:val="center"/>
            <w:hideMark/>
          </w:tcPr>
          <w:p w14:paraId="19B7248C"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33</w:t>
            </w:r>
          </w:p>
        </w:tc>
        <w:tc>
          <w:tcPr>
            <w:tcW w:w="1077" w:type="dxa"/>
            <w:shd w:val="clear" w:color="auto" w:fill="E7E6E6" w:themeFill="background2"/>
            <w:noWrap/>
            <w:vAlign w:val="center"/>
            <w:hideMark/>
          </w:tcPr>
          <w:p w14:paraId="2201CE40"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96</w:t>
            </w:r>
          </w:p>
        </w:tc>
        <w:tc>
          <w:tcPr>
            <w:tcW w:w="1077" w:type="dxa"/>
            <w:shd w:val="clear" w:color="auto" w:fill="E7E6E6" w:themeFill="background2"/>
            <w:noWrap/>
            <w:vAlign w:val="center"/>
            <w:hideMark/>
          </w:tcPr>
          <w:p w14:paraId="3A523A5A"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5</w:t>
            </w:r>
          </w:p>
        </w:tc>
        <w:tc>
          <w:tcPr>
            <w:tcW w:w="1077" w:type="dxa"/>
            <w:shd w:val="clear" w:color="auto" w:fill="E7E6E6" w:themeFill="background2"/>
            <w:noWrap/>
            <w:vAlign w:val="center"/>
            <w:hideMark/>
          </w:tcPr>
          <w:p w14:paraId="7F956502"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47</w:t>
            </w:r>
          </w:p>
        </w:tc>
        <w:tc>
          <w:tcPr>
            <w:tcW w:w="1077" w:type="dxa"/>
            <w:shd w:val="clear" w:color="auto" w:fill="E7E6E6" w:themeFill="background2"/>
            <w:noWrap/>
            <w:vAlign w:val="center"/>
            <w:hideMark/>
          </w:tcPr>
          <w:p w14:paraId="21510786"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291</w:t>
            </w:r>
          </w:p>
        </w:tc>
      </w:tr>
      <w:tr w:rsidR="00A13546" w:rsidRPr="00A32D5E" w14:paraId="4B8199E4" w14:textId="77777777" w:rsidTr="00A13546">
        <w:trPr>
          <w:trHeight w:val="300"/>
        </w:trPr>
        <w:tc>
          <w:tcPr>
            <w:cnfStyle w:val="001000000000" w:firstRow="0" w:lastRow="0" w:firstColumn="1" w:lastColumn="0" w:oddVBand="0" w:evenVBand="0" w:oddHBand="0" w:evenHBand="0" w:firstRowFirstColumn="0" w:firstRowLastColumn="0" w:lastRowFirstColumn="0" w:lastRowLastColumn="0"/>
            <w:tcW w:w="2552" w:type="dxa"/>
            <w:hideMark/>
          </w:tcPr>
          <w:p w14:paraId="07AE749F" w14:textId="77777777" w:rsidR="00A13546" w:rsidRPr="00A32D5E" w:rsidRDefault="00A13546" w:rsidP="00A13546">
            <w:pPr>
              <w:spacing w:line="240" w:lineRule="auto"/>
              <w:jc w:val="lef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Median age at diagnosis, years (1st–3rd quartile)</w:t>
            </w:r>
          </w:p>
        </w:tc>
        <w:tc>
          <w:tcPr>
            <w:tcW w:w="1077" w:type="dxa"/>
            <w:noWrap/>
            <w:vAlign w:val="center"/>
            <w:hideMark/>
          </w:tcPr>
          <w:p w14:paraId="4ABCA518"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55 (49-65)</w:t>
            </w:r>
          </w:p>
        </w:tc>
        <w:tc>
          <w:tcPr>
            <w:tcW w:w="1077" w:type="dxa"/>
            <w:noWrap/>
            <w:vAlign w:val="center"/>
            <w:hideMark/>
          </w:tcPr>
          <w:p w14:paraId="42165F70"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59 (48-69)</w:t>
            </w:r>
          </w:p>
        </w:tc>
        <w:tc>
          <w:tcPr>
            <w:tcW w:w="1077" w:type="dxa"/>
            <w:noWrap/>
            <w:vAlign w:val="center"/>
            <w:hideMark/>
          </w:tcPr>
          <w:p w14:paraId="6F581DBB"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52 (48-59)</w:t>
            </w:r>
          </w:p>
        </w:tc>
        <w:tc>
          <w:tcPr>
            <w:tcW w:w="1077" w:type="dxa"/>
            <w:noWrap/>
            <w:vAlign w:val="center"/>
            <w:hideMark/>
          </w:tcPr>
          <w:p w14:paraId="22798B2B"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59 (50-71)</w:t>
            </w:r>
          </w:p>
        </w:tc>
        <w:tc>
          <w:tcPr>
            <w:tcW w:w="1077" w:type="dxa"/>
            <w:noWrap/>
            <w:vAlign w:val="center"/>
            <w:hideMark/>
          </w:tcPr>
          <w:p w14:paraId="2BDCAA64"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57 (49-67)</w:t>
            </w:r>
          </w:p>
        </w:tc>
      </w:tr>
      <w:tr w:rsidR="00A13546" w:rsidRPr="00A32D5E" w14:paraId="406F772A" w14:textId="77777777" w:rsidTr="00A135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hideMark/>
          </w:tcPr>
          <w:p w14:paraId="45F99852" w14:textId="77777777" w:rsidR="00A13546" w:rsidRPr="00A32D5E" w:rsidRDefault="00A13546" w:rsidP="00A13546">
            <w:pPr>
              <w:spacing w:line="240" w:lineRule="auto"/>
              <w:jc w:val="righ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male</w:t>
            </w:r>
          </w:p>
        </w:tc>
        <w:tc>
          <w:tcPr>
            <w:tcW w:w="1077" w:type="dxa"/>
            <w:noWrap/>
            <w:vAlign w:val="center"/>
            <w:hideMark/>
          </w:tcPr>
          <w:p w14:paraId="13554920"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21</w:t>
            </w:r>
          </w:p>
        </w:tc>
        <w:tc>
          <w:tcPr>
            <w:tcW w:w="1077" w:type="dxa"/>
            <w:noWrap/>
            <w:vAlign w:val="center"/>
            <w:hideMark/>
          </w:tcPr>
          <w:p w14:paraId="49E3011A"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91</w:t>
            </w:r>
          </w:p>
        </w:tc>
        <w:tc>
          <w:tcPr>
            <w:tcW w:w="1077" w:type="dxa"/>
            <w:noWrap/>
            <w:vAlign w:val="center"/>
            <w:hideMark/>
          </w:tcPr>
          <w:p w14:paraId="24AE304B"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7</w:t>
            </w:r>
          </w:p>
        </w:tc>
        <w:tc>
          <w:tcPr>
            <w:tcW w:w="1077" w:type="dxa"/>
            <w:noWrap/>
            <w:vAlign w:val="center"/>
            <w:hideMark/>
          </w:tcPr>
          <w:p w14:paraId="497F6BA9"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25</w:t>
            </w:r>
          </w:p>
        </w:tc>
        <w:tc>
          <w:tcPr>
            <w:tcW w:w="1077" w:type="dxa"/>
            <w:noWrap/>
            <w:vAlign w:val="center"/>
            <w:hideMark/>
          </w:tcPr>
          <w:p w14:paraId="38521800" w14:textId="77777777" w:rsidR="00A13546" w:rsidRPr="00A32D5E" w:rsidRDefault="00A13546"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44</w:t>
            </w:r>
          </w:p>
        </w:tc>
      </w:tr>
      <w:tr w:rsidR="00A13546" w:rsidRPr="00A32D5E" w14:paraId="78126E75" w14:textId="77777777" w:rsidTr="00A13546">
        <w:trPr>
          <w:trHeight w:val="300"/>
        </w:trPr>
        <w:tc>
          <w:tcPr>
            <w:cnfStyle w:val="001000000000" w:firstRow="0" w:lastRow="0" w:firstColumn="1" w:lastColumn="0" w:oddVBand="0" w:evenVBand="0" w:oddHBand="0" w:evenHBand="0" w:firstRowFirstColumn="0" w:firstRowLastColumn="0" w:lastRowFirstColumn="0" w:lastRowLastColumn="0"/>
            <w:tcW w:w="2552" w:type="dxa"/>
            <w:hideMark/>
          </w:tcPr>
          <w:p w14:paraId="0F3B64D2" w14:textId="77777777" w:rsidR="00A13546" w:rsidRPr="00A32D5E" w:rsidRDefault="00A13546" w:rsidP="00A13546">
            <w:pPr>
              <w:spacing w:line="240" w:lineRule="auto"/>
              <w:jc w:val="righ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female</w:t>
            </w:r>
          </w:p>
        </w:tc>
        <w:tc>
          <w:tcPr>
            <w:tcW w:w="1077" w:type="dxa"/>
            <w:noWrap/>
            <w:vAlign w:val="center"/>
            <w:hideMark/>
          </w:tcPr>
          <w:p w14:paraId="7497889A"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2</w:t>
            </w:r>
          </w:p>
        </w:tc>
        <w:tc>
          <w:tcPr>
            <w:tcW w:w="1077" w:type="dxa"/>
            <w:noWrap/>
            <w:vAlign w:val="center"/>
            <w:hideMark/>
          </w:tcPr>
          <w:p w14:paraId="7460849D"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05</w:t>
            </w:r>
          </w:p>
        </w:tc>
        <w:tc>
          <w:tcPr>
            <w:tcW w:w="1077" w:type="dxa"/>
            <w:noWrap/>
            <w:vAlign w:val="center"/>
            <w:hideMark/>
          </w:tcPr>
          <w:p w14:paraId="35CC60DD"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8</w:t>
            </w:r>
          </w:p>
        </w:tc>
        <w:tc>
          <w:tcPr>
            <w:tcW w:w="1077" w:type="dxa"/>
            <w:noWrap/>
            <w:vAlign w:val="center"/>
            <w:hideMark/>
          </w:tcPr>
          <w:p w14:paraId="7CACD26D"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22</w:t>
            </w:r>
          </w:p>
        </w:tc>
        <w:tc>
          <w:tcPr>
            <w:tcW w:w="1077" w:type="dxa"/>
            <w:noWrap/>
            <w:vAlign w:val="center"/>
            <w:hideMark/>
          </w:tcPr>
          <w:p w14:paraId="0D119F21" w14:textId="77777777" w:rsidR="00A13546" w:rsidRPr="00A32D5E" w:rsidRDefault="00A13546" w:rsidP="00A13546">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47</w:t>
            </w:r>
          </w:p>
        </w:tc>
      </w:tr>
      <w:tr w:rsidR="00183EA9" w:rsidRPr="00A32D5E" w14:paraId="517B447E" w14:textId="77777777" w:rsidTr="00A135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Pr>
          <w:p w14:paraId="36FC4664" w14:textId="3B2F897F" w:rsidR="00183EA9" w:rsidRPr="00A32D5E" w:rsidRDefault="00183EA9" w:rsidP="00183EA9">
            <w:pPr>
              <w:spacing w:line="240" w:lineRule="auto"/>
              <w:jc w:val="lef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Functional status</w:t>
            </w:r>
          </w:p>
        </w:tc>
        <w:tc>
          <w:tcPr>
            <w:tcW w:w="1077" w:type="dxa"/>
            <w:noWrap/>
            <w:vAlign w:val="center"/>
          </w:tcPr>
          <w:p w14:paraId="07254D3D" w14:textId="77777777" w:rsidR="00183EA9" w:rsidRPr="00A32D5E" w:rsidRDefault="00183EA9"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3D10C7A5" w14:textId="77777777" w:rsidR="00183EA9" w:rsidRPr="00A32D5E" w:rsidRDefault="00183EA9"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47C7DE68" w14:textId="77777777" w:rsidR="00183EA9" w:rsidRPr="00A32D5E" w:rsidRDefault="00183EA9"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59AC10F9" w14:textId="77777777" w:rsidR="00183EA9" w:rsidRPr="00A32D5E" w:rsidRDefault="00183EA9"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39140E74" w14:textId="77777777" w:rsidR="00183EA9" w:rsidRPr="00A32D5E" w:rsidRDefault="00183EA9"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r>
      <w:tr w:rsidR="00183EA9" w:rsidRPr="00A32D5E" w14:paraId="11DEA9C9" w14:textId="77777777" w:rsidTr="00183EA9">
        <w:trPr>
          <w:trHeight w:val="300"/>
        </w:trPr>
        <w:tc>
          <w:tcPr>
            <w:cnfStyle w:val="001000000000" w:firstRow="0" w:lastRow="0" w:firstColumn="1" w:lastColumn="0" w:oddVBand="0" w:evenVBand="0" w:oddHBand="0" w:evenHBand="0" w:firstRowFirstColumn="0" w:firstRowLastColumn="0" w:lastRowFirstColumn="0" w:lastRowLastColumn="0"/>
            <w:tcW w:w="2552" w:type="dxa"/>
          </w:tcPr>
          <w:p w14:paraId="7970B4DB" w14:textId="2F736F45" w:rsidR="00183EA9" w:rsidRPr="00A32D5E" w:rsidRDefault="00183EA9" w:rsidP="00183EA9">
            <w:pPr>
              <w:spacing w:line="240" w:lineRule="auto"/>
              <w:jc w:val="righ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Yes</w:t>
            </w:r>
          </w:p>
        </w:tc>
        <w:tc>
          <w:tcPr>
            <w:tcW w:w="1077" w:type="dxa"/>
            <w:noWrap/>
            <w:vAlign w:val="center"/>
          </w:tcPr>
          <w:p w14:paraId="73D73F20" w14:textId="2EEDD40F"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2</w:t>
            </w:r>
          </w:p>
        </w:tc>
        <w:tc>
          <w:tcPr>
            <w:tcW w:w="1077" w:type="dxa"/>
            <w:noWrap/>
            <w:vAlign w:val="center"/>
          </w:tcPr>
          <w:p w14:paraId="239D9B59" w14:textId="438CFF77"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45</w:t>
            </w:r>
          </w:p>
        </w:tc>
        <w:tc>
          <w:tcPr>
            <w:tcW w:w="1077" w:type="dxa"/>
            <w:noWrap/>
            <w:vAlign w:val="center"/>
          </w:tcPr>
          <w:p w14:paraId="705D6E62" w14:textId="133156DE"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3</w:t>
            </w:r>
          </w:p>
        </w:tc>
        <w:tc>
          <w:tcPr>
            <w:tcW w:w="1077" w:type="dxa"/>
            <w:noWrap/>
            <w:vAlign w:val="center"/>
          </w:tcPr>
          <w:p w14:paraId="4B60A9A0" w14:textId="66DE45EF"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6</w:t>
            </w:r>
          </w:p>
        </w:tc>
        <w:tc>
          <w:tcPr>
            <w:tcW w:w="1077" w:type="dxa"/>
            <w:noWrap/>
          </w:tcPr>
          <w:p w14:paraId="56583B10" w14:textId="7D70C224"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cstheme="minorHAnsi"/>
                <w:sz w:val="20"/>
                <w:szCs w:val="20"/>
              </w:rPr>
              <w:t>56</w:t>
            </w:r>
          </w:p>
        </w:tc>
      </w:tr>
      <w:tr w:rsidR="00183EA9" w:rsidRPr="00A32D5E" w14:paraId="157505E7" w14:textId="77777777" w:rsidTr="00183E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Pr>
          <w:p w14:paraId="0CA201FA" w14:textId="3836E916" w:rsidR="00183EA9" w:rsidRPr="00A32D5E" w:rsidRDefault="00183EA9" w:rsidP="00183EA9">
            <w:pPr>
              <w:spacing w:line="240" w:lineRule="auto"/>
              <w:jc w:val="right"/>
              <w:rPr>
                <w:rFonts w:asciiTheme="minorHAnsi" w:eastAsia="Times New Roman" w:hAnsiTheme="minorHAnsi" w:cstheme="minorHAnsi"/>
                <w:i w:val="0"/>
                <w:iCs w:val="0"/>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No</w:t>
            </w:r>
          </w:p>
        </w:tc>
        <w:tc>
          <w:tcPr>
            <w:tcW w:w="1077" w:type="dxa"/>
            <w:noWrap/>
            <w:vAlign w:val="center"/>
          </w:tcPr>
          <w:p w14:paraId="3E32947C" w14:textId="0E2BF2EF"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NA</w:t>
            </w:r>
          </w:p>
        </w:tc>
        <w:tc>
          <w:tcPr>
            <w:tcW w:w="1077" w:type="dxa"/>
            <w:noWrap/>
            <w:vAlign w:val="center"/>
          </w:tcPr>
          <w:p w14:paraId="35772985" w14:textId="724B4AC2"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03</w:t>
            </w:r>
          </w:p>
        </w:tc>
        <w:tc>
          <w:tcPr>
            <w:tcW w:w="1077" w:type="dxa"/>
            <w:noWrap/>
            <w:vAlign w:val="center"/>
          </w:tcPr>
          <w:p w14:paraId="3780B04E" w14:textId="4D7FFA00"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7</w:t>
            </w:r>
          </w:p>
        </w:tc>
        <w:tc>
          <w:tcPr>
            <w:tcW w:w="1077" w:type="dxa"/>
            <w:noWrap/>
            <w:vAlign w:val="center"/>
          </w:tcPr>
          <w:p w14:paraId="5EF863C5" w14:textId="304F3D79"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NA</w:t>
            </w:r>
          </w:p>
        </w:tc>
        <w:tc>
          <w:tcPr>
            <w:tcW w:w="1077" w:type="dxa"/>
            <w:noWrap/>
          </w:tcPr>
          <w:p w14:paraId="7A1868AF" w14:textId="69D4E4F9"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cstheme="minorHAnsi"/>
                <w:sz w:val="20"/>
                <w:szCs w:val="20"/>
              </w:rPr>
              <w:t>110</w:t>
            </w:r>
          </w:p>
        </w:tc>
      </w:tr>
      <w:tr w:rsidR="00183EA9" w:rsidRPr="00A32D5E" w14:paraId="32B9B613" w14:textId="77777777" w:rsidTr="00183EA9">
        <w:trPr>
          <w:trHeight w:val="300"/>
        </w:trPr>
        <w:tc>
          <w:tcPr>
            <w:cnfStyle w:val="001000000000" w:firstRow="0" w:lastRow="0" w:firstColumn="1" w:lastColumn="0" w:oddVBand="0" w:evenVBand="0" w:oddHBand="0" w:evenHBand="0" w:firstRowFirstColumn="0" w:firstRowLastColumn="0" w:lastRowFirstColumn="0" w:lastRowLastColumn="0"/>
            <w:tcW w:w="2552" w:type="dxa"/>
          </w:tcPr>
          <w:p w14:paraId="1469B317" w14:textId="1787AD62" w:rsidR="00183EA9" w:rsidRPr="00A32D5E" w:rsidRDefault="00183EA9" w:rsidP="00183EA9">
            <w:pPr>
              <w:spacing w:line="240" w:lineRule="auto"/>
              <w:jc w:val="righ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Unknown</w:t>
            </w:r>
          </w:p>
        </w:tc>
        <w:tc>
          <w:tcPr>
            <w:tcW w:w="1077" w:type="dxa"/>
            <w:noWrap/>
            <w:vAlign w:val="center"/>
          </w:tcPr>
          <w:p w14:paraId="36083A8B" w14:textId="7B316E5A"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31</w:t>
            </w:r>
          </w:p>
        </w:tc>
        <w:tc>
          <w:tcPr>
            <w:tcW w:w="1077" w:type="dxa"/>
            <w:noWrap/>
            <w:vAlign w:val="center"/>
          </w:tcPr>
          <w:p w14:paraId="74BAC162" w14:textId="2E131E18"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48</w:t>
            </w:r>
          </w:p>
        </w:tc>
        <w:tc>
          <w:tcPr>
            <w:tcW w:w="1077" w:type="dxa"/>
            <w:noWrap/>
            <w:vAlign w:val="center"/>
          </w:tcPr>
          <w:p w14:paraId="3B99B31B" w14:textId="2E764767"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5</w:t>
            </w:r>
          </w:p>
        </w:tc>
        <w:tc>
          <w:tcPr>
            <w:tcW w:w="1077" w:type="dxa"/>
            <w:noWrap/>
            <w:vAlign w:val="center"/>
          </w:tcPr>
          <w:p w14:paraId="1278D8DF" w14:textId="68D5EF30"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41</w:t>
            </w:r>
          </w:p>
        </w:tc>
        <w:tc>
          <w:tcPr>
            <w:tcW w:w="1077" w:type="dxa"/>
            <w:noWrap/>
          </w:tcPr>
          <w:p w14:paraId="4124901E" w14:textId="27611513"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cstheme="minorHAnsi"/>
                <w:sz w:val="20"/>
                <w:szCs w:val="20"/>
              </w:rPr>
              <w:t>125</w:t>
            </w:r>
          </w:p>
        </w:tc>
      </w:tr>
      <w:tr w:rsidR="00183EA9" w:rsidRPr="00A32D5E" w14:paraId="33239C1D" w14:textId="77777777" w:rsidTr="00183E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Pr>
          <w:p w14:paraId="293C34A1" w14:textId="7BFAA16E" w:rsidR="00183EA9" w:rsidRPr="00A32D5E" w:rsidRDefault="00183EA9" w:rsidP="00183EA9">
            <w:pPr>
              <w:spacing w:line="240" w:lineRule="auto"/>
              <w:jc w:val="lef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Grade, G (WHO)</w:t>
            </w:r>
          </w:p>
        </w:tc>
        <w:tc>
          <w:tcPr>
            <w:tcW w:w="1077" w:type="dxa"/>
            <w:noWrap/>
            <w:vAlign w:val="center"/>
          </w:tcPr>
          <w:p w14:paraId="05BBD20B" w14:textId="77777777"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1175A366" w14:textId="77777777"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690A4AC2" w14:textId="77777777"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4AE2D1FD" w14:textId="77777777"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tcPr>
          <w:p w14:paraId="7A9EA4C2" w14:textId="77777777"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r>
      <w:tr w:rsidR="00183EA9" w:rsidRPr="00A32D5E" w14:paraId="1A34804D" w14:textId="77777777" w:rsidTr="00183EA9">
        <w:trPr>
          <w:trHeight w:val="300"/>
        </w:trPr>
        <w:tc>
          <w:tcPr>
            <w:cnfStyle w:val="001000000000" w:firstRow="0" w:lastRow="0" w:firstColumn="1" w:lastColumn="0" w:oddVBand="0" w:evenVBand="0" w:oddHBand="0" w:evenHBand="0" w:firstRowFirstColumn="0" w:firstRowLastColumn="0" w:lastRowFirstColumn="0" w:lastRowLastColumn="0"/>
            <w:tcW w:w="2552" w:type="dxa"/>
          </w:tcPr>
          <w:p w14:paraId="6D157C91" w14:textId="3C1C5DCB" w:rsidR="00183EA9" w:rsidRPr="00A32D5E" w:rsidRDefault="00183EA9" w:rsidP="00183EA9">
            <w:pPr>
              <w:spacing w:line="240" w:lineRule="auto"/>
              <w:jc w:val="righ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G1 and G2</w:t>
            </w:r>
          </w:p>
        </w:tc>
        <w:tc>
          <w:tcPr>
            <w:tcW w:w="1077" w:type="dxa"/>
            <w:noWrap/>
            <w:vAlign w:val="center"/>
          </w:tcPr>
          <w:p w14:paraId="6C58B604" w14:textId="59730F79"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7</w:t>
            </w:r>
          </w:p>
        </w:tc>
        <w:tc>
          <w:tcPr>
            <w:tcW w:w="1077" w:type="dxa"/>
            <w:noWrap/>
            <w:vAlign w:val="center"/>
          </w:tcPr>
          <w:p w14:paraId="224BB4A9" w14:textId="62320E9F"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25</w:t>
            </w:r>
          </w:p>
        </w:tc>
        <w:tc>
          <w:tcPr>
            <w:tcW w:w="1077" w:type="dxa"/>
            <w:noWrap/>
            <w:vAlign w:val="center"/>
          </w:tcPr>
          <w:p w14:paraId="4D5E7EF3" w14:textId="3567CB65"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3</w:t>
            </w:r>
          </w:p>
        </w:tc>
        <w:tc>
          <w:tcPr>
            <w:tcW w:w="1077" w:type="dxa"/>
            <w:noWrap/>
            <w:vAlign w:val="center"/>
          </w:tcPr>
          <w:p w14:paraId="3D391C06" w14:textId="1E36D76B"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22</w:t>
            </w:r>
          </w:p>
        </w:tc>
        <w:tc>
          <w:tcPr>
            <w:tcW w:w="1077" w:type="dxa"/>
            <w:noWrap/>
          </w:tcPr>
          <w:p w14:paraId="52F4F3A9" w14:textId="527253F7"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cstheme="minorHAnsi"/>
                <w:sz w:val="20"/>
                <w:szCs w:val="20"/>
              </w:rPr>
              <w:t>157</w:t>
            </w:r>
          </w:p>
        </w:tc>
      </w:tr>
      <w:tr w:rsidR="00183EA9" w:rsidRPr="00A32D5E" w14:paraId="47AD0E2E" w14:textId="77777777" w:rsidTr="00183E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Pr>
          <w:p w14:paraId="6EEE1CE6" w14:textId="3FF5FD79" w:rsidR="00183EA9" w:rsidRPr="00A32D5E" w:rsidRDefault="00183EA9" w:rsidP="00183EA9">
            <w:pPr>
              <w:spacing w:line="240" w:lineRule="auto"/>
              <w:jc w:val="righ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G3</w:t>
            </w:r>
          </w:p>
        </w:tc>
        <w:tc>
          <w:tcPr>
            <w:tcW w:w="1077" w:type="dxa"/>
            <w:noWrap/>
            <w:vAlign w:val="center"/>
          </w:tcPr>
          <w:p w14:paraId="3FD7912D" w14:textId="7245EFF5"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3</w:t>
            </w:r>
          </w:p>
        </w:tc>
        <w:tc>
          <w:tcPr>
            <w:tcW w:w="1077" w:type="dxa"/>
            <w:noWrap/>
            <w:vAlign w:val="center"/>
          </w:tcPr>
          <w:p w14:paraId="4BE93B4C" w14:textId="06AD1BF8"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0</w:t>
            </w:r>
          </w:p>
        </w:tc>
        <w:tc>
          <w:tcPr>
            <w:tcW w:w="1077" w:type="dxa"/>
            <w:noWrap/>
            <w:vAlign w:val="center"/>
          </w:tcPr>
          <w:p w14:paraId="4D94A52E" w14:textId="3A16BA95"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2</w:t>
            </w:r>
          </w:p>
        </w:tc>
        <w:tc>
          <w:tcPr>
            <w:tcW w:w="1077" w:type="dxa"/>
            <w:noWrap/>
            <w:vAlign w:val="center"/>
          </w:tcPr>
          <w:p w14:paraId="5A91B5FE" w14:textId="1500C430"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w:t>
            </w:r>
          </w:p>
        </w:tc>
        <w:tc>
          <w:tcPr>
            <w:tcW w:w="1077" w:type="dxa"/>
            <w:noWrap/>
          </w:tcPr>
          <w:p w14:paraId="22FFBAC6" w14:textId="070C1150"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cstheme="minorHAnsi"/>
                <w:sz w:val="20"/>
                <w:szCs w:val="20"/>
              </w:rPr>
              <w:t>16</w:t>
            </w:r>
          </w:p>
        </w:tc>
      </w:tr>
      <w:tr w:rsidR="00183EA9" w:rsidRPr="00A32D5E" w14:paraId="6FC5D5FF" w14:textId="77777777" w:rsidTr="00183EA9">
        <w:trPr>
          <w:trHeight w:val="300"/>
        </w:trPr>
        <w:tc>
          <w:tcPr>
            <w:cnfStyle w:val="001000000000" w:firstRow="0" w:lastRow="0" w:firstColumn="1" w:lastColumn="0" w:oddVBand="0" w:evenVBand="0" w:oddHBand="0" w:evenHBand="0" w:firstRowFirstColumn="0" w:firstRowLastColumn="0" w:lastRowFirstColumn="0" w:lastRowLastColumn="0"/>
            <w:tcW w:w="2552" w:type="dxa"/>
          </w:tcPr>
          <w:p w14:paraId="0D22756A" w14:textId="48FD244C" w:rsidR="00183EA9" w:rsidRPr="00A32D5E" w:rsidRDefault="00183EA9" w:rsidP="00183EA9">
            <w:pPr>
              <w:spacing w:line="240" w:lineRule="auto"/>
              <w:jc w:val="righ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Unknown</w:t>
            </w:r>
          </w:p>
        </w:tc>
        <w:tc>
          <w:tcPr>
            <w:tcW w:w="1077" w:type="dxa"/>
            <w:noWrap/>
            <w:vAlign w:val="center"/>
          </w:tcPr>
          <w:p w14:paraId="7DFF0931" w14:textId="0952525A"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23</w:t>
            </w:r>
          </w:p>
        </w:tc>
        <w:tc>
          <w:tcPr>
            <w:tcW w:w="1077" w:type="dxa"/>
            <w:noWrap/>
            <w:vAlign w:val="center"/>
          </w:tcPr>
          <w:p w14:paraId="3C10AB04" w14:textId="1DA0F320"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61</w:t>
            </w:r>
          </w:p>
        </w:tc>
        <w:tc>
          <w:tcPr>
            <w:tcW w:w="1077" w:type="dxa"/>
            <w:noWrap/>
            <w:vAlign w:val="center"/>
          </w:tcPr>
          <w:p w14:paraId="667D8900" w14:textId="6C762BD7"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0</w:t>
            </w:r>
          </w:p>
        </w:tc>
        <w:tc>
          <w:tcPr>
            <w:tcW w:w="1077" w:type="dxa"/>
            <w:noWrap/>
            <w:vAlign w:val="center"/>
          </w:tcPr>
          <w:p w14:paraId="78FDA8F4" w14:textId="29EA1FA4"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24</w:t>
            </w:r>
          </w:p>
        </w:tc>
        <w:tc>
          <w:tcPr>
            <w:tcW w:w="1077" w:type="dxa"/>
            <w:noWrap/>
          </w:tcPr>
          <w:p w14:paraId="36477E52" w14:textId="7500D0B9"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cstheme="minorHAnsi"/>
                <w:sz w:val="20"/>
                <w:szCs w:val="20"/>
              </w:rPr>
              <w:t>118</w:t>
            </w:r>
          </w:p>
        </w:tc>
      </w:tr>
      <w:tr w:rsidR="00183EA9" w:rsidRPr="00A32D5E" w14:paraId="32BFD1DB" w14:textId="77777777" w:rsidTr="00183E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Pr>
          <w:p w14:paraId="5FBA0CC2" w14:textId="5FF16997" w:rsidR="00183EA9" w:rsidRPr="00A32D5E" w:rsidRDefault="00183EA9" w:rsidP="00183EA9">
            <w:pPr>
              <w:spacing w:line="240" w:lineRule="auto"/>
              <w:jc w:val="lef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Stage (ENETS)</w:t>
            </w:r>
          </w:p>
        </w:tc>
        <w:tc>
          <w:tcPr>
            <w:tcW w:w="1077" w:type="dxa"/>
            <w:noWrap/>
            <w:vAlign w:val="center"/>
          </w:tcPr>
          <w:p w14:paraId="7F885BA5" w14:textId="77777777"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2D30BBBC" w14:textId="77777777"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419ED943" w14:textId="77777777"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0601C180" w14:textId="77777777"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tcPr>
          <w:p w14:paraId="0C68FD08" w14:textId="77777777"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r>
      <w:tr w:rsidR="00183EA9" w:rsidRPr="00A32D5E" w14:paraId="7A20C1C1" w14:textId="77777777" w:rsidTr="00183EA9">
        <w:trPr>
          <w:trHeight w:val="300"/>
        </w:trPr>
        <w:tc>
          <w:tcPr>
            <w:cnfStyle w:val="001000000000" w:firstRow="0" w:lastRow="0" w:firstColumn="1" w:lastColumn="0" w:oddVBand="0" w:evenVBand="0" w:oddHBand="0" w:evenHBand="0" w:firstRowFirstColumn="0" w:firstRowLastColumn="0" w:lastRowFirstColumn="0" w:lastRowLastColumn="0"/>
            <w:tcW w:w="2552" w:type="dxa"/>
          </w:tcPr>
          <w:p w14:paraId="44B0B8E8" w14:textId="176D99FD" w:rsidR="00183EA9" w:rsidRPr="00A32D5E" w:rsidRDefault="00183EA9" w:rsidP="00183EA9">
            <w:pPr>
              <w:spacing w:line="240" w:lineRule="auto"/>
              <w:jc w:val="righ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I/II/III</w:t>
            </w:r>
          </w:p>
        </w:tc>
        <w:tc>
          <w:tcPr>
            <w:tcW w:w="1077" w:type="dxa"/>
            <w:noWrap/>
            <w:vAlign w:val="center"/>
          </w:tcPr>
          <w:p w14:paraId="4AB28063" w14:textId="057F789D"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12</w:t>
            </w:r>
          </w:p>
        </w:tc>
        <w:tc>
          <w:tcPr>
            <w:tcW w:w="1077" w:type="dxa"/>
            <w:noWrap/>
            <w:vAlign w:val="center"/>
          </w:tcPr>
          <w:p w14:paraId="3CF42337" w14:textId="4DE8CDDF"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87</w:t>
            </w:r>
          </w:p>
        </w:tc>
        <w:tc>
          <w:tcPr>
            <w:tcW w:w="1077" w:type="dxa"/>
            <w:noWrap/>
            <w:vAlign w:val="center"/>
          </w:tcPr>
          <w:p w14:paraId="7CF7D93B" w14:textId="772EC5B7"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8</w:t>
            </w:r>
          </w:p>
        </w:tc>
        <w:tc>
          <w:tcPr>
            <w:tcW w:w="1077" w:type="dxa"/>
            <w:noWrap/>
            <w:vAlign w:val="center"/>
          </w:tcPr>
          <w:p w14:paraId="4B55ADFC" w14:textId="48C02468"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NA</w:t>
            </w:r>
          </w:p>
        </w:tc>
        <w:tc>
          <w:tcPr>
            <w:tcW w:w="1077" w:type="dxa"/>
            <w:noWrap/>
          </w:tcPr>
          <w:p w14:paraId="310078A3" w14:textId="3B543EEC" w:rsidR="00183EA9" w:rsidRPr="00A32D5E" w:rsidRDefault="00183EA9" w:rsidP="00183EA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cstheme="minorHAnsi"/>
                <w:sz w:val="20"/>
                <w:szCs w:val="20"/>
              </w:rPr>
              <w:t>107</w:t>
            </w:r>
          </w:p>
        </w:tc>
      </w:tr>
      <w:tr w:rsidR="00183EA9" w:rsidRPr="00A32D5E" w14:paraId="6355A2D9" w14:textId="77777777" w:rsidTr="00183E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Pr>
          <w:p w14:paraId="6F393E8C" w14:textId="721B9F41" w:rsidR="00183EA9" w:rsidRPr="00A32D5E" w:rsidRDefault="00183EA9" w:rsidP="00183EA9">
            <w:pPr>
              <w:spacing w:line="240" w:lineRule="auto"/>
              <w:jc w:val="righ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IV</w:t>
            </w:r>
          </w:p>
        </w:tc>
        <w:tc>
          <w:tcPr>
            <w:tcW w:w="1077" w:type="dxa"/>
            <w:noWrap/>
            <w:vAlign w:val="center"/>
          </w:tcPr>
          <w:p w14:paraId="022160D9" w14:textId="15CCA09C"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4</w:t>
            </w:r>
          </w:p>
        </w:tc>
        <w:tc>
          <w:tcPr>
            <w:tcW w:w="1077" w:type="dxa"/>
            <w:noWrap/>
            <w:vAlign w:val="center"/>
          </w:tcPr>
          <w:p w14:paraId="558D0C2B" w14:textId="6495C8F4"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56</w:t>
            </w:r>
          </w:p>
        </w:tc>
        <w:tc>
          <w:tcPr>
            <w:tcW w:w="1077" w:type="dxa"/>
            <w:noWrap/>
            <w:vAlign w:val="center"/>
          </w:tcPr>
          <w:p w14:paraId="1F18B554" w14:textId="614B2AE8"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2</w:t>
            </w:r>
          </w:p>
        </w:tc>
        <w:tc>
          <w:tcPr>
            <w:tcW w:w="1077" w:type="dxa"/>
            <w:noWrap/>
            <w:vAlign w:val="center"/>
          </w:tcPr>
          <w:p w14:paraId="11F10A9F" w14:textId="44DAB6CE"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NA</w:t>
            </w:r>
          </w:p>
        </w:tc>
        <w:tc>
          <w:tcPr>
            <w:tcW w:w="1077" w:type="dxa"/>
            <w:noWrap/>
          </w:tcPr>
          <w:p w14:paraId="67312497" w14:textId="29FEA500" w:rsidR="00183EA9" w:rsidRPr="00A32D5E" w:rsidRDefault="00183EA9" w:rsidP="00183EA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r w:rsidRPr="00A32D5E">
              <w:rPr>
                <w:rFonts w:cstheme="minorHAnsi"/>
                <w:sz w:val="20"/>
                <w:szCs w:val="20"/>
              </w:rPr>
              <w:t>62</w:t>
            </w:r>
          </w:p>
        </w:tc>
      </w:tr>
      <w:tr w:rsidR="00A32D5E" w:rsidRPr="00A32D5E" w14:paraId="360F8636" w14:textId="77777777" w:rsidTr="00A32D5E">
        <w:trPr>
          <w:trHeight w:val="300"/>
        </w:trPr>
        <w:tc>
          <w:tcPr>
            <w:cnfStyle w:val="001000000000" w:firstRow="0" w:lastRow="0" w:firstColumn="1" w:lastColumn="0" w:oddVBand="0" w:evenVBand="0" w:oddHBand="0" w:evenHBand="0" w:firstRowFirstColumn="0" w:firstRowLastColumn="0" w:lastRowFirstColumn="0" w:lastRowLastColumn="0"/>
            <w:tcW w:w="2552" w:type="dxa"/>
          </w:tcPr>
          <w:p w14:paraId="21796445" w14:textId="073C49F4" w:rsidR="00A32D5E" w:rsidRPr="00A32D5E" w:rsidRDefault="00A32D5E" w:rsidP="00A32D5E">
            <w:pPr>
              <w:spacing w:line="240" w:lineRule="auto"/>
              <w:jc w:val="right"/>
              <w:rPr>
                <w:rFonts w:asciiTheme="minorHAnsi" w:eastAsia="Times New Roman" w:hAnsiTheme="minorHAnsi" w:cstheme="minorHAnsi"/>
                <w:color w:val="000000"/>
                <w:sz w:val="20"/>
                <w:szCs w:val="20"/>
                <w:lang w:val="en-GB" w:eastAsia="en-GB"/>
              </w:rPr>
            </w:pPr>
            <w:r w:rsidRPr="00A32D5E">
              <w:rPr>
                <w:rFonts w:asciiTheme="minorHAnsi" w:eastAsia="Times New Roman" w:hAnsiTheme="minorHAnsi" w:cstheme="minorHAnsi"/>
                <w:color w:val="000000"/>
                <w:sz w:val="20"/>
                <w:szCs w:val="20"/>
                <w:lang w:val="en-GB" w:eastAsia="en-GB"/>
              </w:rPr>
              <w:t>Unknown</w:t>
            </w:r>
          </w:p>
        </w:tc>
        <w:tc>
          <w:tcPr>
            <w:tcW w:w="1077" w:type="dxa"/>
            <w:noWrap/>
          </w:tcPr>
          <w:p w14:paraId="490873BF" w14:textId="43A2309F" w:rsidR="00A32D5E" w:rsidRPr="00A32D5E" w:rsidRDefault="00A32D5E" w:rsidP="00A32D5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cstheme="minorHAnsi"/>
                <w:sz w:val="20"/>
                <w:szCs w:val="20"/>
              </w:rPr>
              <w:t>17</w:t>
            </w:r>
          </w:p>
        </w:tc>
        <w:tc>
          <w:tcPr>
            <w:tcW w:w="1077" w:type="dxa"/>
            <w:noWrap/>
          </w:tcPr>
          <w:p w14:paraId="644D4791" w14:textId="40302F49" w:rsidR="00A32D5E" w:rsidRPr="00A32D5E" w:rsidRDefault="00A32D5E" w:rsidP="00A32D5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cstheme="minorHAnsi"/>
                <w:sz w:val="20"/>
                <w:szCs w:val="20"/>
              </w:rPr>
              <w:t>53</w:t>
            </w:r>
          </w:p>
        </w:tc>
        <w:tc>
          <w:tcPr>
            <w:tcW w:w="1077" w:type="dxa"/>
            <w:noWrap/>
          </w:tcPr>
          <w:p w14:paraId="03BF7612" w14:textId="1392D019" w:rsidR="00A32D5E" w:rsidRPr="00A32D5E" w:rsidRDefault="00A32D5E" w:rsidP="00A32D5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cstheme="minorHAnsi"/>
                <w:sz w:val="20"/>
                <w:szCs w:val="20"/>
              </w:rPr>
              <w:t>5</w:t>
            </w:r>
          </w:p>
        </w:tc>
        <w:tc>
          <w:tcPr>
            <w:tcW w:w="1077" w:type="dxa"/>
            <w:noWrap/>
            <w:vAlign w:val="center"/>
          </w:tcPr>
          <w:p w14:paraId="632155B2" w14:textId="2AAA5F3A" w:rsidR="00A32D5E" w:rsidRPr="00A32D5E" w:rsidRDefault="00A32D5E" w:rsidP="00A32D5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Pr>
                <w:rFonts w:eastAsia="Times New Roman" w:cstheme="minorHAnsi"/>
                <w:color w:val="000000"/>
                <w:sz w:val="20"/>
                <w:szCs w:val="20"/>
                <w:lang w:val="en-GB" w:eastAsia="en-GB"/>
              </w:rPr>
              <w:t>47</w:t>
            </w:r>
          </w:p>
        </w:tc>
        <w:tc>
          <w:tcPr>
            <w:tcW w:w="1077" w:type="dxa"/>
            <w:noWrap/>
            <w:vAlign w:val="center"/>
          </w:tcPr>
          <w:p w14:paraId="10E1809B" w14:textId="56860F76" w:rsidR="00A32D5E" w:rsidRPr="00A32D5E" w:rsidRDefault="00A32D5E" w:rsidP="00A32D5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GB" w:eastAsia="en-GB"/>
              </w:rPr>
            </w:pPr>
            <w:r w:rsidRPr="00A32D5E">
              <w:rPr>
                <w:rFonts w:eastAsia="Times New Roman" w:cstheme="minorHAnsi"/>
                <w:color w:val="000000"/>
                <w:sz w:val="20"/>
                <w:szCs w:val="20"/>
                <w:lang w:val="en-GB" w:eastAsia="en-GB"/>
              </w:rPr>
              <w:t>75</w:t>
            </w:r>
          </w:p>
        </w:tc>
      </w:tr>
      <w:tr w:rsidR="00183EA9" w:rsidRPr="00A32D5E" w14:paraId="6066D354" w14:textId="77777777" w:rsidTr="00A135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Pr>
          <w:p w14:paraId="3E240B3B" w14:textId="77777777" w:rsidR="00183EA9" w:rsidRPr="00A32D5E" w:rsidRDefault="00183EA9" w:rsidP="00A13546">
            <w:pPr>
              <w:spacing w:line="240" w:lineRule="auto"/>
              <w:jc w:val="right"/>
              <w:rPr>
                <w:rFonts w:asciiTheme="minorHAnsi" w:eastAsia="Times New Roman" w:hAnsiTheme="minorHAnsi" w:cstheme="minorHAnsi"/>
                <w:color w:val="000000"/>
                <w:sz w:val="20"/>
                <w:szCs w:val="20"/>
                <w:lang w:val="en-GB" w:eastAsia="en-GB"/>
              </w:rPr>
            </w:pPr>
          </w:p>
        </w:tc>
        <w:tc>
          <w:tcPr>
            <w:tcW w:w="1077" w:type="dxa"/>
            <w:noWrap/>
            <w:vAlign w:val="center"/>
          </w:tcPr>
          <w:p w14:paraId="07CFB8AB" w14:textId="77777777" w:rsidR="00183EA9" w:rsidRPr="00A32D5E" w:rsidRDefault="00183EA9"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46EC309E" w14:textId="77777777" w:rsidR="00183EA9" w:rsidRPr="00A32D5E" w:rsidRDefault="00183EA9"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6E11F596" w14:textId="77777777" w:rsidR="00183EA9" w:rsidRPr="00A32D5E" w:rsidRDefault="00183EA9"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420773AD" w14:textId="77777777" w:rsidR="00183EA9" w:rsidRPr="00A32D5E" w:rsidRDefault="00183EA9"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c>
          <w:tcPr>
            <w:tcW w:w="1077" w:type="dxa"/>
            <w:noWrap/>
            <w:vAlign w:val="center"/>
          </w:tcPr>
          <w:p w14:paraId="32ED9B2D" w14:textId="77777777" w:rsidR="00183EA9" w:rsidRPr="00A32D5E" w:rsidRDefault="00183EA9" w:rsidP="00A13546">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en-GB" w:eastAsia="en-GB"/>
              </w:rPr>
            </w:pPr>
          </w:p>
        </w:tc>
      </w:tr>
    </w:tbl>
    <w:p w14:paraId="465151B5" w14:textId="77777777" w:rsidR="00A13546" w:rsidRPr="003A1C99" w:rsidRDefault="00A13546" w:rsidP="00954592">
      <w:pPr>
        <w:rPr>
          <w:lang w:val="en-GB"/>
        </w:rPr>
      </w:pPr>
    </w:p>
    <w:p w14:paraId="734BF89A" w14:textId="77777777" w:rsidR="00A13546" w:rsidRPr="003A1C99" w:rsidRDefault="00A13546" w:rsidP="00954592">
      <w:pPr>
        <w:rPr>
          <w:lang w:val="en-GB"/>
        </w:rPr>
        <w:sectPr w:rsidR="00A13546" w:rsidRPr="003A1C99">
          <w:pgSz w:w="12240" w:h="15840"/>
          <w:pgMar w:top="1440" w:right="1440" w:bottom="1440" w:left="1440" w:header="720" w:footer="720" w:gutter="0"/>
          <w:cols w:space="720"/>
          <w:docGrid w:linePitch="360"/>
        </w:sectPr>
      </w:pPr>
    </w:p>
    <w:p w14:paraId="02F9B085" w14:textId="030CCE4E" w:rsidR="00954592" w:rsidRDefault="00954592" w:rsidP="00954592">
      <w:pPr>
        <w:rPr>
          <w:lang w:val="en-GB"/>
        </w:rPr>
      </w:pPr>
      <w:r w:rsidRPr="003A1C99">
        <w:rPr>
          <w:lang w:val="en-GB"/>
        </w:rPr>
        <w:lastRenderedPageBreak/>
        <w:t xml:space="preserve">Table </w:t>
      </w:r>
      <w:r w:rsidR="00382827" w:rsidRPr="003A1C99">
        <w:rPr>
          <w:lang w:val="en-GB"/>
        </w:rPr>
        <w:t>2</w:t>
      </w:r>
      <w:r w:rsidR="000C36A4" w:rsidRPr="003A1C99">
        <w:rPr>
          <w:lang w:val="en-GB"/>
        </w:rPr>
        <w:t xml:space="preserve"> Association between </w:t>
      </w:r>
      <w:r w:rsidR="00C22F9B">
        <w:rPr>
          <w:lang w:val="en-GB"/>
        </w:rPr>
        <w:t>t</w:t>
      </w:r>
      <w:r w:rsidR="000C36A4" w:rsidRPr="003A1C99">
        <w:rPr>
          <w:lang w:val="en-GB"/>
        </w:rPr>
        <w:t xml:space="preserve">eloscore and risk of developing </w:t>
      </w:r>
      <w:proofErr w:type="spellStart"/>
      <w:r w:rsidR="00FA698C" w:rsidRPr="003A1C99">
        <w:rPr>
          <w:lang w:val="en-GB"/>
        </w:rPr>
        <w:t>PanNE</w:t>
      </w:r>
      <w:r w:rsidR="00FA698C">
        <w:rPr>
          <w:lang w:val="en-GB"/>
        </w:rPr>
        <w:t>N</w:t>
      </w:r>
      <w:proofErr w:type="spellEnd"/>
      <w:r w:rsidR="000C36A4" w:rsidRPr="003A1C99">
        <w:rPr>
          <w:lang w:val="en-GB"/>
        </w:rPr>
        <w:t>.</w:t>
      </w:r>
    </w:p>
    <w:tbl>
      <w:tblPr>
        <w:tblStyle w:val="PlainTable5"/>
        <w:tblW w:w="5198" w:type="dxa"/>
        <w:tblLayout w:type="fixed"/>
        <w:tblLook w:val="04A0" w:firstRow="1" w:lastRow="0" w:firstColumn="1" w:lastColumn="0" w:noHBand="0" w:noVBand="1"/>
      </w:tblPr>
      <w:tblGrid>
        <w:gridCol w:w="2049"/>
        <w:gridCol w:w="1873"/>
        <w:gridCol w:w="1276"/>
      </w:tblGrid>
      <w:tr w:rsidR="00CB36A2" w:rsidRPr="00682738" w14:paraId="171CF01F" w14:textId="6FB85793" w:rsidTr="00CB36A2">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049" w:type="dxa"/>
            <w:noWrap/>
          </w:tcPr>
          <w:p w14:paraId="12E7A22E" w14:textId="5C350A7C" w:rsidR="00CB36A2" w:rsidRPr="00682738" w:rsidRDefault="00CB36A2" w:rsidP="00682738">
            <w:pPr>
              <w:spacing w:line="240" w:lineRule="auto"/>
              <w:jc w:val="left"/>
              <w:rPr>
                <w:rFonts w:asciiTheme="minorHAnsi" w:eastAsia="Times New Roman" w:hAnsiTheme="minorHAnsi" w:cstheme="minorHAnsi"/>
                <w:sz w:val="20"/>
                <w:szCs w:val="20"/>
                <w:lang w:val="en-GB" w:eastAsia="en-GB"/>
              </w:rPr>
            </w:pPr>
            <w:proofErr w:type="spellStart"/>
            <w:r w:rsidRPr="00682738">
              <w:rPr>
                <w:rFonts w:asciiTheme="minorHAnsi" w:eastAsia="Times New Roman" w:hAnsiTheme="minorHAnsi" w:cstheme="minorHAnsi"/>
                <w:sz w:val="20"/>
                <w:szCs w:val="20"/>
                <w:lang w:val="en-GB" w:eastAsia="en-GB"/>
              </w:rPr>
              <w:t>Teloscore</w:t>
            </w:r>
            <w:proofErr w:type="spellEnd"/>
            <w:r w:rsidRPr="00682738">
              <w:rPr>
                <w:rFonts w:asciiTheme="minorHAnsi" w:eastAsia="Times New Roman" w:hAnsiTheme="minorHAnsi" w:cstheme="minorHAnsi"/>
                <w:sz w:val="20"/>
                <w:szCs w:val="20"/>
                <w:lang w:val="en-GB" w:eastAsia="en-GB"/>
              </w:rPr>
              <w:t xml:space="preserve"> </w:t>
            </w:r>
            <w:proofErr w:type="spellStart"/>
            <w:r w:rsidRPr="00682738">
              <w:rPr>
                <w:rFonts w:asciiTheme="minorHAnsi" w:eastAsia="Times New Roman" w:hAnsiTheme="minorHAnsi" w:cstheme="minorHAnsi"/>
                <w:sz w:val="20"/>
                <w:szCs w:val="20"/>
                <w:lang w:val="en-GB" w:eastAsia="en-GB"/>
              </w:rPr>
              <w:t>quintiles</w:t>
            </w:r>
            <w:r w:rsidRPr="00682738">
              <w:rPr>
                <w:rFonts w:asciiTheme="minorHAnsi" w:eastAsia="Times New Roman" w:hAnsiTheme="minorHAnsi" w:cstheme="minorHAnsi"/>
                <w:sz w:val="20"/>
                <w:szCs w:val="20"/>
                <w:vertAlign w:val="superscript"/>
                <w:lang w:val="en-GB" w:eastAsia="en-GB"/>
              </w:rPr>
              <w:t>a</w:t>
            </w:r>
            <w:proofErr w:type="spellEnd"/>
          </w:p>
        </w:tc>
        <w:tc>
          <w:tcPr>
            <w:tcW w:w="1873" w:type="dxa"/>
            <w:tcBorders>
              <w:left w:val="single" w:sz="4" w:space="0" w:color="auto"/>
            </w:tcBorders>
          </w:tcPr>
          <w:p w14:paraId="3EB739B8" w14:textId="65FD4E95" w:rsidR="00CB36A2" w:rsidRPr="00682738" w:rsidRDefault="00CB36A2" w:rsidP="00682738">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sz w:val="20"/>
                <w:szCs w:val="20"/>
                <w:lang w:val="en-GB" w:eastAsia="en-GB"/>
              </w:rPr>
            </w:pPr>
            <w:r w:rsidRPr="00682738">
              <w:rPr>
                <w:rFonts w:asciiTheme="minorHAnsi" w:hAnsiTheme="minorHAnsi" w:cstheme="minorHAnsi"/>
                <w:sz w:val="20"/>
                <w:szCs w:val="20"/>
              </w:rPr>
              <w:t>OR (95% CI</w:t>
            </w:r>
            <w:r>
              <w:rPr>
                <w:rFonts w:asciiTheme="minorHAnsi" w:eastAsia="Times New Roman" w:hAnsiTheme="minorHAnsi" w:cstheme="minorHAnsi"/>
                <w:sz w:val="20"/>
                <w:szCs w:val="20"/>
                <w:vertAlign w:val="superscript"/>
                <w:lang w:val="en-GB" w:eastAsia="en-GB"/>
              </w:rPr>
              <w:t>b</w:t>
            </w:r>
          </w:p>
        </w:tc>
        <w:tc>
          <w:tcPr>
            <w:tcW w:w="1276" w:type="dxa"/>
          </w:tcPr>
          <w:p w14:paraId="0E04974B" w14:textId="7BF3C6AA" w:rsidR="00CB36A2" w:rsidRPr="00682738" w:rsidRDefault="00CB36A2" w:rsidP="00682738">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en-GB" w:eastAsia="en-GB"/>
              </w:rPr>
            </w:pPr>
            <w:proofErr w:type="spellStart"/>
            <w:r w:rsidRPr="00682738">
              <w:rPr>
                <w:rFonts w:asciiTheme="minorHAnsi" w:hAnsiTheme="minorHAnsi" w:cstheme="minorHAnsi"/>
                <w:sz w:val="20"/>
                <w:szCs w:val="20"/>
              </w:rPr>
              <w:t>P</w:t>
            </w:r>
            <w:r w:rsidRPr="00682738">
              <w:rPr>
                <w:rFonts w:asciiTheme="minorHAnsi" w:hAnsiTheme="minorHAnsi" w:cstheme="minorHAnsi"/>
                <w:sz w:val="20"/>
                <w:szCs w:val="20"/>
                <w:vertAlign w:val="subscript"/>
              </w:rPr>
              <w:t>value</w:t>
            </w:r>
            <w:proofErr w:type="spellEnd"/>
            <w:r w:rsidRPr="00682738">
              <w:rPr>
                <w:rFonts w:asciiTheme="minorHAnsi" w:eastAsia="Times New Roman" w:hAnsiTheme="minorHAnsi" w:cstheme="minorHAnsi"/>
                <w:sz w:val="20"/>
                <w:szCs w:val="20"/>
                <w:vertAlign w:val="superscript"/>
                <w:lang w:val="en-GB" w:eastAsia="en-GB"/>
              </w:rPr>
              <w:t xml:space="preserve"> </w:t>
            </w:r>
            <w:r>
              <w:rPr>
                <w:rFonts w:asciiTheme="minorHAnsi" w:eastAsia="Times New Roman" w:hAnsiTheme="minorHAnsi" w:cstheme="minorHAnsi"/>
                <w:sz w:val="20"/>
                <w:szCs w:val="20"/>
                <w:vertAlign w:val="superscript"/>
                <w:lang w:val="en-GB" w:eastAsia="en-GB"/>
              </w:rPr>
              <w:t>b</w:t>
            </w:r>
          </w:p>
        </w:tc>
      </w:tr>
      <w:tr w:rsidR="00CB36A2" w:rsidRPr="00682738" w14:paraId="6929221E" w14:textId="612CD982" w:rsidTr="00CB36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9" w:type="dxa"/>
            <w:noWrap/>
          </w:tcPr>
          <w:p w14:paraId="1AE0D91F" w14:textId="36C10BB6" w:rsidR="00CB36A2" w:rsidRPr="00682738" w:rsidRDefault="00CB36A2" w:rsidP="00682738">
            <w:pPr>
              <w:spacing w:line="240" w:lineRule="auto"/>
              <w:jc w:val="right"/>
              <w:rPr>
                <w:rFonts w:asciiTheme="minorHAnsi" w:eastAsia="Times New Roman" w:hAnsiTheme="minorHAnsi" w:cstheme="minorHAnsi"/>
                <w:sz w:val="20"/>
                <w:szCs w:val="20"/>
                <w:lang w:val="en-GB" w:eastAsia="en-GB"/>
              </w:rPr>
            </w:pPr>
            <w:r w:rsidRPr="00682738">
              <w:rPr>
                <w:rFonts w:asciiTheme="minorHAnsi" w:eastAsia="Times New Roman" w:hAnsiTheme="minorHAnsi" w:cstheme="minorHAnsi"/>
                <w:sz w:val="20"/>
                <w:szCs w:val="20"/>
                <w:lang w:val="en-GB" w:eastAsia="en-GB"/>
              </w:rPr>
              <w:t>1</w:t>
            </w:r>
            <w:r w:rsidRPr="00682738">
              <w:rPr>
                <w:rFonts w:asciiTheme="minorHAnsi" w:eastAsia="Times New Roman" w:hAnsiTheme="minorHAnsi" w:cstheme="minorHAnsi"/>
                <w:sz w:val="20"/>
                <w:szCs w:val="20"/>
                <w:vertAlign w:val="superscript"/>
                <w:lang w:val="en-GB" w:eastAsia="en-GB"/>
              </w:rPr>
              <w:t>st</w:t>
            </w:r>
          </w:p>
        </w:tc>
        <w:tc>
          <w:tcPr>
            <w:tcW w:w="1873" w:type="dxa"/>
            <w:tcBorders>
              <w:left w:val="single" w:sz="4" w:space="0" w:color="auto"/>
            </w:tcBorders>
          </w:tcPr>
          <w:p w14:paraId="042518DC" w14:textId="25AE0904" w:rsidR="00CB36A2" w:rsidRPr="00682738" w:rsidRDefault="00CB36A2" w:rsidP="0068273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GB" w:eastAsia="en-GB"/>
              </w:rPr>
            </w:pPr>
            <w:r w:rsidRPr="00682738">
              <w:rPr>
                <w:rFonts w:cstheme="minorHAnsi"/>
                <w:sz w:val="20"/>
                <w:szCs w:val="20"/>
              </w:rPr>
              <w:t>1.</w:t>
            </w:r>
            <w:r w:rsidR="004C1E67">
              <w:rPr>
                <w:rFonts w:cstheme="minorHAnsi"/>
                <w:sz w:val="20"/>
                <w:szCs w:val="20"/>
              </w:rPr>
              <w:t>20</w:t>
            </w:r>
            <w:r w:rsidRPr="00682738">
              <w:rPr>
                <w:rFonts w:cstheme="minorHAnsi"/>
                <w:sz w:val="20"/>
                <w:szCs w:val="20"/>
              </w:rPr>
              <w:t xml:space="preserve"> (0.7</w:t>
            </w:r>
            <w:r w:rsidR="004C1E67">
              <w:rPr>
                <w:rFonts w:cstheme="minorHAnsi"/>
                <w:sz w:val="20"/>
                <w:szCs w:val="20"/>
              </w:rPr>
              <w:t>7</w:t>
            </w:r>
            <w:r w:rsidRPr="00682738">
              <w:rPr>
                <w:rFonts w:cstheme="minorHAnsi"/>
                <w:sz w:val="20"/>
                <w:szCs w:val="20"/>
              </w:rPr>
              <w:t>-1.8</w:t>
            </w:r>
            <w:r w:rsidR="004C1E67">
              <w:rPr>
                <w:rFonts w:cstheme="minorHAnsi"/>
                <w:sz w:val="20"/>
                <w:szCs w:val="20"/>
              </w:rPr>
              <w:t>7</w:t>
            </w:r>
            <w:r w:rsidRPr="00682738">
              <w:rPr>
                <w:rFonts w:cstheme="minorHAnsi"/>
                <w:sz w:val="20"/>
                <w:szCs w:val="20"/>
              </w:rPr>
              <w:t>)</w:t>
            </w:r>
          </w:p>
        </w:tc>
        <w:tc>
          <w:tcPr>
            <w:tcW w:w="1276" w:type="dxa"/>
          </w:tcPr>
          <w:p w14:paraId="10A13216" w14:textId="2622F216" w:rsidR="00CB36A2" w:rsidRPr="00682738" w:rsidRDefault="00CB36A2" w:rsidP="0068273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GB" w:eastAsia="en-GB"/>
              </w:rPr>
            </w:pPr>
            <w:r w:rsidRPr="00682738">
              <w:rPr>
                <w:rFonts w:cstheme="minorHAnsi"/>
                <w:sz w:val="20"/>
                <w:szCs w:val="20"/>
              </w:rPr>
              <w:t>0.</w:t>
            </w:r>
            <w:r w:rsidR="004C1E67">
              <w:rPr>
                <w:rFonts w:cstheme="minorHAnsi"/>
                <w:sz w:val="20"/>
                <w:szCs w:val="20"/>
              </w:rPr>
              <w:t>430</w:t>
            </w:r>
          </w:p>
        </w:tc>
      </w:tr>
      <w:tr w:rsidR="00CB36A2" w:rsidRPr="00682738" w14:paraId="0FD49D3A" w14:textId="130B3203" w:rsidTr="00CB36A2">
        <w:trPr>
          <w:trHeight w:val="300"/>
        </w:trPr>
        <w:tc>
          <w:tcPr>
            <w:cnfStyle w:val="001000000000" w:firstRow="0" w:lastRow="0" w:firstColumn="1" w:lastColumn="0" w:oddVBand="0" w:evenVBand="0" w:oddHBand="0" w:evenHBand="0" w:firstRowFirstColumn="0" w:firstRowLastColumn="0" w:lastRowFirstColumn="0" w:lastRowLastColumn="0"/>
            <w:tcW w:w="2049" w:type="dxa"/>
            <w:noWrap/>
            <w:hideMark/>
          </w:tcPr>
          <w:p w14:paraId="56582FDE" w14:textId="77777777" w:rsidR="00CB36A2" w:rsidRPr="00682738" w:rsidRDefault="00CB36A2" w:rsidP="00682738">
            <w:pPr>
              <w:spacing w:line="240" w:lineRule="auto"/>
              <w:jc w:val="right"/>
              <w:rPr>
                <w:rFonts w:asciiTheme="minorHAnsi" w:eastAsia="Times New Roman" w:hAnsiTheme="minorHAnsi" w:cstheme="minorHAnsi"/>
                <w:sz w:val="20"/>
                <w:szCs w:val="20"/>
                <w:lang w:val="en-GB" w:eastAsia="en-GB"/>
              </w:rPr>
            </w:pPr>
            <w:r w:rsidRPr="00682738">
              <w:rPr>
                <w:rFonts w:asciiTheme="minorHAnsi" w:eastAsia="Times New Roman" w:hAnsiTheme="minorHAnsi" w:cstheme="minorHAnsi"/>
                <w:sz w:val="20"/>
                <w:szCs w:val="20"/>
                <w:lang w:val="en-GB" w:eastAsia="en-GB"/>
              </w:rPr>
              <w:t>2</w:t>
            </w:r>
            <w:r w:rsidRPr="00682738">
              <w:rPr>
                <w:rFonts w:asciiTheme="minorHAnsi" w:eastAsia="Times New Roman" w:hAnsiTheme="minorHAnsi" w:cstheme="minorHAnsi"/>
                <w:sz w:val="20"/>
                <w:szCs w:val="20"/>
                <w:vertAlign w:val="superscript"/>
                <w:lang w:val="en-GB" w:eastAsia="en-GB"/>
              </w:rPr>
              <w:t>nd</w:t>
            </w:r>
          </w:p>
        </w:tc>
        <w:tc>
          <w:tcPr>
            <w:tcW w:w="1873" w:type="dxa"/>
            <w:tcBorders>
              <w:left w:val="single" w:sz="4" w:space="0" w:color="auto"/>
            </w:tcBorders>
          </w:tcPr>
          <w:p w14:paraId="4F1AE426" w14:textId="7BF85610" w:rsidR="00CB36A2" w:rsidRPr="00682738" w:rsidRDefault="00CB36A2" w:rsidP="0068273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GB" w:eastAsia="en-GB"/>
              </w:rPr>
            </w:pPr>
            <w:r w:rsidRPr="00682738">
              <w:rPr>
                <w:rFonts w:cstheme="minorHAnsi"/>
                <w:sz w:val="20"/>
                <w:szCs w:val="20"/>
              </w:rPr>
              <w:t>1.1</w:t>
            </w:r>
            <w:r w:rsidR="004C1E67">
              <w:rPr>
                <w:rFonts w:cstheme="minorHAnsi"/>
                <w:sz w:val="20"/>
                <w:szCs w:val="20"/>
              </w:rPr>
              <w:t>5</w:t>
            </w:r>
            <w:r w:rsidRPr="00682738">
              <w:rPr>
                <w:rFonts w:cstheme="minorHAnsi"/>
                <w:sz w:val="20"/>
                <w:szCs w:val="20"/>
              </w:rPr>
              <w:t xml:space="preserve"> (0.7</w:t>
            </w:r>
            <w:r w:rsidR="004C1E67">
              <w:rPr>
                <w:rFonts w:cstheme="minorHAnsi"/>
                <w:sz w:val="20"/>
                <w:szCs w:val="20"/>
              </w:rPr>
              <w:t>4</w:t>
            </w:r>
            <w:r w:rsidRPr="00682738">
              <w:rPr>
                <w:rFonts w:cstheme="minorHAnsi"/>
                <w:sz w:val="20"/>
                <w:szCs w:val="20"/>
              </w:rPr>
              <w:t>-1.7</w:t>
            </w:r>
            <w:r w:rsidR="004C1E67">
              <w:rPr>
                <w:rFonts w:cstheme="minorHAnsi"/>
                <w:sz w:val="20"/>
                <w:szCs w:val="20"/>
              </w:rPr>
              <w:t>9</w:t>
            </w:r>
            <w:r w:rsidRPr="00682738">
              <w:rPr>
                <w:rFonts w:cstheme="minorHAnsi"/>
                <w:sz w:val="20"/>
                <w:szCs w:val="20"/>
              </w:rPr>
              <w:t>)</w:t>
            </w:r>
          </w:p>
        </w:tc>
        <w:tc>
          <w:tcPr>
            <w:tcW w:w="1276" w:type="dxa"/>
          </w:tcPr>
          <w:p w14:paraId="2F8A6386" w14:textId="27740B4B" w:rsidR="00CB36A2" w:rsidRPr="00682738" w:rsidRDefault="00CB36A2" w:rsidP="0068273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GB" w:eastAsia="en-GB"/>
              </w:rPr>
            </w:pPr>
            <w:r w:rsidRPr="00682738">
              <w:rPr>
                <w:rFonts w:cstheme="minorHAnsi"/>
                <w:sz w:val="20"/>
                <w:szCs w:val="20"/>
              </w:rPr>
              <w:t>0.5</w:t>
            </w:r>
            <w:r w:rsidR="004C1E67">
              <w:rPr>
                <w:rFonts w:cstheme="minorHAnsi"/>
                <w:sz w:val="20"/>
                <w:szCs w:val="20"/>
              </w:rPr>
              <w:t>34</w:t>
            </w:r>
          </w:p>
        </w:tc>
      </w:tr>
      <w:tr w:rsidR="00CB36A2" w:rsidRPr="00682738" w14:paraId="29FD9C96" w14:textId="6B18DBA0" w:rsidTr="00CB36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9" w:type="dxa"/>
            <w:noWrap/>
            <w:hideMark/>
          </w:tcPr>
          <w:p w14:paraId="28D3974F" w14:textId="77777777" w:rsidR="00CB36A2" w:rsidRPr="00682738" w:rsidRDefault="00CB36A2" w:rsidP="00682738">
            <w:pPr>
              <w:spacing w:line="240" w:lineRule="auto"/>
              <w:jc w:val="right"/>
              <w:rPr>
                <w:rFonts w:asciiTheme="minorHAnsi" w:eastAsia="Times New Roman" w:hAnsiTheme="minorHAnsi" w:cstheme="minorHAnsi"/>
                <w:sz w:val="20"/>
                <w:szCs w:val="20"/>
                <w:lang w:val="en-GB" w:eastAsia="en-GB"/>
              </w:rPr>
            </w:pPr>
            <w:r w:rsidRPr="00682738">
              <w:rPr>
                <w:rFonts w:asciiTheme="minorHAnsi" w:eastAsia="Times New Roman" w:hAnsiTheme="minorHAnsi" w:cstheme="minorHAnsi"/>
                <w:sz w:val="20"/>
                <w:szCs w:val="20"/>
                <w:lang w:val="en-GB" w:eastAsia="en-GB"/>
              </w:rPr>
              <w:t>3</w:t>
            </w:r>
            <w:r w:rsidRPr="00682738">
              <w:rPr>
                <w:rFonts w:asciiTheme="minorHAnsi" w:eastAsia="Times New Roman" w:hAnsiTheme="minorHAnsi" w:cstheme="minorHAnsi"/>
                <w:sz w:val="20"/>
                <w:szCs w:val="20"/>
                <w:vertAlign w:val="superscript"/>
                <w:lang w:val="en-GB" w:eastAsia="en-GB"/>
              </w:rPr>
              <w:t>rd</w:t>
            </w:r>
          </w:p>
        </w:tc>
        <w:tc>
          <w:tcPr>
            <w:tcW w:w="1873" w:type="dxa"/>
            <w:tcBorders>
              <w:left w:val="single" w:sz="4" w:space="0" w:color="auto"/>
            </w:tcBorders>
          </w:tcPr>
          <w:p w14:paraId="4248C1E2" w14:textId="1633F9A9" w:rsidR="00CB36A2" w:rsidRPr="00682738" w:rsidRDefault="00CB36A2" w:rsidP="0068273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GB" w:eastAsia="en-GB"/>
              </w:rPr>
            </w:pPr>
            <w:r w:rsidRPr="00682738">
              <w:rPr>
                <w:rFonts w:cstheme="minorHAnsi"/>
                <w:sz w:val="20"/>
                <w:szCs w:val="20"/>
              </w:rPr>
              <w:t>(reference)</w:t>
            </w:r>
          </w:p>
        </w:tc>
        <w:tc>
          <w:tcPr>
            <w:tcW w:w="1276" w:type="dxa"/>
          </w:tcPr>
          <w:p w14:paraId="33AE820F" w14:textId="62FD81B6" w:rsidR="00CB36A2" w:rsidRPr="00682738" w:rsidRDefault="00CB36A2" w:rsidP="0068273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GB" w:eastAsia="en-GB"/>
              </w:rPr>
            </w:pPr>
            <w:r w:rsidRPr="00682738">
              <w:rPr>
                <w:rFonts w:cstheme="minorHAnsi"/>
                <w:sz w:val="20"/>
                <w:szCs w:val="20"/>
              </w:rPr>
              <w:t>-</w:t>
            </w:r>
          </w:p>
        </w:tc>
      </w:tr>
      <w:tr w:rsidR="00CB36A2" w:rsidRPr="00682738" w14:paraId="73AC9A8A" w14:textId="48C059E2" w:rsidTr="00CB36A2">
        <w:trPr>
          <w:trHeight w:val="300"/>
        </w:trPr>
        <w:tc>
          <w:tcPr>
            <w:cnfStyle w:val="001000000000" w:firstRow="0" w:lastRow="0" w:firstColumn="1" w:lastColumn="0" w:oddVBand="0" w:evenVBand="0" w:oddHBand="0" w:evenHBand="0" w:firstRowFirstColumn="0" w:firstRowLastColumn="0" w:lastRowFirstColumn="0" w:lastRowLastColumn="0"/>
            <w:tcW w:w="2049" w:type="dxa"/>
            <w:noWrap/>
            <w:hideMark/>
          </w:tcPr>
          <w:p w14:paraId="4B260BE8" w14:textId="77777777" w:rsidR="00CB36A2" w:rsidRPr="00682738" w:rsidRDefault="00CB36A2" w:rsidP="00682738">
            <w:pPr>
              <w:spacing w:line="240" w:lineRule="auto"/>
              <w:jc w:val="right"/>
              <w:rPr>
                <w:rFonts w:asciiTheme="minorHAnsi" w:eastAsia="Times New Roman" w:hAnsiTheme="minorHAnsi" w:cstheme="minorHAnsi"/>
                <w:sz w:val="20"/>
                <w:szCs w:val="20"/>
                <w:lang w:val="en-GB" w:eastAsia="en-GB"/>
              </w:rPr>
            </w:pPr>
            <w:r w:rsidRPr="00682738">
              <w:rPr>
                <w:rFonts w:asciiTheme="minorHAnsi" w:eastAsia="Times New Roman" w:hAnsiTheme="minorHAnsi" w:cstheme="minorHAnsi"/>
                <w:sz w:val="20"/>
                <w:szCs w:val="20"/>
                <w:lang w:val="en-GB" w:eastAsia="en-GB"/>
              </w:rPr>
              <w:t>4</w:t>
            </w:r>
            <w:r w:rsidRPr="00682738">
              <w:rPr>
                <w:rFonts w:asciiTheme="minorHAnsi" w:eastAsia="Times New Roman" w:hAnsiTheme="minorHAnsi" w:cstheme="minorHAnsi"/>
                <w:sz w:val="20"/>
                <w:szCs w:val="20"/>
                <w:vertAlign w:val="superscript"/>
                <w:lang w:val="en-GB" w:eastAsia="en-GB"/>
              </w:rPr>
              <w:t>th</w:t>
            </w:r>
          </w:p>
        </w:tc>
        <w:tc>
          <w:tcPr>
            <w:tcW w:w="1873" w:type="dxa"/>
            <w:tcBorders>
              <w:left w:val="single" w:sz="4" w:space="0" w:color="auto"/>
            </w:tcBorders>
          </w:tcPr>
          <w:p w14:paraId="2AE7539D" w14:textId="71C8AA2D" w:rsidR="00CB36A2" w:rsidRPr="00682738" w:rsidRDefault="00CB36A2" w:rsidP="0068273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GB" w:eastAsia="en-GB"/>
              </w:rPr>
            </w:pPr>
            <w:r w:rsidRPr="00682738">
              <w:rPr>
                <w:rFonts w:cstheme="minorHAnsi"/>
                <w:sz w:val="20"/>
                <w:szCs w:val="20"/>
              </w:rPr>
              <w:t>1.</w:t>
            </w:r>
            <w:r w:rsidR="004C1E67">
              <w:rPr>
                <w:rFonts w:cstheme="minorHAnsi"/>
                <w:sz w:val="20"/>
                <w:szCs w:val="20"/>
              </w:rPr>
              <w:t>53</w:t>
            </w:r>
            <w:r w:rsidRPr="00682738">
              <w:rPr>
                <w:rFonts w:cstheme="minorHAnsi"/>
                <w:sz w:val="20"/>
                <w:szCs w:val="20"/>
              </w:rPr>
              <w:t xml:space="preserve"> (1.0</w:t>
            </w:r>
            <w:r w:rsidR="004C1E67">
              <w:rPr>
                <w:rFonts w:cstheme="minorHAnsi"/>
                <w:sz w:val="20"/>
                <w:szCs w:val="20"/>
              </w:rPr>
              <w:t>1</w:t>
            </w:r>
            <w:r w:rsidRPr="00682738">
              <w:rPr>
                <w:rFonts w:cstheme="minorHAnsi"/>
                <w:sz w:val="20"/>
                <w:szCs w:val="20"/>
              </w:rPr>
              <w:t>-2.</w:t>
            </w:r>
            <w:r w:rsidR="004C1E67">
              <w:rPr>
                <w:rFonts w:cstheme="minorHAnsi"/>
                <w:sz w:val="20"/>
                <w:szCs w:val="20"/>
              </w:rPr>
              <w:t>31</w:t>
            </w:r>
            <w:r w:rsidRPr="00682738">
              <w:rPr>
                <w:rFonts w:cstheme="minorHAnsi"/>
                <w:sz w:val="20"/>
                <w:szCs w:val="20"/>
              </w:rPr>
              <w:t>)</w:t>
            </w:r>
          </w:p>
        </w:tc>
        <w:tc>
          <w:tcPr>
            <w:tcW w:w="1276" w:type="dxa"/>
          </w:tcPr>
          <w:p w14:paraId="1645042D" w14:textId="444F88E8" w:rsidR="00CB36A2" w:rsidRPr="004C1E67" w:rsidRDefault="00CB36A2" w:rsidP="00682738">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b/>
                <w:bCs/>
                <w:sz w:val="20"/>
                <w:szCs w:val="20"/>
                <w:lang w:val="en-GB" w:eastAsia="en-GB"/>
              </w:rPr>
            </w:pPr>
            <w:r w:rsidRPr="004C1E67">
              <w:rPr>
                <w:rFonts w:cstheme="minorHAnsi"/>
                <w:b/>
                <w:bCs/>
                <w:sz w:val="20"/>
                <w:szCs w:val="20"/>
              </w:rPr>
              <w:t>0.0</w:t>
            </w:r>
            <w:r w:rsidR="004C1E67" w:rsidRPr="004C1E67">
              <w:rPr>
                <w:rFonts w:cstheme="minorHAnsi"/>
                <w:b/>
                <w:bCs/>
                <w:sz w:val="20"/>
                <w:szCs w:val="20"/>
              </w:rPr>
              <w:t>45</w:t>
            </w:r>
          </w:p>
        </w:tc>
      </w:tr>
      <w:tr w:rsidR="00CB36A2" w:rsidRPr="00682738" w14:paraId="0C717DE6" w14:textId="70BDFA5A" w:rsidTr="00CB36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49" w:type="dxa"/>
            <w:noWrap/>
            <w:hideMark/>
          </w:tcPr>
          <w:p w14:paraId="1D1BAC83" w14:textId="77777777" w:rsidR="00CB36A2" w:rsidRPr="00682738" w:rsidRDefault="00CB36A2" w:rsidP="00682738">
            <w:pPr>
              <w:spacing w:line="240" w:lineRule="auto"/>
              <w:jc w:val="right"/>
              <w:rPr>
                <w:rFonts w:asciiTheme="minorHAnsi" w:eastAsia="Times New Roman" w:hAnsiTheme="minorHAnsi" w:cstheme="minorHAnsi"/>
                <w:sz w:val="20"/>
                <w:szCs w:val="20"/>
                <w:lang w:val="en-GB" w:eastAsia="en-GB"/>
              </w:rPr>
            </w:pPr>
            <w:r w:rsidRPr="00682738">
              <w:rPr>
                <w:rFonts w:asciiTheme="minorHAnsi" w:eastAsia="Times New Roman" w:hAnsiTheme="minorHAnsi" w:cstheme="minorHAnsi"/>
                <w:sz w:val="20"/>
                <w:szCs w:val="20"/>
                <w:lang w:val="en-GB" w:eastAsia="en-GB"/>
              </w:rPr>
              <w:t>5</w:t>
            </w:r>
            <w:r w:rsidRPr="00682738">
              <w:rPr>
                <w:rFonts w:asciiTheme="minorHAnsi" w:eastAsia="Times New Roman" w:hAnsiTheme="minorHAnsi" w:cstheme="minorHAnsi"/>
                <w:sz w:val="20"/>
                <w:szCs w:val="20"/>
                <w:vertAlign w:val="superscript"/>
                <w:lang w:val="en-GB" w:eastAsia="en-GB"/>
              </w:rPr>
              <w:t>th</w:t>
            </w:r>
          </w:p>
        </w:tc>
        <w:tc>
          <w:tcPr>
            <w:tcW w:w="1873" w:type="dxa"/>
            <w:tcBorders>
              <w:left w:val="single" w:sz="4" w:space="0" w:color="auto"/>
            </w:tcBorders>
          </w:tcPr>
          <w:p w14:paraId="3E989B92" w14:textId="3BEBC29F" w:rsidR="00CB36A2" w:rsidRPr="00682738" w:rsidRDefault="004C1E67" w:rsidP="0068273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b/>
                <w:bCs/>
                <w:sz w:val="20"/>
                <w:szCs w:val="20"/>
                <w:lang w:val="en-GB" w:eastAsia="en-GB"/>
              </w:rPr>
            </w:pPr>
            <w:r>
              <w:rPr>
                <w:rFonts w:cstheme="minorHAnsi"/>
                <w:sz w:val="20"/>
                <w:szCs w:val="20"/>
              </w:rPr>
              <w:t>1.99</w:t>
            </w:r>
            <w:r w:rsidR="00CB36A2" w:rsidRPr="00682738">
              <w:rPr>
                <w:rFonts w:cstheme="minorHAnsi"/>
                <w:sz w:val="20"/>
                <w:szCs w:val="20"/>
              </w:rPr>
              <w:t xml:space="preserve"> (1.3</w:t>
            </w:r>
            <w:r>
              <w:rPr>
                <w:rFonts w:cstheme="minorHAnsi"/>
                <w:sz w:val="20"/>
                <w:szCs w:val="20"/>
              </w:rPr>
              <w:t>3</w:t>
            </w:r>
            <w:r w:rsidR="00CB36A2" w:rsidRPr="00682738">
              <w:rPr>
                <w:rFonts w:cstheme="minorHAnsi"/>
                <w:sz w:val="20"/>
                <w:szCs w:val="20"/>
              </w:rPr>
              <w:t>-</w:t>
            </w:r>
            <w:r>
              <w:rPr>
                <w:rFonts w:cstheme="minorHAnsi"/>
                <w:sz w:val="20"/>
                <w:szCs w:val="20"/>
              </w:rPr>
              <w:t>2.98</w:t>
            </w:r>
            <w:r w:rsidR="00CB36A2" w:rsidRPr="00682738">
              <w:rPr>
                <w:rFonts w:cstheme="minorHAnsi"/>
                <w:sz w:val="20"/>
                <w:szCs w:val="20"/>
              </w:rPr>
              <w:t>)</w:t>
            </w:r>
          </w:p>
        </w:tc>
        <w:tc>
          <w:tcPr>
            <w:tcW w:w="1276" w:type="dxa"/>
          </w:tcPr>
          <w:p w14:paraId="433A3DE4" w14:textId="3DC29B6D" w:rsidR="00CB36A2" w:rsidRPr="004C1E67" w:rsidRDefault="004C1E67" w:rsidP="00682738">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b/>
                <w:bCs/>
                <w:sz w:val="20"/>
                <w:szCs w:val="20"/>
                <w:lang w:val="en-GB" w:eastAsia="en-GB"/>
              </w:rPr>
            </w:pPr>
            <w:r w:rsidRPr="004C1E67">
              <w:rPr>
                <w:rFonts w:cstheme="minorHAnsi"/>
                <w:b/>
                <w:bCs/>
                <w:sz w:val="20"/>
                <w:szCs w:val="20"/>
              </w:rPr>
              <w:t>8</w:t>
            </w:r>
            <w:r w:rsidR="00CB36A2" w:rsidRPr="004C1E67">
              <w:rPr>
                <w:rFonts w:cstheme="minorHAnsi"/>
                <w:b/>
                <w:bCs/>
                <w:sz w:val="20"/>
                <w:szCs w:val="20"/>
              </w:rPr>
              <w:t>×10</w:t>
            </w:r>
            <w:r w:rsidR="00CB36A2" w:rsidRPr="004C1E67">
              <w:rPr>
                <w:rFonts w:cstheme="minorHAnsi"/>
                <w:b/>
                <w:bCs/>
                <w:sz w:val="20"/>
                <w:szCs w:val="20"/>
                <w:vertAlign w:val="superscript"/>
              </w:rPr>
              <w:t>-4</w:t>
            </w:r>
          </w:p>
        </w:tc>
      </w:tr>
    </w:tbl>
    <w:p w14:paraId="4B645AAF" w14:textId="77777777" w:rsidR="00662A32" w:rsidRDefault="00662A32" w:rsidP="006E57F4">
      <w:pPr>
        <w:spacing w:line="240" w:lineRule="auto"/>
        <w:rPr>
          <w:lang w:val="en-GB"/>
        </w:rPr>
      </w:pPr>
    </w:p>
    <w:p w14:paraId="5180B650" w14:textId="121619EB" w:rsidR="006E57F4" w:rsidRPr="003A1C99" w:rsidRDefault="006266D8" w:rsidP="006E57F4">
      <w:pPr>
        <w:spacing w:line="240" w:lineRule="auto"/>
        <w:rPr>
          <w:lang w:val="en-GB"/>
        </w:rPr>
      </w:pPr>
      <w:r>
        <w:rPr>
          <w:lang w:val="en-GB"/>
        </w:rPr>
        <w:t xml:space="preserve">All analyses were adjusted for age, sex and country of origin. </w:t>
      </w:r>
      <w:r w:rsidR="006E57F4" w:rsidRPr="003A1C99">
        <w:rPr>
          <w:lang w:val="en-GB"/>
        </w:rPr>
        <w:t xml:space="preserve">The </w:t>
      </w:r>
      <w:r w:rsidR="00C22F9B">
        <w:rPr>
          <w:lang w:val="en-GB"/>
        </w:rPr>
        <w:t xml:space="preserve">bold </w:t>
      </w:r>
      <w:r w:rsidR="006E57F4" w:rsidRPr="003A1C99">
        <w:rPr>
          <w:lang w:val="en-GB"/>
        </w:rPr>
        <w:t xml:space="preserve">p-value </w:t>
      </w:r>
      <w:r w:rsidR="00C22F9B">
        <w:rPr>
          <w:lang w:val="en-GB"/>
        </w:rPr>
        <w:t>is</w:t>
      </w:r>
      <w:r w:rsidR="006E57F4" w:rsidRPr="003A1C99">
        <w:rPr>
          <w:lang w:val="en-GB"/>
        </w:rPr>
        <w:t xml:space="preserve"> statistically significant (&lt;0.05).</w:t>
      </w:r>
    </w:p>
    <w:p w14:paraId="50D7D03F" w14:textId="7AA11134" w:rsidR="006266D8" w:rsidRDefault="006266D8" w:rsidP="006266D8">
      <w:pPr>
        <w:spacing w:line="240" w:lineRule="auto"/>
        <w:rPr>
          <w:lang w:val="en-GB"/>
        </w:rPr>
      </w:pPr>
      <w:r w:rsidRPr="00980619">
        <w:rPr>
          <w:vertAlign w:val="superscript"/>
          <w:lang w:val="en-GB"/>
        </w:rPr>
        <w:t>a</w:t>
      </w:r>
      <w:r>
        <w:rPr>
          <w:lang w:val="en-GB"/>
        </w:rPr>
        <w:t xml:space="preserve"> Quintile</w:t>
      </w:r>
      <w:r w:rsidR="00C22F9B">
        <w:rPr>
          <w:lang w:val="en-GB"/>
        </w:rPr>
        <w:t>s</w:t>
      </w:r>
      <w:r>
        <w:rPr>
          <w:lang w:val="en-GB"/>
        </w:rPr>
        <w:t xml:space="preserve"> were calculated using the distribution of the teloscore in the controls.</w:t>
      </w:r>
    </w:p>
    <w:p w14:paraId="03010CA3" w14:textId="35A04289" w:rsidR="00682738" w:rsidRDefault="00CB36A2" w:rsidP="006266D8">
      <w:pPr>
        <w:spacing w:line="240" w:lineRule="auto"/>
        <w:rPr>
          <w:lang w:val="en-GB"/>
        </w:rPr>
      </w:pPr>
      <w:r>
        <w:rPr>
          <w:vertAlign w:val="superscript"/>
          <w:lang w:val="en-GB"/>
        </w:rPr>
        <w:t>b</w:t>
      </w:r>
      <w:r w:rsidR="00682738">
        <w:rPr>
          <w:lang w:val="en-GB"/>
        </w:rPr>
        <w:t xml:space="preserve"> Odds ratio, confidence intervals and p values obtained using the third quintile (median gdTL) as reference group.</w:t>
      </w:r>
      <w:r>
        <w:rPr>
          <w:lang w:val="en-GB"/>
        </w:rPr>
        <w:t xml:space="preserve"> The first quintile represents the shortest gdTL; the fifth quintile represent the longest gdTL.</w:t>
      </w:r>
    </w:p>
    <w:p w14:paraId="73253922" w14:textId="77777777" w:rsidR="00666726" w:rsidRDefault="00666726" w:rsidP="006266D8">
      <w:pPr>
        <w:spacing w:line="240" w:lineRule="auto"/>
        <w:rPr>
          <w:lang w:val="en-GB"/>
        </w:rPr>
      </w:pPr>
    </w:p>
    <w:p w14:paraId="7BFE44CF" w14:textId="77777777" w:rsidR="007A047E" w:rsidRPr="003A1C99" w:rsidRDefault="007A047E" w:rsidP="00954592">
      <w:pPr>
        <w:rPr>
          <w:lang w:val="en-GB"/>
        </w:rPr>
      </w:pPr>
    </w:p>
    <w:p w14:paraId="5739B967" w14:textId="285FBDBA" w:rsidR="007A047E" w:rsidRPr="003A1C99" w:rsidRDefault="007A047E" w:rsidP="00954592">
      <w:pPr>
        <w:rPr>
          <w:lang w:val="en-GB"/>
        </w:rPr>
        <w:sectPr w:rsidR="007A047E" w:rsidRPr="003A1C99">
          <w:pgSz w:w="12240" w:h="15840"/>
          <w:pgMar w:top="1440" w:right="1440" w:bottom="1440" w:left="1440" w:header="720" w:footer="720" w:gutter="0"/>
          <w:cols w:space="720"/>
          <w:docGrid w:linePitch="360"/>
        </w:sectPr>
      </w:pPr>
    </w:p>
    <w:p w14:paraId="69105AB2" w14:textId="1CA9F491" w:rsidR="00BD19D3" w:rsidRPr="003A1C99" w:rsidRDefault="00BD19D3" w:rsidP="00954592">
      <w:pPr>
        <w:rPr>
          <w:lang w:val="en-GB"/>
        </w:rPr>
      </w:pPr>
      <w:r w:rsidRPr="003A1C99">
        <w:rPr>
          <w:lang w:val="en-GB"/>
        </w:rPr>
        <w:lastRenderedPageBreak/>
        <w:t xml:space="preserve">Table </w:t>
      </w:r>
      <w:r w:rsidR="00382827" w:rsidRPr="003A1C99">
        <w:rPr>
          <w:lang w:val="en-GB"/>
        </w:rPr>
        <w:t>3</w:t>
      </w:r>
      <w:r w:rsidR="000C36A4" w:rsidRPr="003A1C99">
        <w:rPr>
          <w:lang w:val="en-GB"/>
        </w:rPr>
        <w:t xml:space="preserve"> Association between individual SNPs and risk of developing </w:t>
      </w:r>
      <w:proofErr w:type="spellStart"/>
      <w:r w:rsidR="00FA698C" w:rsidRPr="003A1C99">
        <w:rPr>
          <w:lang w:val="en-GB"/>
        </w:rPr>
        <w:t>PanNE</w:t>
      </w:r>
      <w:r w:rsidR="00FA698C">
        <w:rPr>
          <w:lang w:val="en-GB"/>
        </w:rPr>
        <w:t>N</w:t>
      </w:r>
      <w:proofErr w:type="spellEnd"/>
      <w:r w:rsidR="000C36A4" w:rsidRPr="003A1C99">
        <w:rPr>
          <w:lang w:val="en-GB"/>
        </w:rPr>
        <w:t>.</w:t>
      </w:r>
    </w:p>
    <w:tbl>
      <w:tblPr>
        <w:tblStyle w:val="PlainTable5"/>
        <w:tblW w:w="9655" w:type="dxa"/>
        <w:tblLayout w:type="fixed"/>
        <w:tblLook w:val="04A0" w:firstRow="1" w:lastRow="0" w:firstColumn="1" w:lastColumn="0" w:noHBand="0" w:noVBand="1"/>
      </w:tblPr>
      <w:tblGrid>
        <w:gridCol w:w="1168"/>
        <w:gridCol w:w="525"/>
        <w:gridCol w:w="1038"/>
        <w:gridCol w:w="952"/>
        <w:gridCol w:w="2051"/>
        <w:gridCol w:w="1218"/>
        <w:gridCol w:w="571"/>
        <w:gridCol w:w="1134"/>
        <w:gridCol w:w="998"/>
      </w:tblGrid>
      <w:tr w:rsidR="00D75920" w:rsidRPr="003A1C99" w14:paraId="2923428F" w14:textId="77777777" w:rsidTr="00C22F9B">
        <w:trPr>
          <w:cnfStyle w:val="100000000000" w:firstRow="1" w:lastRow="0" w:firstColumn="0" w:lastColumn="0" w:oddVBand="0" w:evenVBand="0" w:oddHBand="0" w:evenHBand="0" w:firstRowFirstColumn="0" w:firstRowLastColumn="0" w:lastRowFirstColumn="0" w:lastRowLastColumn="0"/>
          <w:trHeight w:val="57"/>
        </w:trPr>
        <w:tc>
          <w:tcPr>
            <w:cnfStyle w:val="001000000100" w:firstRow="0" w:lastRow="0" w:firstColumn="1" w:lastColumn="0" w:oddVBand="0" w:evenVBand="0" w:oddHBand="0" w:evenHBand="0" w:firstRowFirstColumn="1" w:firstRowLastColumn="0" w:lastRowFirstColumn="0" w:lastRowLastColumn="0"/>
            <w:tcW w:w="1168" w:type="dxa"/>
            <w:noWrap/>
            <w:hideMark/>
          </w:tcPr>
          <w:p w14:paraId="71F2310E" w14:textId="77777777" w:rsidR="00D75920" w:rsidRPr="003A1C99" w:rsidRDefault="00D75920" w:rsidP="00D75920">
            <w:pPr>
              <w:spacing w:line="240" w:lineRule="auto"/>
              <w:jc w:val="left"/>
              <w:rPr>
                <w:rFonts w:asciiTheme="minorHAnsi" w:eastAsia="Times New Roman" w:hAnsiTheme="minorHAnsi" w:cstheme="minorHAnsi"/>
                <w:b/>
                <w:bCs/>
                <w:color w:val="000000"/>
                <w:sz w:val="18"/>
                <w:szCs w:val="18"/>
                <w:lang w:val="en-GB" w:eastAsia="en-GB"/>
              </w:rPr>
            </w:pPr>
            <w:r w:rsidRPr="003A1C99">
              <w:rPr>
                <w:rFonts w:asciiTheme="minorHAnsi" w:eastAsia="Times New Roman" w:hAnsiTheme="minorHAnsi" w:cstheme="minorHAnsi"/>
                <w:b/>
                <w:bCs/>
                <w:color w:val="000000"/>
                <w:sz w:val="18"/>
                <w:szCs w:val="18"/>
                <w:lang w:val="en-GB" w:eastAsia="en-GB"/>
              </w:rPr>
              <w:t>SNP</w:t>
            </w:r>
          </w:p>
        </w:tc>
        <w:tc>
          <w:tcPr>
            <w:tcW w:w="525" w:type="dxa"/>
            <w:hideMark/>
          </w:tcPr>
          <w:p w14:paraId="7350C7A4" w14:textId="3F182628" w:rsidR="00D75920" w:rsidRPr="003A1C99" w:rsidRDefault="00D66B75" w:rsidP="00D75920">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8"/>
                <w:szCs w:val="18"/>
                <w:lang w:val="en-GB" w:eastAsia="en-GB"/>
              </w:rPr>
            </w:pPr>
            <w:proofErr w:type="spellStart"/>
            <w:r>
              <w:rPr>
                <w:rFonts w:asciiTheme="minorHAnsi" w:eastAsia="Times New Roman" w:hAnsiTheme="minorHAnsi" w:cstheme="minorHAnsi"/>
                <w:b/>
                <w:bCs/>
                <w:color w:val="000000"/>
                <w:sz w:val="18"/>
                <w:szCs w:val="18"/>
                <w:lang w:val="en-GB" w:eastAsia="en-GB"/>
              </w:rPr>
              <w:t>Chr</w:t>
            </w:r>
            <w:proofErr w:type="spellEnd"/>
          </w:p>
        </w:tc>
        <w:tc>
          <w:tcPr>
            <w:tcW w:w="1038" w:type="dxa"/>
            <w:hideMark/>
          </w:tcPr>
          <w:p w14:paraId="7D07CB98" w14:textId="1C7CB150" w:rsidR="00D75920" w:rsidRPr="003A1C99" w:rsidRDefault="00D66B75" w:rsidP="00D75920">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8"/>
                <w:szCs w:val="18"/>
                <w:lang w:val="en-GB" w:eastAsia="en-GB"/>
              </w:rPr>
            </w:pPr>
            <w:proofErr w:type="spellStart"/>
            <w:r>
              <w:rPr>
                <w:rFonts w:asciiTheme="minorHAnsi" w:eastAsia="Times New Roman" w:hAnsiTheme="minorHAnsi" w:cstheme="minorHAnsi"/>
                <w:b/>
                <w:bCs/>
                <w:color w:val="000000"/>
                <w:sz w:val="18"/>
                <w:szCs w:val="18"/>
                <w:lang w:val="en-GB" w:eastAsia="en-GB"/>
              </w:rPr>
              <w:t>Pos</w:t>
            </w:r>
            <w:proofErr w:type="spellEnd"/>
          </w:p>
        </w:tc>
        <w:tc>
          <w:tcPr>
            <w:tcW w:w="952" w:type="dxa"/>
            <w:hideMark/>
          </w:tcPr>
          <w:p w14:paraId="2F1A9183" w14:textId="76AB094D" w:rsidR="00D75920" w:rsidRPr="003A1C99" w:rsidRDefault="00C22F9B" w:rsidP="00D75920">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8"/>
                <w:szCs w:val="18"/>
                <w:lang w:val="en-GB" w:eastAsia="en-GB"/>
              </w:rPr>
            </w:pPr>
            <w:r w:rsidRPr="003A1C99">
              <w:rPr>
                <w:rFonts w:asciiTheme="minorHAnsi" w:eastAsia="Times New Roman" w:hAnsiTheme="minorHAnsi" w:cstheme="minorHAnsi"/>
                <w:b/>
                <w:bCs/>
                <w:color w:val="000000"/>
                <w:sz w:val="18"/>
                <w:szCs w:val="18"/>
                <w:lang w:val="en-GB" w:eastAsia="en-GB"/>
              </w:rPr>
              <w:t>G</w:t>
            </w:r>
            <w:r>
              <w:rPr>
                <w:rFonts w:asciiTheme="minorHAnsi" w:eastAsia="Times New Roman" w:hAnsiTheme="minorHAnsi" w:cstheme="minorHAnsi"/>
                <w:b/>
                <w:bCs/>
                <w:color w:val="000000"/>
                <w:sz w:val="18"/>
                <w:szCs w:val="18"/>
                <w:lang w:val="en-GB" w:eastAsia="en-GB"/>
              </w:rPr>
              <w:t>ene</w:t>
            </w:r>
          </w:p>
        </w:tc>
        <w:tc>
          <w:tcPr>
            <w:tcW w:w="2051" w:type="dxa"/>
            <w:noWrap/>
            <w:hideMark/>
          </w:tcPr>
          <w:p w14:paraId="294D1BD8" w14:textId="3DB13E38" w:rsidR="00D75920" w:rsidRPr="003A1C99" w:rsidRDefault="00C22F9B" w:rsidP="00D75920">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8"/>
                <w:szCs w:val="18"/>
                <w:lang w:val="en-GB" w:eastAsia="en-GB"/>
              </w:rPr>
            </w:pPr>
            <w:r w:rsidRPr="003A1C99">
              <w:rPr>
                <w:rFonts w:asciiTheme="minorHAnsi" w:eastAsia="Times New Roman" w:hAnsiTheme="minorHAnsi" w:cstheme="minorHAnsi"/>
                <w:b/>
                <w:bCs/>
                <w:color w:val="000000"/>
                <w:sz w:val="18"/>
                <w:szCs w:val="18"/>
                <w:lang w:val="en-GB" w:eastAsia="en-GB"/>
              </w:rPr>
              <w:t>G</w:t>
            </w:r>
            <w:r w:rsidR="00D75920" w:rsidRPr="003A1C99">
              <w:rPr>
                <w:rFonts w:asciiTheme="minorHAnsi" w:eastAsia="Times New Roman" w:hAnsiTheme="minorHAnsi" w:cstheme="minorHAnsi"/>
                <w:b/>
                <w:bCs/>
                <w:color w:val="000000"/>
                <w:sz w:val="18"/>
                <w:szCs w:val="18"/>
                <w:lang w:val="en-GB" w:eastAsia="en-GB"/>
              </w:rPr>
              <w:t>enotype</w:t>
            </w:r>
            <w:r>
              <w:rPr>
                <w:rFonts w:asciiTheme="minorHAnsi" w:eastAsia="Times New Roman" w:hAnsiTheme="minorHAnsi" w:cstheme="minorHAnsi"/>
                <w:b/>
                <w:bCs/>
                <w:color w:val="000000"/>
                <w:sz w:val="18"/>
                <w:szCs w:val="18"/>
                <w:lang w:val="en-GB" w:eastAsia="en-GB"/>
              </w:rPr>
              <w:t xml:space="preserve"> </w:t>
            </w:r>
            <w:r w:rsidR="00D75920" w:rsidRPr="003A1C99">
              <w:rPr>
                <w:rFonts w:asciiTheme="minorHAnsi" w:eastAsia="Times New Roman" w:hAnsiTheme="minorHAnsi" w:cstheme="minorHAnsi"/>
                <w:b/>
                <w:bCs/>
                <w:color w:val="000000"/>
                <w:sz w:val="18"/>
                <w:szCs w:val="18"/>
                <w:lang w:val="en-GB" w:eastAsia="en-GB"/>
              </w:rPr>
              <w:t>(</w:t>
            </w:r>
            <w:proofErr w:type="spellStart"/>
            <w:r w:rsidR="00D75920" w:rsidRPr="003A1C99">
              <w:rPr>
                <w:rFonts w:asciiTheme="minorHAnsi" w:eastAsia="Times New Roman" w:hAnsiTheme="minorHAnsi" w:cstheme="minorHAnsi"/>
                <w:b/>
                <w:bCs/>
                <w:color w:val="000000"/>
                <w:sz w:val="18"/>
                <w:szCs w:val="18"/>
                <w:lang w:val="en-GB" w:eastAsia="en-GB"/>
              </w:rPr>
              <w:t>n.con</w:t>
            </w:r>
            <w:proofErr w:type="spellEnd"/>
            <w:r w:rsidR="00D75920" w:rsidRPr="003A1C99">
              <w:rPr>
                <w:rFonts w:asciiTheme="minorHAnsi" w:eastAsia="Times New Roman" w:hAnsiTheme="minorHAnsi" w:cstheme="minorHAnsi"/>
                <w:b/>
                <w:bCs/>
                <w:color w:val="000000"/>
                <w:sz w:val="18"/>
                <w:szCs w:val="18"/>
                <w:lang w:val="en-GB" w:eastAsia="en-GB"/>
              </w:rPr>
              <w:t>/</w:t>
            </w:r>
            <w:proofErr w:type="spellStart"/>
            <w:r w:rsidR="00D75920" w:rsidRPr="003A1C99">
              <w:rPr>
                <w:rFonts w:asciiTheme="minorHAnsi" w:eastAsia="Times New Roman" w:hAnsiTheme="minorHAnsi" w:cstheme="minorHAnsi"/>
                <w:b/>
                <w:bCs/>
                <w:color w:val="000000"/>
                <w:sz w:val="18"/>
                <w:szCs w:val="18"/>
                <w:lang w:val="en-GB" w:eastAsia="en-GB"/>
              </w:rPr>
              <w:t>n.cas</w:t>
            </w:r>
            <w:proofErr w:type="spellEnd"/>
            <w:r w:rsidR="00D75920" w:rsidRPr="003A1C99">
              <w:rPr>
                <w:rFonts w:asciiTheme="minorHAnsi" w:eastAsia="Times New Roman" w:hAnsiTheme="minorHAnsi" w:cstheme="minorHAnsi"/>
                <w:b/>
                <w:bCs/>
                <w:color w:val="000000"/>
                <w:sz w:val="18"/>
                <w:szCs w:val="18"/>
                <w:lang w:val="en-GB" w:eastAsia="en-GB"/>
              </w:rPr>
              <w:t>)</w:t>
            </w:r>
          </w:p>
        </w:tc>
        <w:tc>
          <w:tcPr>
            <w:tcW w:w="1218" w:type="dxa"/>
            <w:noWrap/>
            <w:hideMark/>
          </w:tcPr>
          <w:p w14:paraId="0E31EB5D" w14:textId="77777777" w:rsidR="00D75920" w:rsidRPr="003A1C99" w:rsidRDefault="00D75920" w:rsidP="00D75920">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8"/>
                <w:szCs w:val="18"/>
                <w:lang w:val="en-GB" w:eastAsia="en-GB"/>
              </w:rPr>
            </w:pPr>
            <w:r w:rsidRPr="003A1C99">
              <w:rPr>
                <w:rFonts w:asciiTheme="minorHAnsi" w:eastAsia="Times New Roman" w:hAnsiTheme="minorHAnsi" w:cstheme="minorHAnsi"/>
                <w:b/>
                <w:bCs/>
                <w:color w:val="000000"/>
                <w:sz w:val="18"/>
                <w:szCs w:val="18"/>
                <w:lang w:val="en-GB" w:eastAsia="en-GB"/>
              </w:rPr>
              <w:t>S. model</w:t>
            </w:r>
          </w:p>
        </w:tc>
        <w:tc>
          <w:tcPr>
            <w:tcW w:w="571" w:type="dxa"/>
            <w:noWrap/>
            <w:hideMark/>
          </w:tcPr>
          <w:p w14:paraId="2C1F039C" w14:textId="77777777" w:rsidR="00D75920" w:rsidRPr="003A1C99" w:rsidRDefault="00D75920" w:rsidP="00D75920">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8"/>
                <w:szCs w:val="18"/>
                <w:lang w:val="en-GB" w:eastAsia="en-GB"/>
              </w:rPr>
            </w:pPr>
            <w:r w:rsidRPr="003A1C99">
              <w:rPr>
                <w:rFonts w:asciiTheme="minorHAnsi" w:eastAsia="Times New Roman" w:hAnsiTheme="minorHAnsi" w:cstheme="minorHAnsi"/>
                <w:b/>
                <w:bCs/>
                <w:color w:val="000000"/>
                <w:sz w:val="18"/>
                <w:szCs w:val="18"/>
                <w:lang w:val="en-GB" w:eastAsia="en-GB"/>
              </w:rPr>
              <w:t>OR</w:t>
            </w:r>
          </w:p>
        </w:tc>
        <w:tc>
          <w:tcPr>
            <w:tcW w:w="1134" w:type="dxa"/>
            <w:noWrap/>
            <w:hideMark/>
          </w:tcPr>
          <w:p w14:paraId="3CDA53AF" w14:textId="77777777" w:rsidR="00D75920" w:rsidRPr="003A1C99" w:rsidRDefault="00D75920" w:rsidP="00D75920">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8"/>
                <w:szCs w:val="18"/>
                <w:lang w:val="en-GB" w:eastAsia="en-GB"/>
              </w:rPr>
            </w:pPr>
            <w:r w:rsidRPr="003A1C99">
              <w:rPr>
                <w:rFonts w:asciiTheme="minorHAnsi" w:eastAsia="Times New Roman" w:hAnsiTheme="minorHAnsi" w:cstheme="minorHAnsi"/>
                <w:b/>
                <w:bCs/>
                <w:color w:val="000000"/>
                <w:sz w:val="18"/>
                <w:szCs w:val="18"/>
                <w:lang w:val="en-GB" w:eastAsia="en-GB"/>
              </w:rPr>
              <w:t>95%CI</w:t>
            </w:r>
          </w:p>
        </w:tc>
        <w:tc>
          <w:tcPr>
            <w:tcW w:w="998" w:type="dxa"/>
            <w:noWrap/>
            <w:hideMark/>
          </w:tcPr>
          <w:p w14:paraId="1EC93C83" w14:textId="77777777" w:rsidR="00D75920" w:rsidRPr="003A1C99" w:rsidRDefault="00D75920" w:rsidP="00D75920">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8"/>
                <w:szCs w:val="18"/>
                <w:lang w:val="en-GB" w:eastAsia="en-GB"/>
              </w:rPr>
            </w:pPr>
            <w:r w:rsidRPr="003A1C99">
              <w:rPr>
                <w:rFonts w:asciiTheme="minorHAnsi" w:eastAsia="Times New Roman" w:hAnsiTheme="minorHAnsi" w:cstheme="minorHAnsi"/>
                <w:b/>
                <w:bCs/>
                <w:color w:val="000000"/>
                <w:sz w:val="18"/>
                <w:szCs w:val="18"/>
                <w:lang w:val="en-GB" w:eastAsia="en-GB"/>
              </w:rPr>
              <w:t>P</w:t>
            </w:r>
          </w:p>
        </w:tc>
      </w:tr>
      <w:tr w:rsidR="00D75920" w:rsidRPr="003A1C99" w14:paraId="502F678E"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48BD410A"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r w:rsidRPr="003A1C99">
              <w:rPr>
                <w:rFonts w:asciiTheme="minorHAnsi" w:eastAsia="Times New Roman" w:hAnsiTheme="minorHAnsi" w:cstheme="minorHAnsi"/>
                <w:color w:val="000000"/>
                <w:sz w:val="18"/>
                <w:szCs w:val="18"/>
                <w:lang w:val="en-GB" w:eastAsia="en-GB"/>
              </w:rPr>
              <w:t>rs11125529</w:t>
            </w:r>
          </w:p>
        </w:tc>
        <w:tc>
          <w:tcPr>
            <w:tcW w:w="525" w:type="dxa"/>
            <w:hideMark/>
          </w:tcPr>
          <w:p w14:paraId="1F74F55A"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2</w:t>
            </w:r>
          </w:p>
        </w:tc>
        <w:tc>
          <w:tcPr>
            <w:tcW w:w="1038" w:type="dxa"/>
            <w:hideMark/>
          </w:tcPr>
          <w:p w14:paraId="64F53391"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54248729</w:t>
            </w:r>
          </w:p>
        </w:tc>
        <w:tc>
          <w:tcPr>
            <w:tcW w:w="952" w:type="dxa"/>
            <w:hideMark/>
          </w:tcPr>
          <w:p w14:paraId="2DC83285"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val="en-GB" w:eastAsia="en-GB"/>
              </w:rPr>
            </w:pPr>
            <w:r w:rsidRPr="003A1C99">
              <w:rPr>
                <w:rFonts w:eastAsia="Times New Roman" w:cstheme="minorHAnsi"/>
                <w:i/>
                <w:iCs/>
                <w:color w:val="000000"/>
                <w:sz w:val="18"/>
                <w:szCs w:val="18"/>
                <w:lang w:val="en-GB" w:eastAsia="en-GB"/>
              </w:rPr>
              <w:t>ACYP2</w:t>
            </w:r>
          </w:p>
        </w:tc>
        <w:tc>
          <w:tcPr>
            <w:tcW w:w="2051" w:type="dxa"/>
            <w:noWrap/>
            <w:hideMark/>
          </w:tcPr>
          <w:p w14:paraId="7446E0EB"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C (1143/198)</w:t>
            </w:r>
          </w:p>
        </w:tc>
        <w:tc>
          <w:tcPr>
            <w:tcW w:w="1218" w:type="dxa"/>
            <w:noWrap/>
            <w:hideMark/>
          </w:tcPr>
          <w:p w14:paraId="5E2F97F2" w14:textId="0ABC541E" w:rsidR="00D75920" w:rsidRPr="003A1C99" w:rsidRDefault="00662A32"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Pr>
                <w:rFonts w:eastAsia="Times New Roman" w:cstheme="minorHAnsi"/>
                <w:color w:val="000000"/>
                <w:sz w:val="18"/>
                <w:szCs w:val="18"/>
                <w:lang w:val="en-GB" w:eastAsia="en-GB"/>
              </w:rPr>
              <w:t>Additive</w:t>
            </w:r>
          </w:p>
        </w:tc>
        <w:tc>
          <w:tcPr>
            <w:tcW w:w="571" w:type="dxa"/>
            <w:noWrap/>
            <w:hideMark/>
          </w:tcPr>
          <w:p w14:paraId="62E5136D"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08</w:t>
            </w:r>
          </w:p>
        </w:tc>
        <w:tc>
          <w:tcPr>
            <w:tcW w:w="1134" w:type="dxa"/>
            <w:noWrap/>
            <w:hideMark/>
          </w:tcPr>
          <w:p w14:paraId="092727C0"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8-1.49)</w:t>
            </w:r>
          </w:p>
        </w:tc>
        <w:tc>
          <w:tcPr>
            <w:tcW w:w="998" w:type="dxa"/>
            <w:noWrap/>
            <w:hideMark/>
          </w:tcPr>
          <w:p w14:paraId="3E2C9A7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64</w:t>
            </w:r>
          </w:p>
        </w:tc>
      </w:tr>
      <w:tr w:rsidR="00D75920" w:rsidRPr="003A1C99" w14:paraId="2920CABC"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45A48AA0"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5467065F"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0F6C5A15"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4AC89CDD"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0D369DD5"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A (168/34)</w:t>
            </w:r>
          </w:p>
        </w:tc>
        <w:tc>
          <w:tcPr>
            <w:tcW w:w="1218" w:type="dxa"/>
            <w:noWrap/>
            <w:hideMark/>
          </w:tcPr>
          <w:p w14:paraId="0351BC2A"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A vs C/C</w:t>
            </w:r>
          </w:p>
        </w:tc>
        <w:tc>
          <w:tcPr>
            <w:tcW w:w="571" w:type="dxa"/>
            <w:noWrap/>
            <w:hideMark/>
          </w:tcPr>
          <w:p w14:paraId="71AC4B2E"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07</w:t>
            </w:r>
          </w:p>
        </w:tc>
        <w:tc>
          <w:tcPr>
            <w:tcW w:w="1134" w:type="dxa"/>
            <w:noWrap/>
            <w:hideMark/>
          </w:tcPr>
          <w:p w14:paraId="79CD1F31"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0-1.63)</w:t>
            </w:r>
          </w:p>
        </w:tc>
        <w:tc>
          <w:tcPr>
            <w:tcW w:w="998" w:type="dxa"/>
            <w:noWrap/>
            <w:hideMark/>
          </w:tcPr>
          <w:p w14:paraId="4D3298E8"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5</w:t>
            </w:r>
          </w:p>
        </w:tc>
      </w:tr>
      <w:tr w:rsidR="00D75920" w:rsidRPr="003A1C99" w14:paraId="6E9201D1"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6A0E4897"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4103AED5"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45570363"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3629B6E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795B39E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A (27/6)</w:t>
            </w:r>
          </w:p>
        </w:tc>
        <w:tc>
          <w:tcPr>
            <w:tcW w:w="1218" w:type="dxa"/>
            <w:noWrap/>
            <w:hideMark/>
          </w:tcPr>
          <w:p w14:paraId="3BCA09C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A vs C/C</w:t>
            </w:r>
          </w:p>
        </w:tc>
        <w:tc>
          <w:tcPr>
            <w:tcW w:w="571" w:type="dxa"/>
            <w:noWrap/>
            <w:hideMark/>
          </w:tcPr>
          <w:p w14:paraId="50E6A2B6" w14:textId="34682B81"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20</w:t>
            </w:r>
          </w:p>
        </w:tc>
        <w:tc>
          <w:tcPr>
            <w:tcW w:w="1134" w:type="dxa"/>
            <w:noWrap/>
            <w:hideMark/>
          </w:tcPr>
          <w:p w14:paraId="3AFD0486"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48-2.98)</w:t>
            </w:r>
          </w:p>
        </w:tc>
        <w:tc>
          <w:tcPr>
            <w:tcW w:w="998" w:type="dxa"/>
            <w:noWrap/>
            <w:hideMark/>
          </w:tcPr>
          <w:p w14:paraId="17A34B72"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w:t>
            </w:r>
          </w:p>
        </w:tc>
      </w:tr>
      <w:tr w:rsidR="00D75920" w:rsidRPr="003A1C99" w14:paraId="7DBAC543"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725CB1F9"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692491D2"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3AFB0293"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4A9EA0B6"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428841C1"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218" w:type="dxa"/>
            <w:noWrap/>
            <w:hideMark/>
          </w:tcPr>
          <w:p w14:paraId="004F6893"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571" w:type="dxa"/>
            <w:noWrap/>
            <w:hideMark/>
          </w:tcPr>
          <w:p w14:paraId="016B929E"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134" w:type="dxa"/>
            <w:noWrap/>
            <w:hideMark/>
          </w:tcPr>
          <w:p w14:paraId="16E46842"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98" w:type="dxa"/>
            <w:noWrap/>
            <w:hideMark/>
          </w:tcPr>
          <w:p w14:paraId="538057F2"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r>
      <w:tr w:rsidR="00D75920" w:rsidRPr="003A1C99" w14:paraId="0A87D29D"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012EA031"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r w:rsidRPr="003A1C99">
              <w:rPr>
                <w:rFonts w:asciiTheme="minorHAnsi" w:eastAsia="Times New Roman" w:hAnsiTheme="minorHAnsi" w:cstheme="minorHAnsi"/>
                <w:color w:val="000000"/>
                <w:sz w:val="18"/>
                <w:szCs w:val="18"/>
                <w:lang w:val="en-GB" w:eastAsia="en-GB"/>
              </w:rPr>
              <w:t>rs6772228</w:t>
            </w:r>
          </w:p>
        </w:tc>
        <w:tc>
          <w:tcPr>
            <w:tcW w:w="525" w:type="dxa"/>
            <w:hideMark/>
          </w:tcPr>
          <w:p w14:paraId="74C42D39"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3</w:t>
            </w:r>
          </w:p>
        </w:tc>
        <w:tc>
          <w:tcPr>
            <w:tcW w:w="1038" w:type="dxa"/>
            <w:hideMark/>
          </w:tcPr>
          <w:p w14:paraId="2507D11B"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58390292</w:t>
            </w:r>
          </w:p>
        </w:tc>
        <w:tc>
          <w:tcPr>
            <w:tcW w:w="952" w:type="dxa"/>
            <w:hideMark/>
          </w:tcPr>
          <w:p w14:paraId="37EDBF51"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val="en-GB" w:eastAsia="en-GB"/>
              </w:rPr>
            </w:pPr>
            <w:r w:rsidRPr="003A1C99">
              <w:rPr>
                <w:rFonts w:eastAsia="Times New Roman" w:cstheme="minorHAnsi"/>
                <w:i/>
                <w:iCs/>
                <w:color w:val="000000"/>
                <w:sz w:val="18"/>
                <w:szCs w:val="18"/>
                <w:lang w:val="en-GB" w:eastAsia="en-GB"/>
              </w:rPr>
              <w:t>PXK</w:t>
            </w:r>
          </w:p>
        </w:tc>
        <w:tc>
          <w:tcPr>
            <w:tcW w:w="2051" w:type="dxa"/>
            <w:noWrap/>
            <w:hideMark/>
          </w:tcPr>
          <w:p w14:paraId="36D15D58"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T/T (1342/272)</w:t>
            </w:r>
          </w:p>
        </w:tc>
        <w:tc>
          <w:tcPr>
            <w:tcW w:w="1218" w:type="dxa"/>
            <w:noWrap/>
            <w:hideMark/>
          </w:tcPr>
          <w:p w14:paraId="18F6C76C" w14:textId="208BBF5A" w:rsidR="00D75920" w:rsidRPr="003A1C99" w:rsidRDefault="00662A32"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Pr>
                <w:rFonts w:eastAsia="Times New Roman" w:cstheme="minorHAnsi"/>
                <w:color w:val="000000"/>
                <w:sz w:val="18"/>
                <w:szCs w:val="18"/>
                <w:lang w:val="en-GB" w:eastAsia="en-GB"/>
              </w:rPr>
              <w:t>Additive</w:t>
            </w:r>
          </w:p>
        </w:tc>
        <w:tc>
          <w:tcPr>
            <w:tcW w:w="571" w:type="dxa"/>
            <w:noWrap/>
            <w:hideMark/>
          </w:tcPr>
          <w:p w14:paraId="4E4D3487"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3</w:t>
            </w:r>
          </w:p>
        </w:tc>
        <w:tc>
          <w:tcPr>
            <w:tcW w:w="1134" w:type="dxa"/>
            <w:noWrap/>
            <w:hideMark/>
          </w:tcPr>
          <w:p w14:paraId="02E50506"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41-1.31)</w:t>
            </w:r>
          </w:p>
        </w:tc>
        <w:tc>
          <w:tcPr>
            <w:tcW w:w="998" w:type="dxa"/>
            <w:noWrap/>
            <w:hideMark/>
          </w:tcPr>
          <w:p w14:paraId="26FE72D3"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29</w:t>
            </w:r>
          </w:p>
        </w:tc>
      </w:tr>
      <w:tr w:rsidR="00D75920" w:rsidRPr="003A1C99" w14:paraId="413D4B2A"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17A77FDE"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0FE12F48"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4CDFA982"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3B76BD96"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555409C5"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T/A (69/13)</w:t>
            </w:r>
          </w:p>
        </w:tc>
        <w:tc>
          <w:tcPr>
            <w:tcW w:w="1218" w:type="dxa"/>
            <w:noWrap/>
            <w:hideMark/>
          </w:tcPr>
          <w:p w14:paraId="1407A216"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T/A vs T/T</w:t>
            </w:r>
          </w:p>
        </w:tc>
        <w:tc>
          <w:tcPr>
            <w:tcW w:w="571" w:type="dxa"/>
            <w:noWrap/>
            <w:hideMark/>
          </w:tcPr>
          <w:p w14:paraId="03E1DF77"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84</w:t>
            </w:r>
          </w:p>
        </w:tc>
        <w:tc>
          <w:tcPr>
            <w:tcW w:w="1134" w:type="dxa"/>
            <w:noWrap/>
            <w:hideMark/>
          </w:tcPr>
          <w:p w14:paraId="0B4697EC"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45-1.57)</w:t>
            </w:r>
          </w:p>
        </w:tc>
        <w:tc>
          <w:tcPr>
            <w:tcW w:w="998" w:type="dxa"/>
            <w:noWrap/>
            <w:hideMark/>
          </w:tcPr>
          <w:p w14:paraId="2E3EFB5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59</w:t>
            </w:r>
          </w:p>
        </w:tc>
      </w:tr>
      <w:tr w:rsidR="00D75920" w:rsidRPr="003A1C99" w14:paraId="73B8433E"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67796F2F"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38AB519D"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1F66D153"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46791619"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2E5198B9"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A (7/0)</w:t>
            </w:r>
          </w:p>
        </w:tc>
        <w:tc>
          <w:tcPr>
            <w:tcW w:w="1218" w:type="dxa"/>
            <w:noWrap/>
            <w:hideMark/>
          </w:tcPr>
          <w:p w14:paraId="0B5CAA4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A vs T/T</w:t>
            </w:r>
          </w:p>
        </w:tc>
        <w:tc>
          <w:tcPr>
            <w:tcW w:w="571" w:type="dxa"/>
            <w:noWrap/>
            <w:hideMark/>
          </w:tcPr>
          <w:p w14:paraId="7CFE358B"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proofErr w:type="spellStart"/>
            <w:r w:rsidRPr="003A1C99">
              <w:rPr>
                <w:rFonts w:eastAsia="Times New Roman" w:cstheme="minorHAnsi"/>
                <w:color w:val="000000"/>
                <w:sz w:val="18"/>
                <w:szCs w:val="18"/>
                <w:lang w:val="en-GB" w:eastAsia="en-GB"/>
              </w:rPr>
              <w:t>na</w:t>
            </w:r>
            <w:proofErr w:type="spellEnd"/>
          </w:p>
        </w:tc>
        <w:tc>
          <w:tcPr>
            <w:tcW w:w="1134" w:type="dxa"/>
            <w:noWrap/>
            <w:hideMark/>
          </w:tcPr>
          <w:p w14:paraId="3F591314"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proofErr w:type="spellStart"/>
            <w:r w:rsidRPr="003A1C99">
              <w:rPr>
                <w:rFonts w:eastAsia="Times New Roman" w:cstheme="minorHAnsi"/>
                <w:color w:val="000000"/>
                <w:sz w:val="18"/>
                <w:szCs w:val="18"/>
                <w:lang w:val="en-GB" w:eastAsia="en-GB"/>
              </w:rPr>
              <w:t>na</w:t>
            </w:r>
            <w:proofErr w:type="spellEnd"/>
          </w:p>
        </w:tc>
        <w:tc>
          <w:tcPr>
            <w:tcW w:w="998" w:type="dxa"/>
            <w:noWrap/>
            <w:hideMark/>
          </w:tcPr>
          <w:p w14:paraId="573DAA39"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proofErr w:type="spellStart"/>
            <w:r w:rsidRPr="003A1C99">
              <w:rPr>
                <w:rFonts w:eastAsia="Times New Roman" w:cstheme="minorHAnsi"/>
                <w:color w:val="000000"/>
                <w:sz w:val="18"/>
                <w:szCs w:val="18"/>
                <w:lang w:val="en-GB" w:eastAsia="en-GB"/>
              </w:rPr>
              <w:t>na</w:t>
            </w:r>
            <w:proofErr w:type="spellEnd"/>
          </w:p>
        </w:tc>
      </w:tr>
      <w:tr w:rsidR="00D75920" w:rsidRPr="003A1C99" w14:paraId="2020BA55"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7EF888FF"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1FAC98FF"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3B7639F1"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41999B15"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3CDF47E0"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218" w:type="dxa"/>
            <w:noWrap/>
            <w:hideMark/>
          </w:tcPr>
          <w:p w14:paraId="5CD52EA5"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571" w:type="dxa"/>
            <w:noWrap/>
            <w:hideMark/>
          </w:tcPr>
          <w:p w14:paraId="796B5AB6"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134" w:type="dxa"/>
            <w:noWrap/>
            <w:hideMark/>
          </w:tcPr>
          <w:p w14:paraId="2683F21A"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98" w:type="dxa"/>
            <w:noWrap/>
            <w:hideMark/>
          </w:tcPr>
          <w:p w14:paraId="2EEB9E32"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r>
      <w:tr w:rsidR="00D75920" w:rsidRPr="003A1C99" w14:paraId="253022F3"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22992460"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r w:rsidRPr="003A1C99">
              <w:rPr>
                <w:rFonts w:asciiTheme="minorHAnsi" w:eastAsia="Times New Roman" w:hAnsiTheme="minorHAnsi" w:cstheme="minorHAnsi"/>
                <w:color w:val="000000"/>
                <w:sz w:val="18"/>
                <w:szCs w:val="18"/>
                <w:lang w:val="en-GB" w:eastAsia="en-GB"/>
              </w:rPr>
              <w:t>rs10936599</w:t>
            </w:r>
          </w:p>
        </w:tc>
        <w:tc>
          <w:tcPr>
            <w:tcW w:w="525" w:type="dxa"/>
            <w:hideMark/>
          </w:tcPr>
          <w:p w14:paraId="68153404"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3</w:t>
            </w:r>
          </w:p>
        </w:tc>
        <w:tc>
          <w:tcPr>
            <w:tcW w:w="1038" w:type="dxa"/>
            <w:hideMark/>
          </w:tcPr>
          <w:p w14:paraId="10795FB0"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69774313</w:t>
            </w:r>
          </w:p>
        </w:tc>
        <w:tc>
          <w:tcPr>
            <w:tcW w:w="952" w:type="dxa"/>
            <w:hideMark/>
          </w:tcPr>
          <w:p w14:paraId="1B589B70"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val="en-GB" w:eastAsia="en-GB"/>
              </w:rPr>
            </w:pPr>
            <w:r w:rsidRPr="003A1C99">
              <w:rPr>
                <w:rFonts w:eastAsia="Times New Roman" w:cstheme="minorHAnsi"/>
                <w:i/>
                <w:iCs/>
                <w:color w:val="000000"/>
                <w:sz w:val="18"/>
                <w:szCs w:val="18"/>
                <w:lang w:val="en-GB" w:eastAsia="en-GB"/>
              </w:rPr>
              <w:t>MYNN</w:t>
            </w:r>
          </w:p>
        </w:tc>
        <w:tc>
          <w:tcPr>
            <w:tcW w:w="2051" w:type="dxa"/>
            <w:noWrap/>
            <w:hideMark/>
          </w:tcPr>
          <w:p w14:paraId="314FC984"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C (839/162)</w:t>
            </w:r>
          </w:p>
        </w:tc>
        <w:tc>
          <w:tcPr>
            <w:tcW w:w="1218" w:type="dxa"/>
            <w:noWrap/>
            <w:hideMark/>
          </w:tcPr>
          <w:p w14:paraId="5CF29EC6" w14:textId="150AA746" w:rsidR="00D75920" w:rsidRPr="003A1C99" w:rsidRDefault="00662A32"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Pr>
                <w:rFonts w:eastAsia="Times New Roman" w:cstheme="minorHAnsi"/>
                <w:color w:val="000000"/>
                <w:sz w:val="18"/>
                <w:szCs w:val="18"/>
                <w:lang w:val="en-GB" w:eastAsia="en-GB"/>
              </w:rPr>
              <w:t>Additive</w:t>
            </w:r>
          </w:p>
        </w:tc>
        <w:tc>
          <w:tcPr>
            <w:tcW w:w="571" w:type="dxa"/>
            <w:noWrap/>
            <w:hideMark/>
          </w:tcPr>
          <w:p w14:paraId="62C1F941"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97</w:t>
            </w:r>
          </w:p>
        </w:tc>
        <w:tc>
          <w:tcPr>
            <w:tcW w:w="1134" w:type="dxa"/>
            <w:noWrap/>
            <w:hideMark/>
          </w:tcPr>
          <w:p w14:paraId="46841EF6"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9-1.20)</w:t>
            </w:r>
          </w:p>
        </w:tc>
        <w:tc>
          <w:tcPr>
            <w:tcW w:w="998" w:type="dxa"/>
            <w:noWrap/>
            <w:hideMark/>
          </w:tcPr>
          <w:p w14:paraId="55A48FD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8</w:t>
            </w:r>
          </w:p>
        </w:tc>
      </w:tr>
      <w:tr w:rsidR="00D75920" w:rsidRPr="003A1C99" w14:paraId="1D6C4ECA"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42B97BF3"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60D4F18B"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64433A4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021FE5BB"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1CBCD6EE"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T (492/100)</w:t>
            </w:r>
          </w:p>
        </w:tc>
        <w:tc>
          <w:tcPr>
            <w:tcW w:w="1218" w:type="dxa"/>
            <w:noWrap/>
            <w:hideMark/>
          </w:tcPr>
          <w:p w14:paraId="138E3172"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T vs C/C</w:t>
            </w:r>
          </w:p>
        </w:tc>
        <w:tc>
          <w:tcPr>
            <w:tcW w:w="571" w:type="dxa"/>
            <w:noWrap/>
            <w:hideMark/>
          </w:tcPr>
          <w:p w14:paraId="510BA9BF"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05</w:t>
            </w:r>
          </w:p>
        </w:tc>
        <w:tc>
          <w:tcPr>
            <w:tcW w:w="1134" w:type="dxa"/>
            <w:noWrap/>
            <w:hideMark/>
          </w:tcPr>
          <w:p w14:paraId="477BDB3A"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80-1.38)</w:t>
            </w:r>
          </w:p>
        </w:tc>
        <w:tc>
          <w:tcPr>
            <w:tcW w:w="998" w:type="dxa"/>
            <w:noWrap/>
            <w:hideMark/>
          </w:tcPr>
          <w:p w14:paraId="75962DEA"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3</w:t>
            </w:r>
          </w:p>
        </w:tc>
      </w:tr>
      <w:tr w:rsidR="00D75920" w:rsidRPr="003A1C99" w14:paraId="196EA937"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5F175AB2"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1DFF4B2A"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65F33E55"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3FAB25EF"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23DB209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T/T (114/18)</w:t>
            </w:r>
          </w:p>
        </w:tc>
        <w:tc>
          <w:tcPr>
            <w:tcW w:w="1218" w:type="dxa"/>
            <w:noWrap/>
            <w:hideMark/>
          </w:tcPr>
          <w:p w14:paraId="287ED1E5"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T/T vs C/C</w:t>
            </w:r>
          </w:p>
        </w:tc>
        <w:tc>
          <w:tcPr>
            <w:tcW w:w="571" w:type="dxa"/>
            <w:noWrap/>
            <w:hideMark/>
          </w:tcPr>
          <w:p w14:paraId="24471423"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84</w:t>
            </w:r>
          </w:p>
        </w:tc>
        <w:tc>
          <w:tcPr>
            <w:tcW w:w="1134" w:type="dxa"/>
            <w:noWrap/>
            <w:hideMark/>
          </w:tcPr>
          <w:p w14:paraId="55DC434D"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49-1.42)</w:t>
            </w:r>
          </w:p>
        </w:tc>
        <w:tc>
          <w:tcPr>
            <w:tcW w:w="998" w:type="dxa"/>
            <w:noWrap/>
            <w:hideMark/>
          </w:tcPr>
          <w:p w14:paraId="7E0ED0D6"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51</w:t>
            </w:r>
          </w:p>
        </w:tc>
      </w:tr>
      <w:tr w:rsidR="00D75920" w:rsidRPr="003A1C99" w14:paraId="4EE126B1"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455E660B"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517D7D46"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563BD8FE"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51007E0F"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1AF0F3F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218" w:type="dxa"/>
            <w:noWrap/>
            <w:hideMark/>
          </w:tcPr>
          <w:p w14:paraId="28CC47DD"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571" w:type="dxa"/>
            <w:noWrap/>
            <w:hideMark/>
          </w:tcPr>
          <w:p w14:paraId="3FEDA9CC"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134" w:type="dxa"/>
            <w:noWrap/>
            <w:hideMark/>
          </w:tcPr>
          <w:p w14:paraId="1B97E003"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98" w:type="dxa"/>
            <w:noWrap/>
            <w:hideMark/>
          </w:tcPr>
          <w:p w14:paraId="2C7991F5"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r>
      <w:tr w:rsidR="00D75920" w:rsidRPr="003A1C99" w14:paraId="64CBC758"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2E96211B"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r w:rsidRPr="003A1C99">
              <w:rPr>
                <w:rFonts w:asciiTheme="minorHAnsi" w:eastAsia="Times New Roman" w:hAnsiTheme="minorHAnsi" w:cstheme="minorHAnsi"/>
                <w:color w:val="000000"/>
                <w:sz w:val="18"/>
                <w:szCs w:val="18"/>
                <w:lang w:val="en-GB" w:eastAsia="en-GB"/>
              </w:rPr>
              <w:t>rs7675998</w:t>
            </w:r>
          </w:p>
        </w:tc>
        <w:tc>
          <w:tcPr>
            <w:tcW w:w="525" w:type="dxa"/>
            <w:hideMark/>
          </w:tcPr>
          <w:p w14:paraId="5080C341"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4</w:t>
            </w:r>
          </w:p>
        </w:tc>
        <w:tc>
          <w:tcPr>
            <w:tcW w:w="1038" w:type="dxa"/>
            <w:hideMark/>
          </w:tcPr>
          <w:p w14:paraId="76CF6229"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63086668</w:t>
            </w:r>
          </w:p>
        </w:tc>
        <w:tc>
          <w:tcPr>
            <w:tcW w:w="952" w:type="dxa"/>
            <w:hideMark/>
          </w:tcPr>
          <w:p w14:paraId="0CF5BF06"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val="en-GB" w:eastAsia="en-GB"/>
              </w:rPr>
            </w:pPr>
            <w:r w:rsidRPr="003A1C99">
              <w:rPr>
                <w:rFonts w:eastAsia="Times New Roman" w:cstheme="minorHAnsi"/>
                <w:i/>
                <w:iCs/>
                <w:color w:val="000000"/>
                <w:sz w:val="18"/>
                <w:szCs w:val="18"/>
                <w:lang w:val="en-GB" w:eastAsia="en-GB"/>
              </w:rPr>
              <w:t>MIR4454</w:t>
            </w:r>
          </w:p>
        </w:tc>
        <w:tc>
          <w:tcPr>
            <w:tcW w:w="2051" w:type="dxa"/>
            <w:noWrap/>
            <w:hideMark/>
          </w:tcPr>
          <w:p w14:paraId="4AAE1408"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G/G (839/173)</w:t>
            </w:r>
          </w:p>
        </w:tc>
        <w:tc>
          <w:tcPr>
            <w:tcW w:w="1218" w:type="dxa"/>
            <w:noWrap/>
            <w:hideMark/>
          </w:tcPr>
          <w:p w14:paraId="1343625B" w14:textId="62EABC58" w:rsidR="00D75920" w:rsidRPr="003A1C99" w:rsidRDefault="00662A32"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Pr>
                <w:rFonts w:eastAsia="Times New Roman" w:cstheme="minorHAnsi"/>
                <w:color w:val="000000"/>
                <w:sz w:val="18"/>
                <w:szCs w:val="18"/>
                <w:lang w:val="en-GB" w:eastAsia="en-GB"/>
              </w:rPr>
              <w:t>Additive</w:t>
            </w:r>
          </w:p>
        </w:tc>
        <w:tc>
          <w:tcPr>
            <w:tcW w:w="571" w:type="dxa"/>
            <w:noWrap/>
            <w:hideMark/>
          </w:tcPr>
          <w:p w14:paraId="1B2102AB"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97</w:t>
            </w:r>
          </w:p>
        </w:tc>
        <w:tc>
          <w:tcPr>
            <w:tcW w:w="1134" w:type="dxa"/>
            <w:noWrap/>
            <w:hideMark/>
          </w:tcPr>
          <w:p w14:paraId="5C702A25"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8-1.20)</w:t>
            </w:r>
          </w:p>
        </w:tc>
        <w:tc>
          <w:tcPr>
            <w:tcW w:w="998" w:type="dxa"/>
            <w:noWrap/>
            <w:hideMark/>
          </w:tcPr>
          <w:p w14:paraId="560DA6FB"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7</w:t>
            </w:r>
          </w:p>
        </w:tc>
      </w:tr>
      <w:tr w:rsidR="00D75920" w:rsidRPr="003A1C99" w14:paraId="25039391"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78AB64D7"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62487F32"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12447B02"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682FA708"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0727DDAA"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G/A (528/90)</w:t>
            </w:r>
          </w:p>
        </w:tc>
        <w:tc>
          <w:tcPr>
            <w:tcW w:w="1218" w:type="dxa"/>
            <w:noWrap/>
            <w:hideMark/>
          </w:tcPr>
          <w:p w14:paraId="1F6F6A9F"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G/A vs G/G</w:t>
            </w:r>
          </w:p>
        </w:tc>
        <w:tc>
          <w:tcPr>
            <w:tcW w:w="571" w:type="dxa"/>
            <w:noWrap/>
            <w:hideMark/>
          </w:tcPr>
          <w:p w14:paraId="105A2184"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82</w:t>
            </w:r>
          </w:p>
        </w:tc>
        <w:tc>
          <w:tcPr>
            <w:tcW w:w="1134" w:type="dxa"/>
            <w:noWrap/>
            <w:hideMark/>
          </w:tcPr>
          <w:p w14:paraId="6CC490EE"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62-1.09)</w:t>
            </w:r>
          </w:p>
        </w:tc>
        <w:tc>
          <w:tcPr>
            <w:tcW w:w="998" w:type="dxa"/>
            <w:noWrap/>
            <w:hideMark/>
          </w:tcPr>
          <w:p w14:paraId="4BF8DB58"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18</w:t>
            </w:r>
          </w:p>
        </w:tc>
      </w:tr>
      <w:tr w:rsidR="00D75920" w:rsidRPr="003A1C99" w14:paraId="67309E9E"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1540D7ED"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73A8660D"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1E600174"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64247503"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65A9E4E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A (86/22)</w:t>
            </w:r>
          </w:p>
        </w:tc>
        <w:tc>
          <w:tcPr>
            <w:tcW w:w="1218" w:type="dxa"/>
            <w:noWrap/>
            <w:hideMark/>
          </w:tcPr>
          <w:p w14:paraId="41C06D6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A vs G/G</w:t>
            </w:r>
          </w:p>
        </w:tc>
        <w:tc>
          <w:tcPr>
            <w:tcW w:w="571" w:type="dxa"/>
            <w:noWrap/>
            <w:hideMark/>
          </w:tcPr>
          <w:p w14:paraId="0E32EF2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24</w:t>
            </w:r>
          </w:p>
        </w:tc>
        <w:tc>
          <w:tcPr>
            <w:tcW w:w="1134" w:type="dxa"/>
            <w:noWrap/>
            <w:hideMark/>
          </w:tcPr>
          <w:p w14:paraId="530E5F7F"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5-2.06)</w:t>
            </w:r>
          </w:p>
        </w:tc>
        <w:tc>
          <w:tcPr>
            <w:tcW w:w="998" w:type="dxa"/>
            <w:noWrap/>
            <w:hideMark/>
          </w:tcPr>
          <w:p w14:paraId="69727648"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4</w:t>
            </w:r>
          </w:p>
        </w:tc>
      </w:tr>
      <w:tr w:rsidR="00D75920" w:rsidRPr="003A1C99" w14:paraId="31F479C6"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4F41F3E8"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3036E353"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44BBAB0A"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6E9D67D6"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27A56857"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218" w:type="dxa"/>
            <w:noWrap/>
            <w:hideMark/>
          </w:tcPr>
          <w:p w14:paraId="0FA0A527"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571" w:type="dxa"/>
            <w:noWrap/>
            <w:hideMark/>
          </w:tcPr>
          <w:p w14:paraId="20EC90F4"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134" w:type="dxa"/>
            <w:noWrap/>
            <w:hideMark/>
          </w:tcPr>
          <w:p w14:paraId="2E819491"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98" w:type="dxa"/>
            <w:noWrap/>
            <w:hideMark/>
          </w:tcPr>
          <w:p w14:paraId="3C2D53CB"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r>
      <w:tr w:rsidR="00D75920" w:rsidRPr="003A1C99" w14:paraId="03536772"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0AF07168"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r w:rsidRPr="003A1C99">
              <w:rPr>
                <w:rFonts w:asciiTheme="minorHAnsi" w:eastAsia="Times New Roman" w:hAnsiTheme="minorHAnsi" w:cstheme="minorHAnsi"/>
                <w:color w:val="000000"/>
                <w:sz w:val="18"/>
                <w:szCs w:val="18"/>
                <w:lang w:val="en-GB" w:eastAsia="en-GB"/>
              </w:rPr>
              <w:t>rs2736100</w:t>
            </w:r>
          </w:p>
        </w:tc>
        <w:tc>
          <w:tcPr>
            <w:tcW w:w="525" w:type="dxa"/>
            <w:hideMark/>
          </w:tcPr>
          <w:p w14:paraId="453B5967"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5</w:t>
            </w:r>
          </w:p>
        </w:tc>
        <w:tc>
          <w:tcPr>
            <w:tcW w:w="1038" w:type="dxa"/>
            <w:hideMark/>
          </w:tcPr>
          <w:p w14:paraId="10E1AE38"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286401</w:t>
            </w:r>
          </w:p>
        </w:tc>
        <w:tc>
          <w:tcPr>
            <w:tcW w:w="952" w:type="dxa"/>
            <w:hideMark/>
          </w:tcPr>
          <w:p w14:paraId="3CE5601A"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val="en-GB" w:eastAsia="en-GB"/>
              </w:rPr>
            </w:pPr>
            <w:r w:rsidRPr="003A1C99">
              <w:rPr>
                <w:rFonts w:eastAsia="Times New Roman" w:cstheme="minorHAnsi"/>
                <w:i/>
                <w:iCs/>
                <w:color w:val="000000"/>
                <w:sz w:val="18"/>
                <w:szCs w:val="18"/>
                <w:lang w:val="en-GB" w:eastAsia="en-GB"/>
              </w:rPr>
              <w:t>TERT</w:t>
            </w:r>
          </w:p>
        </w:tc>
        <w:tc>
          <w:tcPr>
            <w:tcW w:w="2051" w:type="dxa"/>
            <w:noWrap/>
            <w:hideMark/>
          </w:tcPr>
          <w:p w14:paraId="46A4A368"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C (409/44)</w:t>
            </w:r>
          </w:p>
        </w:tc>
        <w:tc>
          <w:tcPr>
            <w:tcW w:w="1218" w:type="dxa"/>
            <w:noWrap/>
            <w:hideMark/>
          </w:tcPr>
          <w:p w14:paraId="351D9E14" w14:textId="0D8C26CE" w:rsidR="00D75920" w:rsidRPr="003A1C99" w:rsidRDefault="00662A32"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Pr>
                <w:rFonts w:eastAsia="Times New Roman" w:cstheme="minorHAnsi"/>
                <w:color w:val="000000"/>
                <w:sz w:val="18"/>
                <w:szCs w:val="18"/>
                <w:lang w:val="en-GB" w:eastAsia="en-GB"/>
              </w:rPr>
              <w:t>Additive</w:t>
            </w:r>
          </w:p>
        </w:tc>
        <w:tc>
          <w:tcPr>
            <w:tcW w:w="571" w:type="dxa"/>
            <w:noWrap/>
            <w:hideMark/>
          </w:tcPr>
          <w:p w14:paraId="4C46422D" w14:textId="36B76345"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20</w:t>
            </w:r>
          </w:p>
        </w:tc>
        <w:tc>
          <w:tcPr>
            <w:tcW w:w="1134" w:type="dxa"/>
            <w:noWrap/>
            <w:hideMark/>
          </w:tcPr>
          <w:p w14:paraId="3E659B2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98-1.48)</w:t>
            </w:r>
          </w:p>
        </w:tc>
        <w:tc>
          <w:tcPr>
            <w:tcW w:w="998" w:type="dxa"/>
            <w:noWrap/>
            <w:hideMark/>
          </w:tcPr>
          <w:p w14:paraId="5AFEFD97"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08</w:t>
            </w:r>
          </w:p>
        </w:tc>
      </w:tr>
      <w:tr w:rsidR="00D75920" w:rsidRPr="003A1C99" w14:paraId="7CFCE68A"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31B42EDF"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6876EC2A"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354EFF38"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32A1D9C4"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062C068E"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A (680/151)</w:t>
            </w:r>
          </w:p>
        </w:tc>
        <w:tc>
          <w:tcPr>
            <w:tcW w:w="1218" w:type="dxa"/>
            <w:noWrap/>
            <w:hideMark/>
          </w:tcPr>
          <w:p w14:paraId="62041A9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A vs C/C</w:t>
            </w:r>
          </w:p>
        </w:tc>
        <w:tc>
          <w:tcPr>
            <w:tcW w:w="571" w:type="dxa"/>
            <w:noWrap/>
            <w:hideMark/>
          </w:tcPr>
          <w:p w14:paraId="527D5572"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2.09</w:t>
            </w:r>
          </w:p>
        </w:tc>
        <w:tc>
          <w:tcPr>
            <w:tcW w:w="1134" w:type="dxa"/>
            <w:noWrap/>
            <w:hideMark/>
          </w:tcPr>
          <w:p w14:paraId="2D43C58A"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45-3.00)</w:t>
            </w:r>
          </w:p>
        </w:tc>
        <w:tc>
          <w:tcPr>
            <w:tcW w:w="998" w:type="dxa"/>
            <w:noWrap/>
            <w:hideMark/>
          </w:tcPr>
          <w:p w14:paraId="1BFE11C8"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18"/>
                <w:szCs w:val="18"/>
                <w:lang w:val="en-GB" w:eastAsia="en-GB"/>
              </w:rPr>
            </w:pPr>
            <w:r w:rsidRPr="003A1C99">
              <w:rPr>
                <w:rFonts w:eastAsia="Times New Roman" w:cstheme="minorHAnsi"/>
                <w:b/>
                <w:bCs/>
                <w:color w:val="000000"/>
                <w:sz w:val="18"/>
                <w:szCs w:val="18"/>
                <w:lang w:val="en-GB" w:eastAsia="en-GB"/>
              </w:rPr>
              <w:t>6.79×10</w:t>
            </w:r>
            <w:r w:rsidRPr="003A1C99">
              <w:rPr>
                <w:rFonts w:eastAsia="Times New Roman" w:cstheme="minorHAnsi"/>
                <w:b/>
                <w:bCs/>
                <w:color w:val="000000"/>
                <w:sz w:val="18"/>
                <w:szCs w:val="18"/>
                <w:vertAlign w:val="superscript"/>
                <w:lang w:val="en-GB" w:eastAsia="en-GB"/>
              </w:rPr>
              <w:t>-5</w:t>
            </w:r>
          </w:p>
        </w:tc>
      </w:tr>
      <w:tr w:rsidR="00D75920" w:rsidRPr="003A1C99" w14:paraId="5DE7C1D4"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0D2547E1" w14:textId="77777777" w:rsidR="00D75920" w:rsidRPr="003A1C99" w:rsidRDefault="00D75920" w:rsidP="00D75920">
            <w:pPr>
              <w:spacing w:line="240" w:lineRule="auto"/>
              <w:jc w:val="left"/>
              <w:rPr>
                <w:rFonts w:asciiTheme="minorHAnsi" w:eastAsia="Times New Roman" w:hAnsiTheme="minorHAnsi" w:cstheme="minorHAnsi"/>
                <w:b/>
                <w:bCs/>
                <w:color w:val="000000"/>
                <w:sz w:val="18"/>
                <w:szCs w:val="18"/>
                <w:lang w:val="en-GB" w:eastAsia="en-GB"/>
              </w:rPr>
            </w:pPr>
          </w:p>
        </w:tc>
        <w:tc>
          <w:tcPr>
            <w:tcW w:w="525" w:type="dxa"/>
            <w:hideMark/>
          </w:tcPr>
          <w:p w14:paraId="6A432D12"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2E24FD6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5C1B4265"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1CCF09F0"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A (264/39)</w:t>
            </w:r>
          </w:p>
        </w:tc>
        <w:tc>
          <w:tcPr>
            <w:tcW w:w="1218" w:type="dxa"/>
            <w:noWrap/>
            <w:hideMark/>
          </w:tcPr>
          <w:p w14:paraId="4DBD0F95"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A vs C/C</w:t>
            </w:r>
          </w:p>
        </w:tc>
        <w:tc>
          <w:tcPr>
            <w:tcW w:w="571" w:type="dxa"/>
            <w:noWrap/>
            <w:hideMark/>
          </w:tcPr>
          <w:p w14:paraId="690BA756"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37</w:t>
            </w:r>
          </w:p>
        </w:tc>
        <w:tc>
          <w:tcPr>
            <w:tcW w:w="1134" w:type="dxa"/>
            <w:noWrap/>
            <w:hideMark/>
          </w:tcPr>
          <w:p w14:paraId="7F1F70C5"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86-2.18)</w:t>
            </w:r>
          </w:p>
        </w:tc>
        <w:tc>
          <w:tcPr>
            <w:tcW w:w="998" w:type="dxa"/>
            <w:noWrap/>
            <w:hideMark/>
          </w:tcPr>
          <w:p w14:paraId="7436304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18</w:t>
            </w:r>
          </w:p>
        </w:tc>
      </w:tr>
      <w:tr w:rsidR="00D75920" w:rsidRPr="003A1C99" w14:paraId="097AF937"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1F03C35A"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6E6A054C"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745A17E3"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3F53533B"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7AACCA55"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218" w:type="dxa"/>
            <w:noWrap/>
            <w:hideMark/>
          </w:tcPr>
          <w:p w14:paraId="51DB1F28"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571" w:type="dxa"/>
            <w:noWrap/>
            <w:hideMark/>
          </w:tcPr>
          <w:p w14:paraId="5E471A2B"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134" w:type="dxa"/>
            <w:noWrap/>
            <w:hideMark/>
          </w:tcPr>
          <w:p w14:paraId="68C3DF40"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98" w:type="dxa"/>
            <w:noWrap/>
            <w:hideMark/>
          </w:tcPr>
          <w:p w14:paraId="3D588F37"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r>
      <w:tr w:rsidR="00D75920" w:rsidRPr="003A1C99" w14:paraId="19ED5C87"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4DB76A5A"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r w:rsidRPr="003A1C99">
              <w:rPr>
                <w:rFonts w:asciiTheme="minorHAnsi" w:eastAsia="Times New Roman" w:hAnsiTheme="minorHAnsi" w:cstheme="minorHAnsi"/>
                <w:color w:val="000000"/>
                <w:sz w:val="18"/>
                <w:szCs w:val="18"/>
                <w:lang w:val="en-GB" w:eastAsia="en-GB"/>
              </w:rPr>
              <w:t>rs9420907</w:t>
            </w:r>
          </w:p>
        </w:tc>
        <w:tc>
          <w:tcPr>
            <w:tcW w:w="525" w:type="dxa"/>
            <w:hideMark/>
          </w:tcPr>
          <w:p w14:paraId="1077E174"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0</w:t>
            </w:r>
          </w:p>
        </w:tc>
        <w:tc>
          <w:tcPr>
            <w:tcW w:w="1038" w:type="dxa"/>
            <w:hideMark/>
          </w:tcPr>
          <w:p w14:paraId="6210E20D"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03916707</w:t>
            </w:r>
          </w:p>
        </w:tc>
        <w:tc>
          <w:tcPr>
            <w:tcW w:w="952" w:type="dxa"/>
            <w:hideMark/>
          </w:tcPr>
          <w:p w14:paraId="3CBCEE6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val="en-GB" w:eastAsia="en-GB"/>
              </w:rPr>
            </w:pPr>
            <w:r w:rsidRPr="003A1C99">
              <w:rPr>
                <w:rFonts w:eastAsia="Times New Roman" w:cstheme="minorHAnsi"/>
                <w:i/>
                <w:iCs/>
                <w:color w:val="000000"/>
                <w:sz w:val="18"/>
                <w:szCs w:val="18"/>
                <w:lang w:val="en-GB" w:eastAsia="en-GB"/>
              </w:rPr>
              <w:t>OBFC1</w:t>
            </w:r>
          </w:p>
        </w:tc>
        <w:tc>
          <w:tcPr>
            <w:tcW w:w="2051" w:type="dxa"/>
            <w:noWrap/>
            <w:hideMark/>
          </w:tcPr>
          <w:p w14:paraId="3713C668"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A (984/191)</w:t>
            </w:r>
          </w:p>
        </w:tc>
        <w:tc>
          <w:tcPr>
            <w:tcW w:w="1218" w:type="dxa"/>
            <w:noWrap/>
            <w:hideMark/>
          </w:tcPr>
          <w:p w14:paraId="0CAF5276" w14:textId="6596FB68" w:rsidR="00D75920" w:rsidRPr="003A1C99" w:rsidRDefault="00662A32"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Pr>
                <w:rFonts w:eastAsia="Times New Roman" w:cstheme="minorHAnsi"/>
                <w:color w:val="000000"/>
                <w:sz w:val="18"/>
                <w:szCs w:val="18"/>
                <w:lang w:val="en-GB" w:eastAsia="en-GB"/>
              </w:rPr>
              <w:t>Additive</w:t>
            </w:r>
          </w:p>
        </w:tc>
        <w:tc>
          <w:tcPr>
            <w:tcW w:w="571" w:type="dxa"/>
            <w:noWrap/>
            <w:hideMark/>
          </w:tcPr>
          <w:p w14:paraId="3CFB21B4"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06</w:t>
            </w:r>
          </w:p>
        </w:tc>
        <w:tc>
          <w:tcPr>
            <w:tcW w:w="1134" w:type="dxa"/>
            <w:noWrap/>
            <w:hideMark/>
          </w:tcPr>
          <w:p w14:paraId="0948D002"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84-1.34)</w:t>
            </w:r>
          </w:p>
        </w:tc>
        <w:tc>
          <w:tcPr>
            <w:tcW w:w="998" w:type="dxa"/>
            <w:noWrap/>
            <w:hideMark/>
          </w:tcPr>
          <w:p w14:paraId="4960997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6</w:t>
            </w:r>
          </w:p>
        </w:tc>
      </w:tr>
      <w:tr w:rsidR="00D75920" w:rsidRPr="003A1C99" w14:paraId="3A3B8194"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42037425"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198B85C3"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189746E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7E880D8A"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447C707A"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C (425/72)</w:t>
            </w:r>
          </w:p>
        </w:tc>
        <w:tc>
          <w:tcPr>
            <w:tcW w:w="1218" w:type="dxa"/>
            <w:noWrap/>
            <w:hideMark/>
          </w:tcPr>
          <w:p w14:paraId="74F3D035"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C vs A/A</w:t>
            </w:r>
          </w:p>
        </w:tc>
        <w:tc>
          <w:tcPr>
            <w:tcW w:w="571" w:type="dxa"/>
            <w:noWrap/>
            <w:hideMark/>
          </w:tcPr>
          <w:p w14:paraId="488783EE"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89</w:t>
            </w:r>
          </w:p>
        </w:tc>
        <w:tc>
          <w:tcPr>
            <w:tcW w:w="1134" w:type="dxa"/>
            <w:noWrap/>
            <w:hideMark/>
          </w:tcPr>
          <w:p w14:paraId="11DD12E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66-1.20)</w:t>
            </w:r>
          </w:p>
        </w:tc>
        <w:tc>
          <w:tcPr>
            <w:tcW w:w="998" w:type="dxa"/>
            <w:noWrap/>
            <w:hideMark/>
          </w:tcPr>
          <w:p w14:paraId="692B3920"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46</w:t>
            </w:r>
          </w:p>
        </w:tc>
      </w:tr>
      <w:tr w:rsidR="00D75920" w:rsidRPr="003A1C99" w14:paraId="4C35D7DA"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17E6D566"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0D955A3D"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35B381C5"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42863177"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31248656"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C (52/16)</w:t>
            </w:r>
          </w:p>
        </w:tc>
        <w:tc>
          <w:tcPr>
            <w:tcW w:w="1218" w:type="dxa"/>
            <w:noWrap/>
            <w:hideMark/>
          </w:tcPr>
          <w:p w14:paraId="61425E7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C vs A/A</w:t>
            </w:r>
          </w:p>
        </w:tc>
        <w:tc>
          <w:tcPr>
            <w:tcW w:w="571" w:type="dxa"/>
            <w:noWrap/>
            <w:hideMark/>
          </w:tcPr>
          <w:p w14:paraId="4A2FEC07"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69</w:t>
            </w:r>
          </w:p>
        </w:tc>
        <w:tc>
          <w:tcPr>
            <w:tcW w:w="1134" w:type="dxa"/>
            <w:noWrap/>
            <w:hideMark/>
          </w:tcPr>
          <w:p w14:paraId="2B7EA3BB"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94-3.05)</w:t>
            </w:r>
          </w:p>
        </w:tc>
        <w:tc>
          <w:tcPr>
            <w:tcW w:w="998" w:type="dxa"/>
            <w:noWrap/>
            <w:hideMark/>
          </w:tcPr>
          <w:p w14:paraId="345C18F2"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08</w:t>
            </w:r>
          </w:p>
        </w:tc>
      </w:tr>
      <w:tr w:rsidR="00D75920" w:rsidRPr="003A1C99" w14:paraId="32DB0072"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48A69B2A"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3A9B735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78A4F60B"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6B800698"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2989E623"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218" w:type="dxa"/>
            <w:noWrap/>
            <w:hideMark/>
          </w:tcPr>
          <w:p w14:paraId="2A4E9C5E"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571" w:type="dxa"/>
            <w:noWrap/>
            <w:hideMark/>
          </w:tcPr>
          <w:p w14:paraId="24D178D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134" w:type="dxa"/>
            <w:noWrap/>
            <w:hideMark/>
          </w:tcPr>
          <w:p w14:paraId="1315E73D"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98" w:type="dxa"/>
            <w:noWrap/>
            <w:hideMark/>
          </w:tcPr>
          <w:p w14:paraId="4A54D0CC"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r>
      <w:tr w:rsidR="00D75920" w:rsidRPr="003A1C99" w14:paraId="46546D52"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16ACE331"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r w:rsidRPr="003A1C99">
              <w:rPr>
                <w:rFonts w:asciiTheme="minorHAnsi" w:eastAsia="Times New Roman" w:hAnsiTheme="minorHAnsi" w:cstheme="minorHAnsi"/>
                <w:color w:val="000000"/>
                <w:sz w:val="18"/>
                <w:szCs w:val="18"/>
                <w:lang w:val="en-GB" w:eastAsia="en-GB"/>
              </w:rPr>
              <w:t>rs3027234</w:t>
            </w:r>
          </w:p>
        </w:tc>
        <w:tc>
          <w:tcPr>
            <w:tcW w:w="525" w:type="dxa"/>
            <w:hideMark/>
          </w:tcPr>
          <w:p w14:paraId="0194971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7</w:t>
            </w:r>
          </w:p>
        </w:tc>
        <w:tc>
          <w:tcPr>
            <w:tcW w:w="1038" w:type="dxa"/>
            <w:hideMark/>
          </w:tcPr>
          <w:p w14:paraId="3C75CB83"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8232774</w:t>
            </w:r>
          </w:p>
        </w:tc>
        <w:tc>
          <w:tcPr>
            <w:tcW w:w="952" w:type="dxa"/>
            <w:hideMark/>
          </w:tcPr>
          <w:p w14:paraId="0E0D3F3B"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val="en-GB" w:eastAsia="en-GB"/>
              </w:rPr>
            </w:pPr>
            <w:r w:rsidRPr="003A1C99">
              <w:rPr>
                <w:rFonts w:eastAsia="Times New Roman" w:cstheme="minorHAnsi"/>
                <w:i/>
                <w:iCs/>
                <w:color w:val="000000"/>
                <w:sz w:val="18"/>
                <w:szCs w:val="18"/>
                <w:lang w:val="en-GB" w:eastAsia="en-GB"/>
              </w:rPr>
              <w:t>CTC1</w:t>
            </w:r>
          </w:p>
        </w:tc>
        <w:tc>
          <w:tcPr>
            <w:tcW w:w="2051" w:type="dxa"/>
            <w:noWrap/>
            <w:hideMark/>
          </w:tcPr>
          <w:p w14:paraId="2D3F62D2"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C (817/165)</w:t>
            </w:r>
          </w:p>
        </w:tc>
        <w:tc>
          <w:tcPr>
            <w:tcW w:w="1218" w:type="dxa"/>
            <w:noWrap/>
            <w:hideMark/>
          </w:tcPr>
          <w:p w14:paraId="73BEE874" w14:textId="2FC3E94B" w:rsidR="00D75920" w:rsidRPr="003A1C99" w:rsidRDefault="00662A32"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Pr>
                <w:rFonts w:eastAsia="Times New Roman" w:cstheme="minorHAnsi"/>
                <w:color w:val="000000"/>
                <w:sz w:val="18"/>
                <w:szCs w:val="18"/>
                <w:lang w:val="en-GB" w:eastAsia="en-GB"/>
              </w:rPr>
              <w:t>Additive</w:t>
            </w:r>
          </w:p>
        </w:tc>
        <w:tc>
          <w:tcPr>
            <w:tcW w:w="571" w:type="dxa"/>
            <w:noWrap/>
            <w:hideMark/>
          </w:tcPr>
          <w:p w14:paraId="7DE8A5F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93</w:t>
            </w:r>
          </w:p>
        </w:tc>
        <w:tc>
          <w:tcPr>
            <w:tcW w:w="1134" w:type="dxa"/>
            <w:noWrap/>
            <w:hideMark/>
          </w:tcPr>
          <w:p w14:paraId="61350B37"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5-1.15)</w:t>
            </w:r>
          </w:p>
        </w:tc>
        <w:tc>
          <w:tcPr>
            <w:tcW w:w="998" w:type="dxa"/>
            <w:noWrap/>
            <w:hideMark/>
          </w:tcPr>
          <w:p w14:paraId="4AFC2641"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5</w:t>
            </w:r>
          </w:p>
        </w:tc>
      </w:tr>
      <w:tr w:rsidR="00D75920" w:rsidRPr="003A1C99" w14:paraId="7FE2D120"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2FF2B73C"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0D6C477A"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0DFEBC2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00852426"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0EC88293"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T (530/108)</w:t>
            </w:r>
          </w:p>
        </w:tc>
        <w:tc>
          <w:tcPr>
            <w:tcW w:w="1218" w:type="dxa"/>
            <w:noWrap/>
            <w:hideMark/>
          </w:tcPr>
          <w:p w14:paraId="3D4600CB"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T vs C/C</w:t>
            </w:r>
          </w:p>
        </w:tc>
        <w:tc>
          <w:tcPr>
            <w:tcW w:w="571" w:type="dxa"/>
            <w:noWrap/>
            <w:hideMark/>
          </w:tcPr>
          <w:p w14:paraId="4199445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03</w:t>
            </w:r>
          </w:p>
        </w:tc>
        <w:tc>
          <w:tcPr>
            <w:tcW w:w="1134" w:type="dxa"/>
            <w:noWrap/>
            <w:hideMark/>
          </w:tcPr>
          <w:p w14:paraId="2FDFEF56"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8-1.35)</w:t>
            </w:r>
          </w:p>
        </w:tc>
        <w:tc>
          <w:tcPr>
            <w:tcW w:w="998" w:type="dxa"/>
            <w:noWrap/>
            <w:hideMark/>
          </w:tcPr>
          <w:p w14:paraId="3CED8A63"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84</w:t>
            </w:r>
          </w:p>
        </w:tc>
      </w:tr>
      <w:tr w:rsidR="00D75920" w:rsidRPr="003A1C99" w14:paraId="267235E6"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3B7DBEAC"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6208A4A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00A252A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6E4A5172"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34236EC3"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T/T (100/14)</w:t>
            </w:r>
          </w:p>
        </w:tc>
        <w:tc>
          <w:tcPr>
            <w:tcW w:w="1218" w:type="dxa"/>
            <w:noWrap/>
            <w:hideMark/>
          </w:tcPr>
          <w:p w14:paraId="4E5D06E1"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T/T vs C/C</w:t>
            </w:r>
          </w:p>
        </w:tc>
        <w:tc>
          <w:tcPr>
            <w:tcW w:w="571" w:type="dxa"/>
            <w:noWrap/>
            <w:hideMark/>
          </w:tcPr>
          <w:p w14:paraId="61DDCFF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69</w:t>
            </w:r>
          </w:p>
        </w:tc>
        <w:tc>
          <w:tcPr>
            <w:tcW w:w="1134" w:type="dxa"/>
            <w:noWrap/>
            <w:hideMark/>
          </w:tcPr>
          <w:p w14:paraId="1580E61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39-1.25)</w:t>
            </w:r>
          </w:p>
        </w:tc>
        <w:tc>
          <w:tcPr>
            <w:tcW w:w="998" w:type="dxa"/>
            <w:noWrap/>
            <w:hideMark/>
          </w:tcPr>
          <w:p w14:paraId="0D08D223"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23</w:t>
            </w:r>
          </w:p>
        </w:tc>
      </w:tr>
      <w:tr w:rsidR="00D75920" w:rsidRPr="003A1C99" w14:paraId="7B2B999E"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068A8057"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0A6A3D8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28C75F87"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03A87EB6"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7211B63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218" w:type="dxa"/>
            <w:noWrap/>
            <w:hideMark/>
          </w:tcPr>
          <w:p w14:paraId="2C88AC0F"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571" w:type="dxa"/>
            <w:noWrap/>
            <w:hideMark/>
          </w:tcPr>
          <w:p w14:paraId="123D7EF6"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134" w:type="dxa"/>
            <w:noWrap/>
            <w:hideMark/>
          </w:tcPr>
          <w:p w14:paraId="5C3C7018"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98" w:type="dxa"/>
            <w:noWrap/>
            <w:hideMark/>
          </w:tcPr>
          <w:p w14:paraId="15A52290"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r>
      <w:tr w:rsidR="00D75920" w:rsidRPr="003A1C99" w14:paraId="298E44B0"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52B14226"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r w:rsidRPr="003A1C99">
              <w:rPr>
                <w:rFonts w:asciiTheme="minorHAnsi" w:eastAsia="Times New Roman" w:hAnsiTheme="minorHAnsi" w:cstheme="minorHAnsi"/>
                <w:color w:val="000000"/>
                <w:sz w:val="18"/>
                <w:szCs w:val="18"/>
                <w:lang w:val="en-GB" w:eastAsia="en-GB"/>
              </w:rPr>
              <w:t>rs8105767</w:t>
            </w:r>
          </w:p>
        </w:tc>
        <w:tc>
          <w:tcPr>
            <w:tcW w:w="525" w:type="dxa"/>
            <w:hideMark/>
          </w:tcPr>
          <w:p w14:paraId="7543A077"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9</w:t>
            </w:r>
          </w:p>
        </w:tc>
        <w:tc>
          <w:tcPr>
            <w:tcW w:w="1038" w:type="dxa"/>
            <w:hideMark/>
          </w:tcPr>
          <w:p w14:paraId="3E6FEE51"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22032639</w:t>
            </w:r>
          </w:p>
        </w:tc>
        <w:tc>
          <w:tcPr>
            <w:tcW w:w="952" w:type="dxa"/>
            <w:hideMark/>
          </w:tcPr>
          <w:p w14:paraId="67166148"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val="en-GB" w:eastAsia="en-GB"/>
              </w:rPr>
            </w:pPr>
            <w:r w:rsidRPr="003A1C99">
              <w:rPr>
                <w:rFonts w:eastAsia="Times New Roman" w:cstheme="minorHAnsi"/>
                <w:i/>
                <w:iCs/>
                <w:color w:val="000000"/>
                <w:sz w:val="18"/>
                <w:szCs w:val="18"/>
                <w:lang w:val="en-GB" w:eastAsia="en-GB"/>
              </w:rPr>
              <w:t>ZNF208</w:t>
            </w:r>
          </w:p>
        </w:tc>
        <w:tc>
          <w:tcPr>
            <w:tcW w:w="2051" w:type="dxa"/>
            <w:noWrap/>
            <w:hideMark/>
          </w:tcPr>
          <w:p w14:paraId="609EE869"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A (758/159)</w:t>
            </w:r>
          </w:p>
        </w:tc>
        <w:tc>
          <w:tcPr>
            <w:tcW w:w="1218" w:type="dxa"/>
            <w:noWrap/>
            <w:hideMark/>
          </w:tcPr>
          <w:p w14:paraId="4B46FB81" w14:textId="7EF501F9" w:rsidR="00D75920" w:rsidRPr="003A1C99" w:rsidRDefault="00662A32"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Pr>
                <w:rFonts w:eastAsia="Times New Roman" w:cstheme="minorHAnsi"/>
                <w:color w:val="000000"/>
                <w:sz w:val="18"/>
                <w:szCs w:val="18"/>
                <w:lang w:val="en-GB" w:eastAsia="en-GB"/>
              </w:rPr>
              <w:t>Additive</w:t>
            </w:r>
          </w:p>
        </w:tc>
        <w:tc>
          <w:tcPr>
            <w:tcW w:w="571" w:type="dxa"/>
            <w:noWrap/>
            <w:hideMark/>
          </w:tcPr>
          <w:p w14:paraId="7D2B6B43"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95</w:t>
            </w:r>
          </w:p>
        </w:tc>
        <w:tc>
          <w:tcPr>
            <w:tcW w:w="1134" w:type="dxa"/>
            <w:noWrap/>
            <w:hideMark/>
          </w:tcPr>
          <w:p w14:paraId="05BEDCA9"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8-1.15)</w:t>
            </w:r>
          </w:p>
        </w:tc>
        <w:tc>
          <w:tcPr>
            <w:tcW w:w="998" w:type="dxa"/>
            <w:noWrap/>
            <w:hideMark/>
          </w:tcPr>
          <w:p w14:paraId="0623E17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59</w:t>
            </w:r>
          </w:p>
        </w:tc>
      </w:tr>
      <w:tr w:rsidR="00D75920" w:rsidRPr="003A1C99" w14:paraId="5ECD98B7"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51EDEA54"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2F4382EA"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4C022226"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08E4EF2A"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51B7CC30"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G (519/91)</w:t>
            </w:r>
          </w:p>
        </w:tc>
        <w:tc>
          <w:tcPr>
            <w:tcW w:w="1218" w:type="dxa"/>
            <w:noWrap/>
            <w:hideMark/>
          </w:tcPr>
          <w:p w14:paraId="1321348B"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G vs A/A</w:t>
            </w:r>
          </w:p>
        </w:tc>
        <w:tc>
          <w:tcPr>
            <w:tcW w:w="571" w:type="dxa"/>
            <w:noWrap/>
            <w:hideMark/>
          </w:tcPr>
          <w:p w14:paraId="7BE96992"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81</w:t>
            </w:r>
          </w:p>
        </w:tc>
        <w:tc>
          <w:tcPr>
            <w:tcW w:w="1134" w:type="dxa"/>
            <w:noWrap/>
            <w:hideMark/>
          </w:tcPr>
          <w:p w14:paraId="44840544"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61-1.07)</w:t>
            </w:r>
          </w:p>
        </w:tc>
        <w:tc>
          <w:tcPr>
            <w:tcW w:w="998" w:type="dxa"/>
            <w:noWrap/>
            <w:hideMark/>
          </w:tcPr>
          <w:p w14:paraId="17CAEC07"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14</w:t>
            </w:r>
          </w:p>
        </w:tc>
      </w:tr>
      <w:tr w:rsidR="00D75920" w:rsidRPr="003A1C99" w14:paraId="15B47B22"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10688BF6"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15CE09ED"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1C5F8D5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18BEC81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6A0F8AC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G/G (144/30)</w:t>
            </w:r>
          </w:p>
        </w:tc>
        <w:tc>
          <w:tcPr>
            <w:tcW w:w="1218" w:type="dxa"/>
            <w:noWrap/>
            <w:hideMark/>
          </w:tcPr>
          <w:p w14:paraId="714CAFE3"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G/G vs A/A</w:t>
            </w:r>
          </w:p>
        </w:tc>
        <w:tc>
          <w:tcPr>
            <w:tcW w:w="571" w:type="dxa"/>
            <w:noWrap/>
            <w:hideMark/>
          </w:tcPr>
          <w:p w14:paraId="26049A5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07</w:t>
            </w:r>
          </w:p>
        </w:tc>
        <w:tc>
          <w:tcPr>
            <w:tcW w:w="1134" w:type="dxa"/>
            <w:noWrap/>
            <w:hideMark/>
          </w:tcPr>
          <w:p w14:paraId="19A2C837"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69-1.65)</w:t>
            </w:r>
          </w:p>
        </w:tc>
        <w:tc>
          <w:tcPr>
            <w:tcW w:w="998" w:type="dxa"/>
            <w:noWrap/>
            <w:hideMark/>
          </w:tcPr>
          <w:p w14:paraId="14E7A513"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7</w:t>
            </w:r>
          </w:p>
        </w:tc>
      </w:tr>
      <w:tr w:rsidR="00D75920" w:rsidRPr="003A1C99" w14:paraId="23CE3039"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47E487CA"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253A3251"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44A9106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24E774D2"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5E796C9C"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218" w:type="dxa"/>
            <w:noWrap/>
            <w:hideMark/>
          </w:tcPr>
          <w:p w14:paraId="73489215"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571" w:type="dxa"/>
            <w:noWrap/>
            <w:hideMark/>
          </w:tcPr>
          <w:p w14:paraId="421921AC"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134" w:type="dxa"/>
            <w:noWrap/>
            <w:hideMark/>
          </w:tcPr>
          <w:p w14:paraId="592D88A4"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98" w:type="dxa"/>
            <w:noWrap/>
            <w:hideMark/>
          </w:tcPr>
          <w:p w14:paraId="42DFEE85"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r>
      <w:tr w:rsidR="00D75920" w:rsidRPr="003A1C99" w14:paraId="3238E9E2"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381CAE42" w14:textId="49D89B3D" w:rsidR="00D75920" w:rsidRPr="00163B75" w:rsidRDefault="00D75920" w:rsidP="00D75920">
            <w:pPr>
              <w:spacing w:line="240" w:lineRule="auto"/>
              <w:jc w:val="left"/>
              <w:rPr>
                <w:rFonts w:asciiTheme="minorHAnsi" w:eastAsia="Times New Roman" w:hAnsiTheme="minorHAnsi" w:cstheme="minorHAnsi"/>
                <w:color w:val="000000"/>
                <w:sz w:val="18"/>
                <w:szCs w:val="18"/>
                <w:vertAlign w:val="superscript"/>
                <w:lang w:val="en-GB" w:eastAsia="en-GB"/>
              </w:rPr>
            </w:pPr>
            <w:r w:rsidRPr="003A1C99">
              <w:rPr>
                <w:rFonts w:asciiTheme="minorHAnsi" w:eastAsia="Times New Roman" w:hAnsiTheme="minorHAnsi" w:cstheme="minorHAnsi"/>
                <w:color w:val="000000"/>
                <w:sz w:val="18"/>
                <w:szCs w:val="18"/>
                <w:lang w:val="en-GB" w:eastAsia="en-GB"/>
              </w:rPr>
              <w:t>rs409627</w:t>
            </w:r>
            <w:r w:rsidR="00163B75">
              <w:rPr>
                <w:rFonts w:asciiTheme="minorHAnsi" w:eastAsia="Times New Roman" w:hAnsiTheme="minorHAnsi" w:cstheme="minorHAnsi"/>
                <w:color w:val="000000"/>
                <w:sz w:val="18"/>
                <w:szCs w:val="18"/>
                <w:lang w:val="en-GB" w:eastAsia="en-GB"/>
              </w:rPr>
              <w:t>*</w:t>
            </w:r>
          </w:p>
        </w:tc>
        <w:tc>
          <w:tcPr>
            <w:tcW w:w="525" w:type="dxa"/>
            <w:hideMark/>
          </w:tcPr>
          <w:p w14:paraId="3F55F29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9</w:t>
            </w:r>
          </w:p>
        </w:tc>
        <w:tc>
          <w:tcPr>
            <w:tcW w:w="1038" w:type="dxa"/>
            <w:hideMark/>
          </w:tcPr>
          <w:p w14:paraId="5F496CAA"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22176638</w:t>
            </w:r>
          </w:p>
        </w:tc>
        <w:tc>
          <w:tcPr>
            <w:tcW w:w="952" w:type="dxa"/>
            <w:hideMark/>
          </w:tcPr>
          <w:p w14:paraId="1EDAAAB9"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val="en-GB" w:eastAsia="en-GB"/>
              </w:rPr>
            </w:pPr>
            <w:r w:rsidRPr="003A1C99">
              <w:rPr>
                <w:rFonts w:eastAsia="Times New Roman" w:cstheme="minorHAnsi"/>
                <w:i/>
                <w:iCs/>
                <w:color w:val="000000"/>
                <w:sz w:val="18"/>
                <w:szCs w:val="18"/>
                <w:lang w:val="en-GB" w:eastAsia="en-GB"/>
              </w:rPr>
              <w:t>ZNF676</w:t>
            </w:r>
          </w:p>
        </w:tc>
        <w:tc>
          <w:tcPr>
            <w:tcW w:w="2051" w:type="dxa"/>
            <w:noWrap/>
            <w:hideMark/>
          </w:tcPr>
          <w:p w14:paraId="45D44370"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G/G (582/79)</w:t>
            </w:r>
          </w:p>
        </w:tc>
        <w:tc>
          <w:tcPr>
            <w:tcW w:w="1218" w:type="dxa"/>
            <w:noWrap/>
            <w:hideMark/>
          </w:tcPr>
          <w:p w14:paraId="7B2BFD6B" w14:textId="447631FC" w:rsidR="00D75920" w:rsidRPr="003A1C99" w:rsidRDefault="00662A32"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Pr>
                <w:rFonts w:eastAsia="Times New Roman" w:cstheme="minorHAnsi"/>
                <w:color w:val="000000"/>
                <w:sz w:val="18"/>
                <w:szCs w:val="18"/>
                <w:lang w:val="en-GB" w:eastAsia="en-GB"/>
              </w:rPr>
              <w:t>Additive</w:t>
            </w:r>
          </w:p>
        </w:tc>
        <w:tc>
          <w:tcPr>
            <w:tcW w:w="571" w:type="dxa"/>
            <w:noWrap/>
            <w:hideMark/>
          </w:tcPr>
          <w:p w14:paraId="61A5FAFD"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49</w:t>
            </w:r>
          </w:p>
        </w:tc>
        <w:tc>
          <w:tcPr>
            <w:tcW w:w="1134" w:type="dxa"/>
            <w:noWrap/>
            <w:hideMark/>
          </w:tcPr>
          <w:p w14:paraId="379AA556"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23-1.80)</w:t>
            </w:r>
          </w:p>
        </w:tc>
        <w:tc>
          <w:tcPr>
            <w:tcW w:w="998" w:type="dxa"/>
            <w:noWrap/>
            <w:hideMark/>
          </w:tcPr>
          <w:p w14:paraId="42C59D86"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18"/>
                <w:szCs w:val="18"/>
                <w:lang w:val="en-GB" w:eastAsia="en-GB"/>
              </w:rPr>
            </w:pPr>
            <w:r w:rsidRPr="003A1C99">
              <w:rPr>
                <w:rFonts w:eastAsia="Times New Roman" w:cstheme="minorHAnsi"/>
                <w:b/>
                <w:bCs/>
                <w:color w:val="000000"/>
                <w:sz w:val="18"/>
                <w:szCs w:val="18"/>
                <w:lang w:val="en-GB" w:eastAsia="en-GB"/>
              </w:rPr>
              <w:t>3.50×10</w:t>
            </w:r>
            <w:r w:rsidRPr="003A1C99">
              <w:rPr>
                <w:rFonts w:eastAsia="Times New Roman" w:cstheme="minorHAnsi"/>
                <w:b/>
                <w:bCs/>
                <w:color w:val="000000"/>
                <w:sz w:val="18"/>
                <w:szCs w:val="18"/>
                <w:vertAlign w:val="superscript"/>
                <w:lang w:val="en-GB" w:eastAsia="en-GB"/>
              </w:rPr>
              <w:t>-5</w:t>
            </w:r>
          </w:p>
        </w:tc>
      </w:tr>
      <w:tr w:rsidR="00D75920" w:rsidRPr="003A1C99" w14:paraId="1B4D2156"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4C715286" w14:textId="77777777" w:rsidR="00D75920" w:rsidRPr="003A1C99" w:rsidRDefault="00D75920" w:rsidP="00D75920">
            <w:pPr>
              <w:spacing w:line="240" w:lineRule="auto"/>
              <w:jc w:val="left"/>
              <w:rPr>
                <w:rFonts w:asciiTheme="minorHAnsi" w:eastAsia="Times New Roman" w:hAnsiTheme="minorHAnsi" w:cstheme="minorHAnsi"/>
                <w:b/>
                <w:bCs/>
                <w:color w:val="000000"/>
                <w:sz w:val="18"/>
                <w:szCs w:val="18"/>
                <w:lang w:val="en-GB" w:eastAsia="en-GB"/>
              </w:rPr>
            </w:pPr>
          </w:p>
        </w:tc>
        <w:tc>
          <w:tcPr>
            <w:tcW w:w="525" w:type="dxa"/>
            <w:hideMark/>
          </w:tcPr>
          <w:p w14:paraId="3277CD33"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3907F44C"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0133C820"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3A91362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G/C (663/105)</w:t>
            </w:r>
          </w:p>
        </w:tc>
        <w:tc>
          <w:tcPr>
            <w:tcW w:w="1218" w:type="dxa"/>
            <w:noWrap/>
            <w:hideMark/>
          </w:tcPr>
          <w:p w14:paraId="6FD7A81F"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G/C vs G/G</w:t>
            </w:r>
          </w:p>
        </w:tc>
        <w:tc>
          <w:tcPr>
            <w:tcW w:w="571" w:type="dxa"/>
            <w:noWrap/>
            <w:hideMark/>
          </w:tcPr>
          <w:p w14:paraId="3F59A1C7"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17</w:t>
            </w:r>
          </w:p>
        </w:tc>
        <w:tc>
          <w:tcPr>
            <w:tcW w:w="1134" w:type="dxa"/>
            <w:noWrap/>
            <w:hideMark/>
          </w:tcPr>
          <w:p w14:paraId="6CA01426"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85-1.61)</w:t>
            </w:r>
          </w:p>
        </w:tc>
        <w:tc>
          <w:tcPr>
            <w:tcW w:w="998" w:type="dxa"/>
            <w:noWrap/>
            <w:hideMark/>
          </w:tcPr>
          <w:p w14:paraId="5431F33C"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33</w:t>
            </w:r>
          </w:p>
        </w:tc>
      </w:tr>
      <w:tr w:rsidR="00D75920" w:rsidRPr="003A1C99" w14:paraId="4769C5D6"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7904A03A"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4183D5EB"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79B27428"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4E1F0FED"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18B2D86F"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C (219/68)</w:t>
            </w:r>
          </w:p>
        </w:tc>
        <w:tc>
          <w:tcPr>
            <w:tcW w:w="1218" w:type="dxa"/>
            <w:noWrap/>
            <w:hideMark/>
          </w:tcPr>
          <w:p w14:paraId="2025CBEE"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C/C vs G/G</w:t>
            </w:r>
          </w:p>
        </w:tc>
        <w:tc>
          <w:tcPr>
            <w:tcW w:w="571" w:type="dxa"/>
            <w:noWrap/>
            <w:hideMark/>
          </w:tcPr>
          <w:p w14:paraId="650D2660" w14:textId="70EC5CF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2.30</w:t>
            </w:r>
          </w:p>
        </w:tc>
        <w:tc>
          <w:tcPr>
            <w:tcW w:w="1134" w:type="dxa"/>
            <w:noWrap/>
            <w:hideMark/>
          </w:tcPr>
          <w:p w14:paraId="44862490"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60-3.32)</w:t>
            </w:r>
          </w:p>
        </w:tc>
        <w:tc>
          <w:tcPr>
            <w:tcW w:w="998" w:type="dxa"/>
            <w:noWrap/>
            <w:hideMark/>
          </w:tcPr>
          <w:p w14:paraId="69359388"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18"/>
                <w:szCs w:val="18"/>
                <w:lang w:val="en-GB" w:eastAsia="en-GB"/>
              </w:rPr>
            </w:pPr>
            <w:r w:rsidRPr="003A1C99">
              <w:rPr>
                <w:rFonts w:eastAsia="Times New Roman" w:cstheme="minorHAnsi"/>
                <w:b/>
                <w:bCs/>
                <w:color w:val="000000"/>
                <w:sz w:val="18"/>
                <w:szCs w:val="18"/>
                <w:lang w:val="en-GB" w:eastAsia="en-GB"/>
              </w:rPr>
              <w:t>8.22×10</w:t>
            </w:r>
            <w:r w:rsidRPr="003A1C99">
              <w:rPr>
                <w:rFonts w:eastAsia="Times New Roman" w:cstheme="minorHAnsi"/>
                <w:b/>
                <w:bCs/>
                <w:color w:val="000000"/>
                <w:sz w:val="18"/>
                <w:szCs w:val="18"/>
                <w:vertAlign w:val="superscript"/>
                <w:lang w:val="en-GB" w:eastAsia="en-GB"/>
              </w:rPr>
              <w:t>-6</w:t>
            </w:r>
          </w:p>
        </w:tc>
      </w:tr>
      <w:tr w:rsidR="00D75920" w:rsidRPr="003A1C99" w14:paraId="06A6C999"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3FD77F21" w14:textId="77777777" w:rsidR="00D75920" w:rsidRPr="003A1C99" w:rsidRDefault="00D75920" w:rsidP="00D75920">
            <w:pPr>
              <w:spacing w:line="240" w:lineRule="auto"/>
              <w:jc w:val="left"/>
              <w:rPr>
                <w:rFonts w:asciiTheme="minorHAnsi" w:eastAsia="Times New Roman" w:hAnsiTheme="minorHAnsi" w:cstheme="minorHAnsi"/>
                <w:b/>
                <w:bCs/>
                <w:color w:val="000000"/>
                <w:sz w:val="18"/>
                <w:szCs w:val="18"/>
                <w:lang w:val="en-GB" w:eastAsia="en-GB"/>
              </w:rPr>
            </w:pPr>
          </w:p>
        </w:tc>
        <w:tc>
          <w:tcPr>
            <w:tcW w:w="525" w:type="dxa"/>
            <w:hideMark/>
          </w:tcPr>
          <w:p w14:paraId="4934ED67"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0E846F26"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09A8B968"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28DD91E4"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218" w:type="dxa"/>
            <w:noWrap/>
            <w:hideMark/>
          </w:tcPr>
          <w:p w14:paraId="573299C4"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571" w:type="dxa"/>
            <w:noWrap/>
            <w:hideMark/>
          </w:tcPr>
          <w:p w14:paraId="4B41C80C"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134" w:type="dxa"/>
            <w:noWrap/>
            <w:hideMark/>
          </w:tcPr>
          <w:p w14:paraId="35A45804"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98" w:type="dxa"/>
            <w:noWrap/>
            <w:hideMark/>
          </w:tcPr>
          <w:p w14:paraId="7CD15B41"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r>
      <w:tr w:rsidR="00D75920" w:rsidRPr="003A1C99" w14:paraId="58EFBC4B"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4790A529"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r w:rsidRPr="003A1C99">
              <w:rPr>
                <w:rFonts w:asciiTheme="minorHAnsi" w:eastAsia="Times New Roman" w:hAnsiTheme="minorHAnsi" w:cstheme="minorHAnsi"/>
                <w:color w:val="000000"/>
                <w:sz w:val="18"/>
                <w:szCs w:val="18"/>
                <w:lang w:val="en-GB" w:eastAsia="en-GB"/>
              </w:rPr>
              <w:t>rs6028466</w:t>
            </w:r>
          </w:p>
        </w:tc>
        <w:tc>
          <w:tcPr>
            <w:tcW w:w="525" w:type="dxa"/>
            <w:hideMark/>
          </w:tcPr>
          <w:p w14:paraId="131CE0AD"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20</w:t>
            </w:r>
          </w:p>
        </w:tc>
        <w:tc>
          <w:tcPr>
            <w:tcW w:w="1038" w:type="dxa"/>
            <w:hideMark/>
          </w:tcPr>
          <w:p w14:paraId="55E40AF6"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39500359</w:t>
            </w:r>
          </w:p>
        </w:tc>
        <w:tc>
          <w:tcPr>
            <w:tcW w:w="952" w:type="dxa"/>
            <w:hideMark/>
          </w:tcPr>
          <w:p w14:paraId="28856F76"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18"/>
                <w:szCs w:val="18"/>
                <w:lang w:val="en-GB" w:eastAsia="en-GB"/>
              </w:rPr>
            </w:pPr>
            <w:r w:rsidRPr="003A1C99">
              <w:rPr>
                <w:rFonts w:eastAsia="Times New Roman" w:cstheme="minorHAnsi"/>
                <w:i/>
                <w:iCs/>
                <w:color w:val="000000"/>
                <w:sz w:val="18"/>
                <w:szCs w:val="18"/>
                <w:lang w:val="en-GB" w:eastAsia="en-GB"/>
              </w:rPr>
              <w:t>DHX35</w:t>
            </w:r>
          </w:p>
        </w:tc>
        <w:tc>
          <w:tcPr>
            <w:tcW w:w="2051" w:type="dxa"/>
            <w:noWrap/>
            <w:hideMark/>
          </w:tcPr>
          <w:p w14:paraId="2211D185"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G/G (1258/253)</w:t>
            </w:r>
          </w:p>
        </w:tc>
        <w:tc>
          <w:tcPr>
            <w:tcW w:w="1218" w:type="dxa"/>
            <w:noWrap/>
            <w:hideMark/>
          </w:tcPr>
          <w:p w14:paraId="209F9204" w14:textId="123084DB" w:rsidR="00D75920" w:rsidRPr="003A1C99" w:rsidRDefault="00662A32"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Pr>
                <w:rFonts w:eastAsia="Times New Roman" w:cstheme="minorHAnsi"/>
                <w:color w:val="000000"/>
                <w:sz w:val="18"/>
                <w:szCs w:val="18"/>
                <w:lang w:val="en-GB" w:eastAsia="en-GB"/>
              </w:rPr>
              <w:t>Additive</w:t>
            </w:r>
          </w:p>
        </w:tc>
        <w:tc>
          <w:tcPr>
            <w:tcW w:w="571" w:type="dxa"/>
            <w:noWrap/>
            <w:hideMark/>
          </w:tcPr>
          <w:p w14:paraId="24B16DD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7</w:t>
            </w:r>
          </w:p>
        </w:tc>
        <w:tc>
          <w:tcPr>
            <w:tcW w:w="1134" w:type="dxa"/>
            <w:noWrap/>
            <w:hideMark/>
          </w:tcPr>
          <w:p w14:paraId="45D0528F"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51-1.16)</w:t>
            </w:r>
          </w:p>
        </w:tc>
        <w:tc>
          <w:tcPr>
            <w:tcW w:w="998" w:type="dxa"/>
            <w:noWrap/>
            <w:hideMark/>
          </w:tcPr>
          <w:p w14:paraId="63FC1648"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21</w:t>
            </w:r>
          </w:p>
        </w:tc>
      </w:tr>
      <w:tr w:rsidR="00D75920" w:rsidRPr="003A1C99" w14:paraId="06416EB2"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001777EB"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1F6030B7"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483994C1"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640C8109"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4EBF16B4"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G/A (159/27)</w:t>
            </w:r>
          </w:p>
        </w:tc>
        <w:tc>
          <w:tcPr>
            <w:tcW w:w="1218" w:type="dxa"/>
            <w:noWrap/>
            <w:hideMark/>
          </w:tcPr>
          <w:p w14:paraId="13D6C877"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G/A vs G/G</w:t>
            </w:r>
          </w:p>
        </w:tc>
        <w:tc>
          <w:tcPr>
            <w:tcW w:w="571" w:type="dxa"/>
            <w:noWrap/>
            <w:hideMark/>
          </w:tcPr>
          <w:p w14:paraId="31D5453D"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85</w:t>
            </w:r>
          </w:p>
        </w:tc>
        <w:tc>
          <w:tcPr>
            <w:tcW w:w="1134" w:type="dxa"/>
            <w:noWrap/>
            <w:hideMark/>
          </w:tcPr>
          <w:p w14:paraId="5DCDFDFD"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55-1.32)</w:t>
            </w:r>
          </w:p>
        </w:tc>
        <w:tc>
          <w:tcPr>
            <w:tcW w:w="998" w:type="dxa"/>
            <w:noWrap/>
            <w:hideMark/>
          </w:tcPr>
          <w:p w14:paraId="4295C207" w14:textId="77777777" w:rsidR="00D75920" w:rsidRPr="003A1C99" w:rsidRDefault="00D75920"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47</w:t>
            </w:r>
          </w:p>
        </w:tc>
      </w:tr>
      <w:tr w:rsidR="00D75920" w:rsidRPr="003A1C99" w14:paraId="037600F3"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hideMark/>
          </w:tcPr>
          <w:p w14:paraId="17406893" w14:textId="77777777" w:rsidR="00D75920" w:rsidRPr="003A1C99" w:rsidRDefault="00D75920" w:rsidP="00D75920">
            <w:pPr>
              <w:spacing w:line="240" w:lineRule="auto"/>
              <w:jc w:val="left"/>
              <w:rPr>
                <w:rFonts w:asciiTheme="minorHAnsi" w:eastAsia="Times New Roman" w:hAnsiTheme="minorHAnsi" w:cstheme="minorHAnsi"/>
                <w:color w:val="000000"/>
                <w:sz w:val="18"/>
                <w:szCs w:val="18"/>
                <w:lang w:val="en-GB" w:eastAsia="en-GB"/>
              </w:rPr>
            </w:pPr>
          </w:p>
        </w:tc>
        <w:tc>
          <w:tcPr>
            <w:tcW w:w="525" w:type="dxa"/>
            <w:hideMark/>
          </w:tcPr>
          <w:p w14:paraId="1CF894F0"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1038" w:type="dxa"/>
            <w:hideMark/>
          </w:tcPr>
          <w:p w14:paraId="0776843F"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952" w:type="dxa"/>
            <w:noWrap/>
            <w:hideMark/>
          </w:tcPr>
          <w:p w14:paraId="68BC1C2F"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2051" w:type="dxa"/>
            <w:noWrap/>
            <w:hideMark/>
          </w:tcPr>
          <w:p w14:paraId="139212DD"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A (13/0)</w:t>
            </w:r>
          </w:p>
        </w:tc>
        <w:tc>
          <w:tcPr>
            <w:tcW w:w="1218" w:type="dxa"/>
            <w:noWrap/>
            <w:hideMark/>
          </w:tcPr>
          <w:p w14:paraId="65EA6F51"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A vs G/G</w:t>
            </w:r>
          </w:p>
        </w:tc>
        <w:tc>
          <w:tcPr>
            <w:tcW w:w="571" w:type="dxa"/>
            <w:noWrap/>
            <w:hideMark/>
          </w:tcPr>
          <w:p w14:paraId="6DBD57C1"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proofErr w:type="spellStart"/>
            <w:r w:rsidRPr="003A1C99">
              <w:rPr>
                <w:rFonts w:eastAsia="Times New Roman" w:cstheme="minorHAnsi"/>
                <w:color w:val="000000"/>
                <w:sz w:val="18"/>
                <w:szCs w:val="18"/>
                <w:lang w:val="en-GB" w:eastAsia="en-GB"/>
              </w:rPr>
              <w:t>na</w:t>
            </w:r>
            <w:proofErr w:type="spellEnd"/>
          </w:p>
        </w:tc>
        <w:tc>
          <w:tcPr>
            <w:tcW w:w="1134" w:type="dxa"/>
            <w:noWrap/>
            <w:hideMark/>
          </w:tcPr>
          <w:p w14:paraId="13DC8572"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proofErr w:type="spellStart"/>
            <w:r w:rsidRPr="003A1C99">
              <w:rPr>
                <w:rFonts w:eastAsia="Times New Roman" w:cstheme="minorHAnsi"/>
                <w:color w:val="000000"/>
                <w:sz w:val="18"/>
                <w:szCs w:val="18"/>
                <w:lang w:val="en-GB" w:eastAsia="en-GB"/>
              </w:rPr>
              <w:t>na</w:t>
            </w:r>
            <w:proofErr w:type="spellEnd"/>
          </w:p>
        </w:tc>
        <w:tc>
          <w:tcPr>
            <w:tcW w:w="998" w:type="dxa"/>
            <w:noWrap/>
            <w:hideMark/>
          </w:tcPr>
          <w:p w14:paraId="0DF8237C" w14:textId="77777777" w:rsidR="00D75920" w:rsidRPr="003A1C99" w:rsidRDefault="00D75920" w:rsidP="00D75920">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proofErr w:type="spellStart"/>
            <w:r w:rsidRPr="003A1C99">
              <w:rPr>
                <w:rFonts w:eastAsia="Times New Roman" w:cstheme="minorHAnsi"/>
                <w:color w:val="000000"/>
                <w:sz w:val="18"/>
                <w:szCs w:val="18"/>
                <w:lang w:val="en-GB" w:eastAsia="en-GB"/>
              </w:rPr>
              <w:t>na</w:t>
            </w:r>
            <w:proofErr w:type="spellEnd"/>
          </w:p>
        </w:tc>
      </w:tr>
      <w:tr w:rsidR="007A047E" w:rsidRPr="003A1C99" w14:paraId="35EE2F7D"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tcPr>
          <w:p w14:paraId="3D2D0C4B" w14:textId="77777777" w:rsidR="007A047E" w:rsidRPr="003A1C99" w:rsidRDefault="007A047E" w:rsidP="00D75920">
            <w:pPr>
              <w:spacing w:line="240" w:lineRule="auto"/>
              <w:jc w:val="left"/>
              <w:rPr>
                <w:rFonts w:eastAsia="Times New Roman" w:cstheme="minorHAnsi"/>
                <w:color w:val="000000"/>
                <w:sz w:val="18"/>
                <w:szCs w:val="18"/>
                <w:lang w:val="en-GB" w:eastAsia="en-GB"/>
              </w:rPr>
            </w:pPr>
          </w:p>
        </w:tc>
        <w:tc>
          <w:tcPr>
            <w:tcW w:w="525" w:type="dxa"/>
          </w:tcPr>
          <w:p w14:paraId="043D5D82" w14:textId="77777777" w:rsidR="007A047E" w:rsidRPr="003A1C99" w:rsidRDefault="007A047E"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tcPr>
          <w:p w14:paraId="413909E9" w14:textId="77777777" w:rsidR="007A047E" w:rsidRPr="003A1C99" w:rsidRDefault="007A047E"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tcPr>
          <w:p w14:paraId="443E06A3" w14:textId="77777777" w:rsidR="007A047E" w:rsidRPr="003A1C99" w:rsidRDefault="007A047E"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tcPr>
          <w:p w14:paraId="1A9170A3" w14:textId="77777777" w:rsidR="007A047E" w:rsidRPr="003A1C99" w:rsidRDefault="007A047E"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p>
        </w:tc>
        <w:tc>
          <w:tcPr>
            <w:tcW w:w="1218" w:type="dxa"/>
            <w:noWrap/>
          </w:tcPr>
          <w:p w14:paraId="589AD363" w14:textId="77777777" w:rsidR="007A047E" w:rsidRPr="003A1C99" w:rsidRDefault="007A047E"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p>
        </w:tc>
        <w:tc>
          <w:tcPr>
            <w:tcW w:w="571" w:type="dxa"/>
            <w:noWrap/>
          </w:tcPr>
          <w:p w14:paraId="46AC6351" w14:textId="77777777" w:rsidR="007A047E" w:rsidRPr="003A1C99" w:rsidRDefault="007A047E"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p>
        </w:tc>
        <w:tc>
          <w:tcPr>
            <w:tcW w:w="1134" w:type="dxa"/>
            <w:noWrap/>
          </w:tcPr>
          <w:p w14:paraId="5E6AF8E9" w14:textId="77777777" w:rsidR="007A047E" w:rsidRPr="003A1C99" w:rsidRDefault="007A047E"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p>
        </w:tc>
        <w:tc>
          <w:tcPr>
            <w:tcW w:w="998" w:type="dxa"/>
            <w:noWrap/>
          </w:tcPr>
          <w:p w14:paraId="48DBDE5B" w14:textId="77777777" w:rsidR="007A047E" w:rsidRPr="003A1C99" w:rsidRDefault="007A047E" w:rsidP="00D75920">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p>
        </w:tc>
      </w:tr>
      <w:tr w:rsidR="007A047E" w:rsidRPr="003A1C99" w14:paraId="3A51A436" w14:textId="77777777" w:rsidTr="00C22F9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168" w:type="dxa"/>
            <w:noWrap/>
          </w:tcPr>
          <w:p w14:paraId="62B25634" w14:textId="7AF7E111" w:rsidR="007A047E" w:rsidRPr="003A1C99" w:rsidRDefault="007A047E" w:rsidP="007A047E">
            <w:pPr>
              <w:spacing w:line="240" w:lineRule="auto"/>
              <w:jc w:val="left"/>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rs755017</w:t>
            </w:r>
          </w:p>
        </w:tc>
        <w:tc>
          <w:tcPr>
            <w:tcW w:w="525" w:type="dxa"/>
          </w:tcPr>
          <w:p w14:paraId="6EA1EDE4" w14:textId="2CAD2FBF"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r w:rsidRPr="003A1C99">
              <w:rPr>
                <w:rFonts w:eastAsia="Times New Roman" w:cstheme="minorHAnsi"/>
                <w:sz w:val="18"/>
                <w:szCs w:val="18"/>
                <w:lang w:val="en-GB" w:eastAsia="en-GB"/>
              </w:rPr>
              <w:t>20</w:t>
            </w:r>
          </w:p>
        </w:tc>
        <w:tc>
          <w:tcPr>
            <w:tcW w:w="1038" w:type="dxa"/>
          </w:tcPr>
          <w:p w14:paraId="55303E56" w14:textId="5E8B9877"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r w:rsidRPr="003A1C99">
              <w:rPr>
                <w:rFonts w:eastAsia="Times New Roman" w:cstheme="minorHAnsi"/>
                <w:sz w:val="18"/>
                <w:szCs w:val="18"/>
                <w:lang w:val="en-GB" w:eastAsia="en-GB"/>
              </w:rPr>
              <w:t>63790269</w:t>
            </w:r>
          </w:p>
        </w:tc>
        <w:tc>
          <w:tcPr>
            <w:tcW w:w="952" w:type="dxa"/>
            <w:noWrap/>
          </w:tcPr>
          <w:p w14:paraId="36D4427C" w14:textId="73D18E37"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i/>
                <w:iCs/>
                <w:sz w:val="18"/>
                <w:szCs w:val="18"/>
                <w:lang w:val="en-GB" w:eastAsia="en-GB"/>
              </w:rPr>
            </w:pPr>
            <w:r w:rsidRPr="003A1C99">
              <w:rPr>
                <w:rFonts w:eastAsia="Times New Roman" w:cstheme="minorHAnsi"/>
                <w:i/>
                <w:iCs/>
                <w:sz w:val="18"/>
                <w:szCs w:val="18"/>
                <w:lang w:val="en-GB" w:eastAsia="en-GB"/>
              </w:rPr>
              <w:t>ZBTB46</w:t>
            </w:r>
          </w:p>
        </w:tc>
        <w:tc>
          <w:tcPr>
            <w:tcW w:w="2051" w:type="dxa"/>
            <w:noWrap/>
          </w:tcPr>
          <w:p w14:paraId="08074F57" w14:textId="74FE5148"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A (945/114)</w:t>
            </w:r>
          </w:p>
        </w:tc>
        <w:tc>
          <w:tcPr>
            <w:tcW w:w="1218" w:type="dxa"/>
            <w:noWrap/>
          </w:tcPr>
          <w:p w14:paraId="1B7B6A3D" w14:textId="51F53F09" w:rsidR="007A047E" w:rsidRPr="003A1C99" w:rsidRDefault="00662A32"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Pr>
                <w:sz w:val="18"/>
                <w:szCs w:val="18"/>
                <w:lang w:val="en-GB"/>
              </w:rPr>
              <w:t>Additive</w:t>
            </w:r>
          </w:p>
        </w:tc>
        <w:tc>
          <w:tcPr>
            <w:tcW w:w="571" w:type="dxa"/>
            <w:noWrap/>
          </w:tcPr>
          <w:p w14:paraId="68A77163" w14:textId="36A9696D"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86</w:t>
            </w:r>
          </w:p>
        </w:tc>
        <w:tc>
          <w:tcPr>
            <w:tcW w:w="1134" w:type="dxa"/>
            <w:noWrap/>
          </w:tcPr>
          <w:p w14:paraId="7AB5CAE3" w14:textId="1BDA338F"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54-1.37)</w:t>
            </w:r>
          </w:p>
        </w:tc>
        <w:tc>
          <w:tcPr>
            <w:tcW w:w="998" w:type="dxa"/>
            <w:noWrap/>
          </w:tcPr>
          <w:p w14:paraId="2B356432" w14:textId="73EF2DA8"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53</w:t>
            </w:r>
          </w:p>
        </w:tc>
      </w:tr>
      <w:tr w:rsidR="007A047E" w:rsidRPr="003A1C99" w14:paraId="20E88434" w14:textId="77777777" w:rsidTr="00C22F9B">
        <w:trPr>
          <w:trHeight w:val="57"/>
        </w:trPr>
        <w:tc>
          <w:tcPr>
            <w:cnfStyle w:val="001000000000" w:firstRow="0" w:lastRow="0" w:firstColumn="1" w:lastColumn="0" w:oddVBand="0" w:evenVBand="0" w:oddHBand="0" w:evenHBand="0" w:firstRowFirstColumn="0" w:firstRowLastColumn="0" w:lastRowFirstColumn="0" w:lastRowLastColumn="0"/>
            <w:tcW w:w="1168" w:type="dxa"/>
            <w:noWrap/>
          </w:tcPr>
          <w:p w14:paraId="3C429AC8" w14:textId="77777777" w:rsidR="007A047E" w:rsidRPr="003A1C99" w:rsidRDefault="007A047E" w:rsidP="007A047E">
            <w:pPr>
              <w:spacing w:line="240" w:lineRule="auto"/>
              <w:jc w:val="left"/>
              <w:rPr>
                <w:rFonts w:eastAsia="Times New Roman" w:cstheme="minorHAnsi"/>
                <w:color w:val="000000"/>
                <w:sz w:val="18"/>
                <w:szCs w:val="18"/>
                <w:lang w:val="en-GB" w:eastAsia="en-GB"/>
              </w:rPr>
            </w:pPr>
          </w:p>
        </w:tc>
        <w:tc>
          <w:tcPr>
            <w:tcW w:w="525" w:type="dxa"/>
          </w:tcPr>
          <w:p w14:paraId="6238C0D2" w14:textId="77777777" w:rsidR="007A047E" w:rsidRPr="003A1C99" w:rsidRDefault="007A047E" w:rsidP="007A047E">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1038" w:type="dxa"/>
          </w:tcPr>
          <w:p w14:paraId="364A3425" w14:textId="77777777" w:rsidR="007A047E" w:rsidRPr="003A1C99" w:rsidRDefault="007A047E" w:rsidP="007A047E">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952" w:type="dxa"/>
            <w:noWrap/>
          </w:tcPr>
          <w:p w14:paraId="57BF52F2" w14:textId="77777777" w:rsidR="007A047E" w:rsidRPr="003A1C99" w:rsidRDefault="007A047E" w:rsidP="007A047E">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rPr>
            </w:pPr>
          </w:p>
        </w:tc>
        <w:tc>
          <w:tcPr>
            <w:tcW w:w="2051" w:type="dxa"/>
            <w:noWrap/>
          </w:tcPr>
          <w:p w14:paraId="61DDF025" w14:textId="6BF26E5F" w:rsidR="007A047E" w:rsidRPr="003A1C99" w:rsidRDefault="007A047E" w:rsidP="007A047E">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A/G (147/16)</w:t>
            </w:r>
          </w:p>
        </w:tc>
        <w:tc>
          <w:tcPr>
            <w:tcW w:w="1218" w:type="dxa"/>
            <w:noWrap/>
          </w:tcPr>
          <w:p w14:paraId="1A529A4E" w14:textId="7B97386D" w:rsidR="007A047E" w:rsidRPr="003A1C99" w:rsidRDefault="007A047E" w:rsidP="007A047E">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sz w:val="18"/>
                <w:szCs w:val="18"/>
                <w:lang w:val="en-GB"/>
              </w:rPr>
              <w:t>A/G vs A/A</w:t>
            </w:r>
          </w:p>
        </w:tc>
        <w:tc>
          <w:tcPr>
            <w:tcW w:w="571" w:type="dxa"/>
            <w:noWrap/>
          </w:tcPr>
          <w:p w14:paraId="6DF65429" w14:textId="58019FB9" w:rsidR="007A047E" w:rsidRPr="003A1C99" w:rsidRDefault="007A047E" w:rsidP="007A047E">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3</w:t>
            </w:r>
          </w:p>
        </w:tc>
        <w:tc>
          <w:tcPr>
            <w:tcW w:w="1134" w:type="dxa"/>
            <w:noWrap/>
          </w:tcPr>
          <w:p w14:paraId="1E07A115" w14:textId="39A3AB2D" w:rsidR="007A047E" w:rsidRPr="003A1C99" w:rsidRDefault="007A047E" w:rsidP="007A047E">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41-1.32)</w:t>
            </w:r>
          </w:p>
        </w:tc>
        <w:tc>
          <w:tcPr>
            <w:tcW w:w="998" w:type="dxa"/>
            <w:noWrap/>
          </w:tcPr>
          <w:p w14:paraId="25BB6398" w14:textId="50B0DF3C" w:rsidR="007A047E" w:rsidRPr="003A1C99" w:rsidRDefault="007A047E" w:rsidP="007A047E">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30</w:t>
            </w:r>
          </w:p>
        </w:tc>
      </w:tr>
      <w:tr w:rsidR="007A047E" w:rsidRPr="003A1C99" w14:paraId="5B957DCA" w14:textId="77777777" w:rsidTr="00C22F9B">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1168" w:type="dxa"/>
            <w:noWrap/>
          </w:tcPr>
          <w:p w14:paraId="0D358385" w14:textId="77777777" w:rsidR="007A047E" w:rsidRPr="003A1C99" w:rsidRDefault="007A047E" w:rsidP="007A047E">
            <w:pPr>
              <w:spacing w:line="240" w:lineRule="auto"/>
              <w:jc w:val="left"/>
              <w:rPr>
                <w:rFonts w:eastAsia="Times New Roman" w:cstheme="minorHAnsi"/>
                <w:color w:val="000000"/>
                <w:sz w:val="18"/>
                <w:szCs w:val="18"/>
                <w:lang w:val="en-GB" w:eastAsia="en-GB"/>
              </w:rPr>
            </w:pPr>
          </w:p>
        </w:tc>
        <w:tc>
          <w:tcPr>
            <w:tcW w:w="525" w:type="dxa"/>
          </w:tcPr>
          <w:p w14:paraId="59033A70" w14:textId="77777777"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1038" w:type="dxa"/>
          </w:tcPr>
          <w:p w14:paraId="6BE5D292" w14:textId="77777777"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952" w:type="dxa"/>
            <w:noWrap/>
          </w:tcPr>
          <w:p w14:paraId="6ACC1CDA" w14:textId="77777777"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rPr>
            </w:pPr>
          </w:p>
        </w:tc>
        <w:tc>
          <w:tcPr>
            <w:tcW w:w="2051" w:type="dxa"/>
            <w:noWrap/>
          </w:tcPr>
          <w:p w14:paraId="337BD41A" w14:textId="236F2F81"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G/G (15/3)</w:t>
            </w:r>
          </w:p>
        </w:tc>
        <w:tc>
          <w:tcPr>
            <w:tcW w:w="1218" w:type="dxa"/>
            <w:noWrap/>
          </w:tcPr>
          <w:p w14:paraId="3084BB7E" w14:textId="735C9D9D"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sz w:val="18"/>
                <w:szCs w:val="18"/>
                <w:lang w:val="en-GB"/>
              </w:rPr>
              <w:t>G/G vs A/A</w:t>
            </w:r>
          </w:p>
        </w:tc>
        <w:tc>
          <w:tcPr>
            <w:tcW w:w="571" w:type="dxa"/>
            <w:noWrap/>
          </w:tcPr>
          <w:p w14:paraId="6F19A6A4" w14:textId="7B1EC70F"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1.23</w:t>
            </w:r>
          </w:p>
        </w:tc>
        <w:tc>
          <w:tcPr>
            <w:tcW w:w="1134" w:type="dxa"/>
            <w:noWrap/>
          </w:tcPr>
          <w:p w14:paraId="461AC190" w14:textId="6D8EA87F"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32-4.61)</w:t>
            </w:r>
          </w:p>
        </w:tc>
        <w:tc>
          <w:tcPr>
            <w:tcW w:w="998" w:type="dxa"/>
            <w:noWrap/>
          </w:tcPr>
          <w:p w14:paraId="0B807F04" w14:textId="1B1B76C7" w:rsidR="007A047E" w:rsidRPr="003A1C99" w:rsidRDefault="007A047E" w:rsidP="007A047E">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val="en-GB" w:eastAsia="en-GB"/>
              </w:rPr>
            </w:pPr>
            <w:r w:rsidRPr="003A1C99">
              <w:rPr>
                <w:rFonts w:eastAsia="Times New Roman" w:cstheme="minorHAnsi"/>
                <w:color w:val="000000"/>
                <w:sz w:val="18"/>
                <w:szCs w:val="18"/>
                <w:lang w:val="en-GB" w:eastAsia="en-GB"/>
              </w:rPr>
              <w:t>0.76</w:t>
            </w:r>
          </w:p>
        </w:tc>
      </w:tr>
    </w:tbl>
    <w:p w14:paraId="37B33628" w14:textId="77777777" w:rsidR="00980619" w:rsidRDefault="00980619" w:rsidP="00954592">
      <w:pPr>
        <w:rPr>
          <w:lang w:val="en-GB"/>
        </w:rPr>
      </w:pPr>
    </w:p>
    <w:p w14:paraId="3CC57A1F" w14:textId="6556381A" w:rsidR="00BD19D3" w:rsidRPr="003A1C99" w:rsidRDefault="00D66B75" w:rsidP="00954592">
      <w:pPr>
        <w:rPr>
          <w:lang w:val="en-GB"/>
        </w:rPr>
      </w:pPr>
      <w:proofErr w:type="spellStart"/>
      <w:r>
        <w:rPr>
          <w:lang w:val="en-GB"/>
        </w:rPr>
        <w:t>Chr</w:t>
      </w:r>
      <w:proofErr w:type="spellEnd"/>
      <w:r w:rsidR="00C22F9B">
        <w:rPr>
          <w:lang w:val="en-GB"/>
        </w:rPr>
        <w:t xml:space="preserve">: chromosome; </w:t>
      </w:r>
      <w:proofErr w:type="spellStart"/>
      <w:r>
        <w:rPr>
          <w:lang w:val="en-GB"/>
        </w:rPr>
        <w:t>Pos</w:t>
      </w:r>
      <w:proofErr w:type="spellEnd"/>
      <w:r w:rsidR="00C22F9B">
        <w:rPr>
          <w:lang w:val="en-GB"/>
        </w:rPr>
        <w:t xml:space="preserve">: position on chromosome </w:t>
      </w:r>
      <w:r w:rsidR="00C22F9B" w:rsidRPr="00C22F9B">
        <w:rPr>
          <w:lang w:val="en-GB"/>
        </w:rPr>
        <w:t>(GRCh38)</w:t>
      </w:r>
      <w:r w:rsidR="00C22F9B">
        <w:rPr>
          <w:lang w:val="en-GB"/>
        </w:rPr>
        <w:t xml:space="preserve">; Gene: </w:t>
      </w:r>
      <w:r w:rsidR="00D079CB">
        <w:rPr>
          <w:lang w:val="en-GB"/>
        </w:rPr>
        <w:t xml:space="preserve">gene mapping </w:t>
      </w:r>
      <w:r w:rsidR="00C22F9B">
        <w:rPr>
          <w:lang w:val="en-GB"/>
        </w:rPr>
        <w:t xml:space="preserve">closest </w:t>
      </w:r>
      <w:r w:rsidR="00D079CB">
        <w:rPr>
          <w:lang w:val="en-GB"/>
        </w:rPr>
        <w:t xml:space="preserve">to the SNP: </w:t>
      </w:r>
      <w:proofErr w:type="spellStart"/>
      <w:r w:rsidR="00D079CB">
        <w:rPr>
          <w:lang w:val="en-GB"/>
        </w:rPr>
        <w:t>n.con</w:t>
      </w:r>
      <w:proofErr w:type="spellEnd"/>
      <w:r w:rsidR="00D079CB">
        <w:rPr>
          <w:lang w:val="en-GB"/>
        </w:rPr>
        <w:t xml:space="preserve">: number of controls; </w:t>
      </w:r>
      <w:proofErr w:type="spellStart"/>
      <w:r w:rsidR="00D079CB">
        <w:rPr>
          <w:lang w:val="en-GB"/>
        </w:rPr>
        <w:t>n.cas</w:t>
      </w:r>
      <w:proofErr w:type="spellEnd"/>
      <w:r w:rsidR="00D079CB">
        <w:rPr>
          <w:lang w:val="en-GB"/>
        </w:rPr>
        <w:t xml:space="preserve">: number of cases; S. model: </w:t>
      </w:r>
      <w:r w:rsidR="00980619">
        <w:rPr>
          <w:lang w:val="en-GB"/>
        </w:rPr>
        <w:t>genetic model used in the analysis</w:t>
      </w:r>
      <w:r w:rsidR="00D079CB">
        <w:rPr>
          <w:lang w:val="en-GB"/>
        </w:rPr>
        <w:t>; OR: odds ratio; CI: confidence interval; p-values in bold are statistically significant (p&lt;0.05).</w:t>
      </w:r>
    </w:p>
    <w:sectPr w:rsidR="00BD19D3" w:rsidRPr="003A1C99" w:rsidSect="00D75920">
      <w:pgSz w:w="12240" w:h="15840"/>
      <w:pgMar w:top="851" w:right="907" w:bottom="851" w:left="1418"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B7E82F" w16cex:dateUtc="2021-08-06T14:56:00Z"/>
  <w16cex:commentExtensible w16cex:durableId="24B7E813" w16cex:dateUtc="2021-08-06T14:55:00Z"/>
  <w16cex:commentExtensible w16cex:durableId="24B7E8FB" w16cex:dateUtc="2021-08-06T14:59:00Z"/>
  <w16cex:commentExtensible w16cex:durableId="24B7CA78" w16cex:dateUtc="2021-08-06T12:4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BE9321" w14:textId="77777777" w:rsidR="00855DD3" w:rsidRDefault="00855DD3" w:rsidP="00852823">
      <w:pPr>
        <w:spacing w:line="240" w:lineRule="auto"/>
      </w:pPr>
      <w:r>
        <w:separator/>
      </w:r>
    </w:p>
  </w:endnote>
  <w:endnote w:type="continuationSeparator" w:id="0">
    <w:p w14:paraId="60BD656A" w14:textId="77777777" w:rsidR="00855DD3" w:rsidRDefault="00855DD3" w:rsidP="008528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4227940"/>
      <w:docPartObj>
        <w:docPartGallery w:val="Page Numbers (Bottom of Page)"/>
        <w:docPartUnique/>
      </w:docPartObj>
    </w:sdtPr>
    <w:sdtEndPr>
      <w:rPr>
        <w:noProof/>
      </w:rPr>
    </w:sdtEndPr>
    <w:sdtContent>
      <w:p w14:paraId="50B26D4D" w14:textId="79CC3A6E" w:rsidR="003059B0" w:rsidRDefault="003059B0">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0067D36A" w14:textId="77777777" w:rsidR="003059B0" w:rsidRDefault="003059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95C2DB" w14:textId="77777777" w:rsidR="00855DD3" w:rsidRDefault="00855DD3" w:rsidP="00852823">
      <w:pPr>
        <w:spacing w:line="240" w:lineRule="auto"/>
      </w:pPr>
      <w:r>
        <w:separator/>
      </w:r>
    </w:p>
  </w:footnote>
  <w:footnote w:type="continuationSeparator" w:id="0">
    <w:p w14:paraId="1FD09825" w14:textId="77777777" w:rsidR="00855DD3" w:rsidRDefault="00855DD3" w:rsidP="0085282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78671B"/>
    <w:multiLevelType w:val="multilevel"/>
    <w:tmpl w:val="A43C4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xNLE0MLe0MDE1MTZU0lEKTi0uzszPAykwNq4FAKq/waktAAAA"/>
    <w:docVar w:name="dgnword-docGUID" w:val="{46E68F35-6370-489E-8F51-6F81A3335BA5}"/>
    <w:docVar w:name="dgnword-eventsink" w:val="2062923823152"/>
  </w:docVars>
  <w:rsids>
    <w:rsidRoot w:val="00811327"/>
    <w:rsid w:val="00005B04"/>
    <w:rsid w:val="00007B3D"/>
    <w:rsid w:val="00035467"/>
    <w:rsid w:val="00045D1F"/>
    <w:rsid w:val="00047CC2"/>
    <w:rsid w:val="00054717"/>
    <w:rsid w:val="00057D81"/>
    <w:rsid w:val="00062A0D"/>
    <w:rsid w:val="0007312A"/>
    <w:rsid w:val="000862EF"/>
    <w:rsid w:val="00097B1D"/>
    <w:rsid w:val="000A4D89"/>
    <w:rsid w:val="000A5D54"/>
    <w:rsid w:val="000A5FB2"/>
    <w:rsid w:val="000A6570"/>
    <w:rsid w:val="000B1B08"/>
    <w:rsid w:val="000B2D63"/>
    <w:rsid w:val="000B2DE2"/>
    <w:rsid w:val="000C183D"/>
    <w:rsid w:val="000C36A4"/>
    <w:rsid w:val="000D7993"/>
    <w:rsid w:val="000E2213"/>
    <w:rsid w:val="00121AC9"/>
    <w:rsid w:val="001268F5"/>
    <w:rsid w:val="001331F8"/>
    <w:rsid w:val="001351DB"/>
    <w:rsid w:val="00141FB9"/>
    <w:rsid w:val="00142249"/>
    <w:rsid w:val="00160586"/>
    <w:rsid w:val="001607D2"/>
    <w:rsid w:val="00161D9E"/>
    <w:rsid w:val="00163B75"/>
    <w:rsid w:val="00166ED8"/>
    <w:rsid w:val="00170481"/>
    <w:rsid w:val="00177F5B"/>
    <w:rsid w:val="00183EA9"/>
    <w:rsid w:val="00184C2B"/>
    <w:rsid w:val="00195F3B"/>
    <w:rsid w:val="00196C75"/>
    <w:rsid w:val="001A0446"/>
    <w:rsid w:val="001B71AF"/>
    <w:rsid w:val="001E6921"/>
    <w:rsid w:val="001F1E8A"/>
    <w:rsid w:val="001F26BF"/>
    <w:rsid w:val="001F32DF"/>
    <w:rsid w:val="002011CA"/>
    <w:rsid w:val="00206F02"/>
    <w:rsid w:val="00214571"/>
    <w:rsid w:val="00233367"/>
    <w:rsid w:val="0024160A"/>
    <w:rsid w:val="00254EDE"/>
    <w:rsid w:val="0025716D"/>
    <w:rsid w:val="00257F86"/>
    <w:rsid w:val="00275AED"/>
    <w:rsid w:val="0028141F"/>
    <w:rsid w:val="002874B7"/>
    <w:rsid w:val="00290F00"/>
    <w:rsid w:val="002A0056"/>
    <w:rsid w:val="002B256C"/>
    <w:rsid w:val="002C1749"/>
    <w:rsid w:val="002C20AF"/>
    <w:rsid w:val="002C22A9"/>
    <w:rsid w:val="002C3B42"/>
    <w:rsid w:val="002D5018"/>
    <w:rsid w:val="00300878"/>
    <w:rsid w:val="003059B0"/>
    <w:rsid w:val="00307A0E"/>
    <w:rsid w:val="00316EE1"/>
    <w:rsid w:val="00330D59"/>
    <w:rsid w:val="00345E4B"/>
    <w:rsid w:val="003508BF"/>
    <w:rsid w:val="00350FF0"/>
    <w:rsid w:val="00355C0A"/>
    <w:rsid w:val="00373DCB"/>
    <w:rsid w:val="00382827"/>
    <w:rsid w:val="00390483"/>
    <w:rsid w:val="0039201E"/>
    <w:rsid w:val="00392226"/>
    <w:rsid w:val="003A1C99"/>
    <w:rsid w:val="003A73A4"/>
    <w:rsid w:val="003B753B"/>
    <w:rsid w:val="003E2251"/>
    <w:rsid w:val="003E332F"/>
    <w:rsid w:val="003E68E6"/>
    <w:rsid w:val="003F1621"/>
    <w:rsid w:val="003F1A6D"/>
    <w:rsid w:val="003F6528"/>
    <w:rsid w:val="00407B96"/>
    <w:rsid w:val="00416118"/>
    <w:rsid w:val="00423CE9"/>
    <w:rsid w:val="004513FD"/>
    <w:rsid w:val="004547A2"/>
    <w:rsid w:val="0046034E"/>
    <w:rsid w:val="00470896"/>
    <w:rsid w:val="00484034"/>
    <w:rsid w:val="00487852"/>
    <w:rsid w:val="00490FBB"/>
    <w:rsid w:val="004B4B06"/>
    <w:rsid w:val="004C1E67"/>
    <w:rsid w:val="004C27AE"/>
    <w:rsid w:val="004D28DC"/>
    <w:rsid w:val="004D321C"/>
    <w:rsid w:val="004F4F93"/>
    <w:rsid w:val="004F6A74"/>
    <w:rsid w:val="00501008"/>
    <w:rsid w:val="005209F7"/>
    <w:rsid w:val="0052517A"/>
    <w:rsid w:val="00525A88"/>
    <w:rsid w:val="00526817"/>
    <w:rsid w:val="00532F05"/>
    <w:rsid w:val="00532FD8"/>
    <w:rsid w:val="00536257"/>
    <w:rsid w:val="005424D7"/>
    <w:rsid w:val="00544893"/>
    <w:rsid w:val="00552C98"/>
    <w:rsid w:val="00562144"/>
    <w:rsid w:val="00574D48"/>
    <w:rsid w:val="00585563"/>
    <w:rsid w:val="00593180"/>
    <w:rsid w:val="005A3F29"/>
    <w:rsid w:val="005B0CF4"/>
    <w:rsid w:val="005B2A45"/>
    <w:rsid w:val="005C4888"/>
    <w:rsid w:val="005C7EC1"/>
    <w:rsid w:val="005D01E5"/>
    <w:rsid w:val="005D7862"/>
    <w:rsid w:val="00601897"/>
    <w:rsid w:val="0060338D"/>
    <w:rsid w:val="00610767"/>
    <w:rsid w:val="006107D1"/>
    <w:rsid w:val="006111F1"/>
    <w:rsid w:val="006266D8"/>
    <w:rsid w:val="00630B52"/>
    <w:rsid w:val="006423BD"/>
    <w:rsid w:val="006454A9"/>
    <w:rsid w:val="00662A32"/>
    <w:rsid w:val="00666726"/>
    <w:rsid w:val="00667490"/>
    <w:rsid w:val="00682738"/>
    <w:rsid w:val="00683FCB"/>
    <w:rsid w:val="00686F39"/>
    <w:rsid w:val="00691E63"/>
    <w:rsid w:val="006A4A0D"/>
    <w:rsid w:val="006B1D27"/>
    <w:rsid w:val="006B6C5D"/>
    <w:rsid w:val="006C3FA4"/>
    <w:rsid w:val="006C547D"/>
    <w:rsid w:val="006D72F0"/>
    <w:rsid w:val="006E57F4"/>
    <w:rsid w:val="006E6464"/>
    <w:rsid w:val="006F4987"/>
    <w:rsid w:val="00722455"/>
    <w:rsid w:val="00731C52"/>
    <w:rsid w:val="00732C60"/>
    <w:rsid w:val="007343C8"/>
    <w:rsid w:val="007371D4"/>
    <w:rsid w:val="00737824"/>
    <w:rsid w:val="00744BCB"/>
    <w:rsid w:val="00750AA9"/>
    <w:rsid w:val="00764A12"/>
    <w:rsid w:val="00780C00"/>
    <w:rsid w:val="00781CC0"/>
    <w:rsid w:val="00782843"/>
    <w:rsid w:val="0078448F"/>
    <w:rsid w:val="0079746B"/>
    <w:rsid w:val="007A047E"/>
    <w:rsid w:val="007A2A53"/>
    <w:rsid w:val="007A51AC"/>
    <w:rsid w:val="007B3ECB"/>
    <w:rsid w:val="007B6513"/>
    <w:rsid w:val="007C2270"/>
    <w:rsid w:val="007D15AD"/>
    <w:rsid w:val="007E2F40"/>
    <w:rsid w:val="007E3DC4"/>
    <w:rsid w:val="007E46D2"/>
    <w:rsid w:val="00811327"/>
    <w:rsid w:val="00827BDE"/>
    <w:rsid w:val="00851163"/>
    <w:rsid w:val="00852823"/>
    <w:rsid w:val="00855A8C"/>
    <w:rsid w:val="00855DD3"/>
    <w:rsid w:val="00860DC7"/>
    <w:rsid w:val="008665DB"/>
    <w:rsid w:val="00875076"/>
    <w:rsid w:val="00882BB8"/>
    <w:rsid w:val="008935C7"/>
    <w:rsid w:val="008A2F35"/>
    <w:rsid w:val="008A6174"/>
    <w:rsid w:val="008B3F1E"/>
    <w:rsid w:val="008B412B"/>
    <w:rsid w:val="008B5804"/>
    <w:rsid w:val="008D0A41"/>
    <w:rsid w:val="008D61B1"/>
    <w:rsid w:val="008D7490"/>
    <w:rsid w:val="008E0983"/>
    <w:rsid w:val="008F5940"/>
    <w:rsid w:val="00907D94"/>
    <w:rsid w:val="00911D35"/>
    <w:rsid w:val="00913334"/>
    <w:rsid w:val="0091724B"/>
    <w:rsid w:val="00920EB2"/>
    <w:rsid w:val="00922CA3"/>
    <w:rsid w:val="00924E66"/>
    <w:rsid w:val="0093101D"/>
    <w:rsid w:val="00943D69"/>
    <w:rsid w:val="00954592"/>
    <w:rsid w:val="00956579"/>
    <w:rsid w:val="009604A1"/>
    <w:rsid w:val="00972679"/>
    <w:rsid w:val="00980619"/>
    <w:rsid w:val="0099790E"/>
    <w:rsid w:val="009B32C4"/>
    <w:rsid w:val="009C11BE"/>
    <w:rsid w:val="009C58D1"/>
    <w:rsid w:val="009C6123"/>
    <w:rsid w:val="009D3388"/>
    <w:rsid w:val="009D641C"/>
    <w:rsid w:val="009E0524"/>
    <w:rsid w:val="009E0EFD"/>
    <w:rsid w:val="009E307F"/>
    <w:rsid w:val="009E3994"/>
    <w:rsid w:val="009E69A5"/>
    <w:rsid w:val="009F6B98"/>
    <w:rsid w:val="00A05807"/>
    <w:rsid w:val="00A13546"/>
    <w:rsid w:val="00A24BB0"/>
    <w:rsid w:val="00A26FA2"/>
    <w:rsid w:val="00A31CCF"/>
    <w:rsid w:val="00A32D5E"/>
    <w:rsid w:val="00A437B8"/>
    <w:rsid w:val="00A62DAC"/>
    <w:rsid w:val="00A62DD7"/>
    <w:rsid w:val="00A64581"/>
    <w:rsid w:val="00A74D68"/>
    <w:rsid w:val="00A8127F"/>
    <w:rsid w:val="00A830DE"/>
    <w:rsid w:val="00A875C9"/>
    <w:rsid w:val="00A8762D"/>
    <w:rsid w:val="00A90F45"/>
    <w:rsid w:val="00A91D67"/>
    <w:rsid w:val="00AB2BE7"/>
    <w:rsid w:val="00AB4EEF"/>
    <w:rsid w:val="00AB6229"/>
    <w:rsid w:val="00B24D02"/>
    <w:rsid w:val="00B44F1B"/>
    <w:rsid w:val="00B47D43"/>
    <w:rsid w:val="00B5603E"/>
    <w:rsid w:val="00B57F57"/>
    <w:rsid w:val="00B65BD2"/>
    <w:rsid w:val="00B661E4"/>
    <w:rsid w:val="00B753F3"/>
    <w:rsid w:val="00B80A97"/>
    <w:rsid w:val="00B86B2F"/>
    <w:rsid w:val="00B876FA"/>
    <w:rsid w:val="00BC0E4F"/>
    <w:rsid w:val="00BC1595"/>
    <w:rsid w:val="00BC2676"/>
    <w:rsid w:val="00BD19D3"/>
    <w:rsid w:val="00BD339E"/>
    <w:rsid w:val="00BD5F02"/>
    <w:rsid w:val="00BE42DB"/>
    <w:rsid w:val="00BE566B"/>
    <w:rsid w:val="00BE573F"/>
    <w:rsid w:val="00C1207C"/>
    <w:rsid w:val="00C12F55"/>
    <w:rsid w:val="00C14147"/>
    <w:rsid w:val="00C22C6B"/>
    <w:rsid w:val="00C22F9B"/>
    <w:rsid w:val="00C46CB7"/>
    <w:rsid w:val="00C5487A"/>
    <w:rsid w:val="00C55EE6"/>
    <w:rsid w:val="00C60A7D"/>
    <w:rsid w:val="00C77DDD"/>
    <w:rsid w:val="00C93A0D"/>
    <w:rsid w:val="00C951B3"/>
    <w:rsid w:val="00C95414"/>
    <w:rsid w:val="00CA39D6"/>
    <w:rsid w:val="00CA679B"/>
    <w:rsid w:val="00CB0052"/>
    <w:rsid w:val="00CB0177"/>
    <w:rsid w:val="00CB36A2"/>
    <w:rsid w:val="00CB5D6F"/>
    <w:rsid w:val="00CC4AA7"/>
    <w:rsid w:val="00CD7913"/>
    <w:rsid w:val="00CE4520"/>
    <w:rsid w:val="00CF3CFC"/>
    <w:rsid w:val="00D037C8"/>
    <w:rsid w:val="00D05BB4"/>
    <w:rsid w:val="00D079CB"/>
    <w:rsid w:val="00D1343E"/>
    <w:rsid w:val="00D30088"/>
    <w:rsid w:val="00D51950"/>
    <w:rsid w:val="00D62A31"/>
    <w:rsid w:val="00D65FE6"/>
    <w:rsid w:val="00D66B75"/>
    <w:rsid w:val="00D71BB5"/>
    <w:rsid w:val="00D75920"/>
    <w:rsid w:val="00D82DE0"/>
    <w:rsid w:val="00D92F50"/>
    <w:rsid w:val="00DB18AE"/>
    <w:rsid w:val="00DB32BA"/>
    <w:rsid w:val="00DB4DB0"/>
    <w:rsid w:val="00DC1F77"/>
    <w:rsid w:val="00DC4DF5"/>
    <w:rsid w:val="00DD6397"/>
    <w:rsid w:val="00DD6915"/>
    <w:rsid w:val="00DF33A4"/>
    <w:rsid w:val="00DF7C62"/>
    <w:rsid w:val="00E00B1E"/>
    <w:rsid w:val="00E048D8"/>
    <w:rsid w:val="00E109C3"/>
    <w:rsid w:val="00E264D3"/>
    <w:rsid w:val="00E2742D"/>
    <w:rsid w:val="00E432E9"/>
    <w:rsid w:val="00E5499E"/>
    <w:rsid w:val="00E5739A"/>
    <w:rsid w:val="00E60E30"/>
    <w:rsid w:val="00E65E2E"/>
    <w:rsid w:val="00E74A9B"/>
    <w:rsid w:val="00E81838"/>
    <w:rsid w:val="00E87AF2"/>
    <w:rsid w:val="00E9540C"/>
    <w:rsid w:val="00EB3D8E"/>
    <w:rsid w:val="00EB3F7E"/>
    <w:rsid w:val="00EB64D5"/>
    <w:rsid w:val="00EE4941"/>
    <w:rsid w:val="00EF49E3"/>
    <w:rsid w:val="00EF66E3"/>
    <w:rsid w:val="00EF67FF"/>
    <w:rsid w:val="00F11132"/>
    <w:rsid w:val="00F14B49"/>
    <w:rsid w:val="00F27A7B"/>
    <w:rsid w:val="00F31D40"/>
    <w:rsid w:val="00F337C7"/>
    <w:rsid w:val="00F3455F"/>
    <w:rsid w:val="00F427B0"/>
    <w:rsid w:val="00F43BED"/>
    <w:rsid w:val="00F54031"/>
    <w:rsid w:val="00F55E9E"/>
    <w:rsid w:val="00F665A6"/>
    <w:rsid w:val="00F720A0"/>
    <w:rsid w:val="00FA0169"/>
    <w:rsid w:val="00FA2D22"/>
    <w:rsid w:val="00FA698C"/>
    <w:rsid w:val="00FB0EA4"/>
    <w:rsid w:val="00FD0855"/>
    <w:rsid w:val="00FF0810"/>
    <w:rsid w:val="00FF59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1B923C"/>
  <w15:chartTrackingRefBased/>
  <w15:docId w15:val="{B389042C-6CA5-4E44-9679-265021F76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7862"/>
    <w:pPr>
      <w:spacing w:after="0" w:line="480" w:lineRule="auto"/>
      <w:jc w:val="both"/>
    </w:pPr>
    <w:rPr>
      <w:sz w:val="24"/>
    </w:rPr>
  </w:style>
  <w:style w:type="paragraph" w:styleId="Heading1">
    <w:name w:val="heading 1"/>
    <w:basedOn w:val="Normal"/>
    <w:next w:val="Normal"/>
    <w:link w:val="Heading1Char"/>
    <w:uiPriority w:val="9"/>
    <w:qFormat/>
    <w:rsid w:val="00811327"/>
    <w:pPr>
      <w:keepNext/>
      <w:keepLines/>
      <w:spacing w:before="24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811327"/>
    <w:pPr>
      <w:keepNext/>
      <w:keepLines/>
      <w:spacing w:before="40"/>
      <w:outlineLvl w:val="1"/>
    </w:pPr>
    <w:rPr>
      <w:rFonts w:asciiTheme="majorHAnsi" w:eastAsiaTheme="majorEastAsia" w:hAnsiTheme="majorHAnsi"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11327"/>
    <w:pPr>
      <w:spacing w:line="240" w:lineRule="auto"/>
      <w:contextualSpacing/>
    </w:pPr>
    <w:rPr>
      <w:rFonts w:asciiTheme="majorHAnsi" w:eastAsiaTheme="majorEastAsia" w:hAnsiTheme="majorHAnsi" w:cstheme="majorBidi"/>
      <w:spacing w:val="-10"/>
      <w:kern w:val="28"/>
      <w:sz w:val="44"/>
      <w:szCs w:val="56"/>
    </w:rPr>
  </w:style>
  <w:style w:type="character" w:customStyle="1" w:styleId="TitleChar">
    <w:name w:val="Title Char"/>
    <w:basedOn w:val="DefaultParagraphFont"/>
    <w:link w:val="Title"/>
    <w:uiPriority w:val="10"/>
    <w:rsid w:val="00811327"/>
    <w:rPr>
      <w:rFonts w:asciiTheme="majorHAnsi" w:eastAsiaTheme="majorEastAsia" w:hAnsiTheme="majorHAnsi" w:cstheme="majorBidi"/>
      <w:spacing w:val="-10"/>
      <w:kern w:val="28"/>
      <w:sz w:val="44"/>
      <w:szCs w:val="56"/>
    </w:rPr>
  </w:style>
  <w:style w:type="paragraph" w:styleId="BalloonText">
    <w:name w:val="Balloon Text"/>
    <w:basedOn w:val="Normal"/>
    <w:link w:val="BalloonTextChar"/>
    <w:uiPriority w:val="99"/>
    <w:semiHidden/>
    <w:unhideWhenUsed/>
    <w:rsid w:val="0081132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1327"/>
    <w:rPr>
      <w:rFonts w:ascii="Segoe UI" w:hAnsi="Segoe UI" w:cs="Segoe UI"/>
      <w:sz w:val="18"/>
      <w:szCs w:val="18"/>
    </w:rPr>
  </w:style>
  <w:style w:type="character" w:customStyle="1" w:styleId="Heading1Char">
    <w:name w:val="Heading 1 Char"/>
    <w:basedOn w:val="DefaultParagraphFont"/>
    <w:link w:val="Heading1"/>
    <w:uiPriority w:val="9"/>
    <w:rsid w:val="00811327"/>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811327"/>
    <w:rPr>
      <w:rFonts w:asciiTheme="majorHAnsi" w:eastAsiaTheme="majorEastAsia" w:hAnsiTheme="majorHAnsi" w:cstheme="majorBidi"/>
      <w:sz w:val="26"/>
      <w:szCs w:val="26"/>
    </w:rPr>
  </w:style>
  <w:style w:type="paragraph" w:styleId="NoSpacing">
    <w:name w:val="No Spacing"/>
    <w:uiPriority w:val="1"/>
    <w:qFormat/>
    <w:rsid w:val="00811327"/>
    <w:pPr>
      <w:spacing w:after="0" w:line="240" w:lineRule="auto"/>
    </w:pPr>
    <w:rPr>
      <w:lang w:val="it-IT"/>
    </w:rPr>
  </w:style>
  <w:style w:type="character" w:styleId="CommentReference">
    <w:name w:val="annotation reference"/>
    <w:basedOn w:val="DefaultParagraphFont"/>
    <w:uiPriority w:val="99"/>
    <w:semiHidden/>
    <w:unhideWhenUsed/>
    <w:rsid w:val="00330D59"/>
    <w:rPr>
      <w:sz w:val="16"/>
      <w:szCs w:val="16"/>
    </w:rPr>
  </w:style>
  <w:style w:type="paragraph" w:styleId="CommentText">
    <w:name w:val="annotation text"/>
    <w:basedOn w:val="Normal"/>
    <w:link w:val="CommentTextChar"/>
    <w:uiPriority w:val="99"/>
    <w:semiHidden/>
    <w:unhideWhenUsed/>
    <w:rsid w:val="00330D59"/>
    <w:pPr>
      <w:spacing w:line="240" w:lineRule="auto"/>
    </w:pPr>
    <w:rPr>
      <w:sz w:val="20"/>
      <w:szCs w:val="20"/>
    </w:rPr>
  </w:style>
  <w:style w:type="character" w:customStyle="1" w:styleId="CommentTextChar">
    <w:name w:val="Comment Text Char"/>
    <w:basedOn w:val="DefaultParagraphFont"/>
    <w:link w:val="CommentText"/>
    <w:uiPriority w:val="99"/>
    <w:semiHidden/>
    <w:rsid w:val="00330D59"/>
    <w:rPr>
      <w:sz w:val="20"/>
      <w:szCs w:val="20"/>
    </w:rPr>
  </w:style>
  <w:style w:type="paragraph" w:styleId="CommentSubject">
    <w:name w:val="annotation subject"/>
    <w:basedOn w:val="CommentText"/>
    <w:next w:val="CommentText"/>
    <w:link w:val="CommentSubjectChar"/>
    <w:uiPriority w:val="99"/>
    <w:semiHidden/>
    <w:unhideWhenUsed/>
    <w:rsid w:val="00330D59"/>
    <w:rPr>
      <w:b/>
      <w:bCs/>
    </w:rPr>
  </w:style>
  <w:style w:type="character" w:customStyle="1" w:styleId="CommentSubjectChar">
    <w:name w:val="Comment Subject Char"/>
    <w:basedOn w:val="CommentTextChar"/>
    <w:link w:val="CommentSubject"/>
    <w:uiPriority w:val="99"/>
    <w:semiHidden/>
    <w:rsid w:val="00330D59"/>
    <w:rPr>
      <w:b/>
      <w:bCs/>
      <w:sz w:val="20"/>
      <w:szCs w:val="20"/>
    </w:rPr>
  </w:style>
  <w:style w:type="paragraph" w:styleId="Revision">
    <w:name w:val="Revision"/>
    <w:hidden/>
    <w:uiPriority w:val="99"/>
    <w:semiHidden/>
    <w:rsid w:val="00B65BD2"/>
    <w:pPr>
      <w:spacing w:after="0" w:line="240" w:lineRule="auto"/>
    </w:pPr>
    <w:rPr>
      <w:sz w:val="24"/>
    </w:rPr>
  </w:style>
  <w:style w:type="table" w:styleId="PlainTable5">
    <w:name w:val="Plain Table 5"/>
    <w:basedOn w:val="TableNormal"/>
    <w:uiPriority w:val="45"/>
    <w:rsid w:val="00A1354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852823"/>
    <w:pPr>
      <w:tabs>
        <w:tab w:val="center" w:pos="4680"/>
        <w:tab w:val="right" w:pos="9360"/>
      </w:tabs>
      <w:spacing w:line="240" w:lineRule="auto"/>
    </w:pPr>
  </w:style>
  <w:style w:type="character" w:customStyle="1" w:styleId="HeaderChar">
    <w:name w:val="Header Char"/>
    <w:basedOn w:val="DefaultParagraphFont"/>
    <w:link w:val="Header"/>
    <w:uiPriority w:val="99"/>
    <w:rsid w:val="00852823"/>
    <w:rPr>
      <w:sz w:val="24"/>
    </w:rPr>
  </w:style>
  <w:style w:type="paragraph" w:styleId="Footer">
    <w:name w:val="footer"/>
    <w:basedOn w:val="Normal"/>
    <w:link w:val="FooterChar"/>
    <w:uiPriority w:val="99"/>
    <w:unhideWhenUsed/>
    <w:rsid w:val="00852823"/>
    <w:pPr>
      <w:tabs>
        <w:tab w:val="center" w:pos="4680"/>
        <w:tab w:val="right" w:pos="9360"/>
      </w:tabs>
      <w:spacing w:line="240" w:lineRule="auto"/>
    </w:pPr>
  </w:style>
  <w:style w:type="character" w:customStyle="1" w:styleId="FooterChar">
    <w:name w:val="Footer Char"/>
    <w:basedOn w:val="DefaultParagraphFont"/>
    <w:link w:val="Footer"/>
    <w:uiPriority w:val="99"/>
    <w:rsid w:val="00852823"/>
    <w:rPr>
      <w:sz w:val="24"/>
    </w:rPr>
  </w:style>
  <w:style w:type="character" w:customStyle="1" w:styleId="citation-part">
    <w:name w:val="citation-part"/>
    <w:basedOn w:val="DefaultParagraphFont"/>
    <w:rsid w:val="00F11132"/>
  </w:style>
  <w:style w:type="character" w:customStyle="1" w:styleId="docsum-pmid">
    <w:name w:val="docsum-pmid"/>
    <w:basedOn w:val="DefaultParagraphFont"/>
    <w:rsid w:val="00F11132"/>
  </w:style>
  <w:style w:type="character" w:customStyle="1" w:styleId="prov">
    <w:name w:val="prov"/>
    <w:basedOn w:val="DefaultParagraphFont"/>
    <w:rsid w:val="003A1C99"/>
  </w:style>
  <w:style w:type="character" w:styleId="Hyperlink">
    <w:name w:val="Hyperlink"/>
    <w:basedOn w:val="DefaultParagraphFont"/>
    <w:uiPriority w:val="99"/>
    <w:unhideWhenUsed/>
    <w:rsid w:val="003A1C99"/>
    <w:rPr>
      <w:color w:val="0000FF"/>
      <w:u w:val="single"/>
    </w:rPr>
  </w:style>
  <w:style w:type="character" w:customStyle="1" w:styleId="Menzionenonrisolta1">
    <w:name w:val="Menzione non risolta1"/>
    <w:basedOn w:val="DefaultParagraphFont"/>
    <w:uiPriority w:val="99"/>
    <w:semiHidden/>
    <w:unhideWhenUsed/>
    <w:rsid w:val="00536257"/>
    <w:rPr>
      <w:color w:val="605E5C"/>
      <w:shd w:val="clear" w:color="auto" w:fill="E1DFDD"/>
    </w:rPr>
  </w:style>
  <w:style w:type="character" w:customStyle="1" w:styleId="id-label">
    <w:name w:val="id-label"/>
    <w:basedOn w:val="DefaultParagraphFont"/>
    <w:rsid w:val="00166ED8"/>
  </w:style>
  <w:style w:type="character" w:styleId="Strong">
    <w:name w:val="Strong"/>
    <w:basedOn w:val="DefaultParagraphFont"/>
    <w:uiPriority w:val="22"/>
    <w:qFormat/>
    <w:rsid w:val="00166E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30269">
      <w:bodyDiv w:val="1"/>
      <w:marLeft w:val="0"/>
      <w:marRight w:val="0"/>
      <w:marTop w:val="0"/>
      <w:marBottom w:val="0"/>
      <w:divBdr>
        <w:top w:val="none" w:sz="0" w:space="0" w:color="auto"/>
        <w:left w:val="none" w:sz="0" w:space="0" w:color="auto"/>
        <w:bottom w:val="none" w:sz="0" w:space="0" w:color="auto"/>
        <w:right w:val="none" w:sz="0" w:space="0" w:color="auto"/>
      </w:divBdr>
    </w:div>
    <w:div w:id="253443654">
      <w:bodyDiv w:val="1"/>
      <w:marLeft w:val="0"/>
      <w:marRight w:val="0"/>
      <w:marTop w:val="0"/>
      <w:marBottom w:val="0"/>
      <w:divBdr>
        <w:top w:val="none" w:sz="0" w:space="0" w:color="auto"/>
        <w:left w:val="none" w:sz="0" w:space="0" w:color="auto"/>
        <w:bottom w:val="none" w:sz="0" w:space="0" w:color="auto"/>
        <w:right w:val="none" w:sz="0" w:space="0" w:color="auto"/>
      </w:divBdr>
    </w:div>
    <w:div w:id="493839132">
      <w:bodyDiv w:val="1"/>
      <w:marLeft w:val="0"/>
      <w:marRight w:val="0"/>
      <w:marTop w:val="0"/>
      <w:marBottom w:val="0"/>
      <w:divBdr>
        <w:top w:val="none" w:sz="0" w:space="0" w:color="auto"/>
        <w:left w:val="none" w:sz="0" w:space="0" w:color="auto"/>
        <w:bottom w:val="none" w:sz="0" w:space="0" w:color="auto"/>
        <w:right w:val="none" w:sz="0" w:space="0" w:color="auto"/>
      </w:divBdr>
    </w:div>
    <w:div w:id="536282546">
      <w:bodyDiv w:val="1"/>
      <w:marLeft w:val="0"/>
      <w:marRight w:val="0"/>
      <w:marTop w:val="0"/>
      <w:marBottom w:val="0"/>
      <w:divBdr>
        <w:top w:val="none" w:sz="0" w:space="0" w:color="auto"/>
        <w:left w:val="none" w:sz="0" w:space="0" w:color="auto"/>
        <w:bottom w:val="none" w:sz="0" w:space="0" w:color="auto"/>
        <w:right w:val="none" w:sz="0" w:space="0" w:color="auto"/>
      </w:divBdr>
    </w:div>
    <w:div w:id="747077065">
      <w:bodyDiv w:val="1"/>
      <w:marLeft w:val="0"/>
      <w:marRight w:val="0"/>
      <w:marTop w:val="0"/>
      <w:marBottom w:val="0"/>
      <w:divBdr>
        <w:top w:val="none" w:sz="0" w:space="0" w:color="auto"/>
        <w:left w:val="none" w:sz="0" w:space="0" w:color="auto"/>
        <w:bottom w:val="none" w:sz="0" w:space="0" w:color="auto"/>
        <w:right w:val="none" w:sz="0" w:space="0" w:color="auto"/>
      </w:divBdr>
    </w:div>
    <w:div w:id="990409606">
      <w:bodyDiv w:val="1"/>
      <w:marLeft w:val="0"/>
      <w:marRight w:val="0"/>
      <w:marTop w:val="0"/>
      <w:marBottom w:val="0"/>
      <w:divBdr>
        <w:top w:val="none" w:sz="0" w:space="0" w:color="auto"/>
        <w:left w:val="none" w:sz="0" w:space="0" w:color="auto"/>
        <w:bottom w:val="none" w:sz="0" w:space="0" w:color="auto"/>
        <w:right w:val="none" w:sz="0" w:space="0" w:color="auto"/>
      </w:divBdr>
    </w:div>
    <w:div w:id="1056319060">
      <w:bodyDiv w:val="1"/>
      <w:marLeft w:val="0"/>
      <w:marRight w:val="0"/>
      <w:marTop w:val="0"/>
      <w:marBottom w:val="0"/>
      <w:divBdr>
        <w:top w:val="none" w:sz="0" w:space="0" w:color="auto"/>
        <w:left w:val="none" w:sz="0" w:space="0" w:color="auto"/>
        <w:bottom w:val="none" w:sz="0" w:space="0" w:color="auto"/>
        <w:right w:val="none" w:sz="0" w:space="0" w:color="auto"/>
      </w:divBdr>
    </w:div>
    <w:div w:id="1404790888">
      <w:bodyDiv w:val="1"/>
      <w:marLeft w:val="0"/>
      <w:marRight w:val="0"/>
      <w:marTop w:val="0"/>
      <w:marBottom w:val="0"/>
      <w:divBdr>
        <w:top w:val="none" w:sz="0" w:space="0" w:color="auto"/>
        <w:left w:val="none" w:sz="0" w:space="0" w:color="auto"/>
        <w:bottom w:val="none" w:sz="0" w:space="0" w:color="auto"/>
        <w:right w:val="none" w:sz="0" w:space="0" w:color="auto"/>
      </w:divBdr>
    </w:div>
    <w:div w:id="1746487190">
      <w:bodyDiv w:val="1"/>
      <w:marLeft w:val="0"/>
      <w:marRight w:val="0"/>
      <w:marTop w:val="0"/>
      <w:marBottom w:val="0"/>
      <w:divBdr>
        <w:top w:val="none" w:sz="0" w:space="0" w:color="auto"/>
        <w:left w:val="none" w:sz="0" w:space="0" w:color="auto"/>
        <w:bottom w:val="none" w:sz="0" w:space="0" w:color="auto"/>
        <w:right w:val="none" w:sz="0" w:space="0" w:color="auto"/>
      </w:divBdr>
    </w:div>
    <w:div w:id="1785420303">
      <w:bodyDiv w:val="1"/>
      <w:marLeft w:val="0"/>
      <w:marRight w:val="0"/>
      <w:marTop w:val="0"/>
      <w:marBottom w:val="0"/>
      <w:divBdr>
        <w:top w:val="none" w:sz="0" w:space="0" w:color="auto"/>
        <w:left w:val="none" w:sz="0" w:space="0" w:color="auto"/>
        <w:bottom w:val="none" w:sz="0" w:space="0" w:color="auto"/>
        <w:right w:val="none" w:sz="0" w:space="0" w:color="auto"/>
      </w:divBdr>
    </w:div>
    <w:div w:id="1793014441">
      <w:bodyDiv w:val="1"/>
      <w:marLeft w:val="0"/>
      <w:marRight w:val="0"/>
      <w:marTop w:val="0"/>
      <w:marBottom w:val="0"/>
      <w:divBdr>
        <w:top w:val="none" w:sz="0" w:space="0" w:color="auto"/>
        <w:left w:val="none" w:sz="0" w:space="0" w:color="auto"/>
        <w:bottom w:val="none" w:sz="0" w:space="0" w:color="auto"/>
        <w:right w:val="none" w:sz="0" w:space="0" w:color="auto"/>
      </w:divBdr>
    </w:div>
    <w:div w:id="1819884334">
      <w:bodyDiv w:val="1"/>
      <w:marLeft w:val="0"/>
      <w:marRight w:val="0"/>
      <w:marTop w:val="0"/>
      <w:marBottom w:val="0"/>
      <w:divBdr>
        <w:top w:val="none" w:sz="0" w:space="0" w:color="auto"/>
        <w:left w:val="none" w:sz="0" w:space="0" w:color="auto"/>
        <w:bottom w:val="none" w:sz="0" w:space="0" w:color="auto"/>
        <w:right w:val="none" w:sz="0" w:space="0" w:color="auto"/>
      </w:divBdr>
    </w:div>
    <w:div w:id="2044090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3div.k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B43C9-EC3F-4ABE-965B-482CD7AEA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36808</Words>
  <Characters>1349812</Characters>
  <Application>Microsoft Office Word</Application>
  <DocSecurity>0</DocSecurity>
  <Lines>11248</Lines>
  <Paragraphs>316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583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Gentiluomo</dc:creator>
  <cp:keywords/>
  <dc:description/>
  <cp:lastModifiedBy>Costello-Goldring, Eithne</cp:lastModifiedBy>
  <cp:revision>3</cp:revision>
  <dcterms:created xsi:type="dcterms:W3CDTF">2022-12-09T11:27:00Z</dcterms:created>
  <dcterms:modified xsi:type="dcterms:W3CDTF">2022-12-09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ancers</vt:lpwstr>
  </property>
  <property fmtid="{D5CDD505-2E9C-101B-9397-08002B2CF9AE}" pid="3" name="Mendeley Recent Style Name 0_1">
    <vt:lpwstr>Cancers</vt:lpwstr>
  </property>
  <property fmtid="{D5CDD505-2E9C-101B-9397-08002B2CF9AE}" pid="4" name="Mendeley Recent Style Id 1_1">
    <vt:lpwstr>http://www.zotero.org/styles/carcinogenesis</vt:lpwstr>
  </property>
  <property fmtid="{D5CDD505-2E9C-101B-9397-08002B2CF9AE}" pid="5" name="Mendeley Recent Style Name 1_1">
    <vt:lpwstr>Carcinogenesi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uman-genetics</vt:lpwstr>
  </property>
  <property fmtid="{D5CDD505-2E9C-101B-9397-08002B2CF9AE}" pid="11" name="Mendeley Recent Style Name 4_1">
    <vt:lpwstr>Human Genetics</vt:lpwstr>
  </property>
  <property fmtid="{D5CDD505-2E9C-101B-9397-08002B2CF9AE}" pid="12" name="Mendeley Recent Style Id 5_1">
    <vt:lpwstr>http://www.zotero.org/styles/human-molecular-genetics</vt:lpwstr>
  </property>
  <property fmtid="{D5CDD505-2E9C-101B-9397-08002B2CF9AE}" pid="13" name="Mendeley Recent Style Name 5_1">
    <vt:lpwstr>Human Molecular Genetics</vt:lpwstr>
  </property>
  <property fmtid="{D5CDD505-2E9C-101B-9397-08002B2CF9AE}" pid="14" name="Mendeley Recent Style Id 6_1">
    <vt:lpwstr>http://csl.mendeley.com/styles/485975121/IJC-MG-V7</vt:lpwstr>
  </property>
  <property fmtid="{D5CDD505-2E9C-101B-9397-08002B2CF9AE}" pid="15" name="Mendeley Recent Style Name 6_1">
    <vt:lpwstr>IJC- Manuel Gentiluomo, PhD Student</vt:lpwstr>
  </property>
  <property fmtid="{D5CDD505-2E9C-101B-9397-08002B2CF9AE}" pid="16" name="Mendeley Recent Style Id 7_1">
    <vt:lpwstr>http://www.zotero.org/styles/international-journal-of-molecular-sciences</vt:lpwstr>
  </property>
  <property fmtid="{D5CDD505-2E9C-101B-9397-08002B2CF9AE}" pid="17" name="Mendeley Recent Style Name 7_1">
    <vt:lpwstr>International Journal of Molecular Sciences</vt:lpwstr>
  </property>
  <property fmtid="{D5CDD505-2E9C-101B-9397-08002B2CF9AE}" pid="18" name="Mendeley Recent Style Id 8_1">
    <vt:lpwstr>https://csl.mendeley.com/styles/485975121/Dod-2021-MG</vt:lpwstr>
  </property>
  <property fmtid="{D5CDD505-2E9C-101B-9397-08002B2CF9AE}" pid="19" name="Mendeley Recent Style Name 8_1">
    <vt:lpwstr>Manuel Gentiluomo for DoD 2021</vt:lpwstr>
  </property>
  <property fmtid="{D5CDD505-2E9C-101B-9397-08002B2CF9AE}" pid="20" name="Mendeley Recent Style Id 9_1">
    <vt:lpwstr>http://www.zotero.org/styles/seminars-in-cancer-biology</vt:lpwstr>
  </property>
  <property fmtid="{D5CDD505-2E9C-101B-9397-08002B2CF9AE}" pid="21" name="Mendeley Recent Style Name 9_1">
    <vt:lpwstr>Seminars in Cancer Biology</vt:lpwstr>
  </property>
  <property fmtid="{D5CDD505-2E9C-101B-9397-08002B2CF9AE}" pid="22" name="Mendeley Document_1">
    <vt:lpwstr>True</vt:lpwstr>
  </property>
  <property fmtid="{D5CDD505-2E9C-101B-9397-08002B2CF9AE}" pid="23" name="Mendeley Unique User Id_1">
    <vt:lpwstr>5e5b6ba9-461c-3651-987a-a12435231ef1</vt:lpwstr>
  </property>
  <property fmtid="{D5CDD505-2E9C-101B-9397-08002B2CF9AE}" pid="24" name="Mendeley Citation Style_1">
    <vt:lpwstr>http://www.zotero.org/styles/seminars-in-cancer-biology</vt:lpwstr>
  </property>
</Properties>
</file>